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72CFE5" w14:textId="77777777" w:rsidR="00CB6083" w:rsidRPr="004E6C52" w:rsidRDefault="00FE4C9D" w:rsidP="004E6C52">
      <w:pPr>
        <w:jc w:val="both"/>
        <w:rPr>
          <w:rFonts w:ascii="Calibri" w:eastAsia="Times New Roman" w:hAnsi="Calibri" w:cs="Calibri"/>
          <w:b/>
          <w:bCs/>
          <w:color w:val="000000"/>
          <w:shd w:val="clear" w:color="auto" w:fill="FFFFFF"/>
        </w:rPr>
      </w:pPr>
      <w:r w:rsidRPr="004E6C52">
        <w:rPr>
          <w:rFonts w:ascii="Calibri" w:eastAsia="Times New Roman" w:hAnsi="Calibri" w:cs="Calibri"/>
          <w:b/>
          <w:bCs/>
          <w:color w:val="000000"/>
          <w:shd w:val="clear" w:color="auto" w:fill="FFFFFF"/>
        </w:rPr>
        <w:t xml:space="preserve">TITLE: </w:t>
      </w:r>
    </w:p>
    <w:p w14:paraId="06C0C87E" w14:textId="076B04CA" w:rsidR="006E4797" w:rsidRPr="004E6C52" w:rsidRDefault="00046962" w:rsidP="004E6C52">
      <w:pPr>
        <w:jc w:val="both"/>
        <w:rPr>
          <w:rFonts w:ascii="Calibri" w:eastAsia="Times New Roman" w:hAnsi="Calibri" w:cs="Calibri"/>
          <w:shd w:val="clear" w:color="auto" w:fill="FFFFFF"/>
        </w:rPr>
      </w:pPr>
      <w:r w:rsidRPr="004E6C52">
        <w:rPr>
          <w:rFonts w:ascii="Calibri" w:eastAsia="Times New Roman" w:hAnsi="Calibri" w:cs="Calibri"/>
          <w:shd w:val="clear" w:color="auto" w:fill="FFFFFF"/>
        </w:rPr>
        <w:t>D</w:t>
      </w:r>
      <w:r w:rsidR="00BB167D" w:rsidRPr="004E6C52">
        <w:rPr>
          <w:rFonts w:ascii="Calibri" w:eastAsia="Times New Roman" w:hAnsi="Calibri" w:cs="Calibri"/>
          <w:shd w:val="clear" w:color="auto" w:fill="FFFFFF"/>
        </w:rPr>
        <w:t>ifferentiation of human pluripotent stem cells into pancreatic beta</w:t>
      </w:r>
      <w:r w:rsidR="00CB6083" w:rsidRPr="004E6C52">
        <w:rPr>
          <w:rFonts w:ascii="Calibri" w:eastAsia="Times New Roman" w:hAnsi="Calibri" w:cs="Calibri"/>
          <w:shd w:val="clear" w:color="auto" w:fill="FFFFFF"/>
        </w:rPr>
        <w:t>-</w:t>
      </w:r>
      <w:r w:rsidR="00BB167D" w:rsidRPr="004E6C52">
        <w:rPr>
          <w:rFonts w:ascii="Calibri" w:eastAsia="Times New Roman" w:hAnsi="Calibri" w:cs="Calibri"/>
          <w:shd w:val="clear" w:color="auto" w:fill="FFFFFF"/>
        </w:rPr>
        <w:t xml:space="preserve">cell precursors in </w:t>
      </w:r>
      <w:r w:rsidR="00CB6083" w:rsidRPr="004E6C52">
        <w:rPr>
          <w:rFonts w:ascii="Calibri" w:eastAsia="Times New Roman" w:hAnsi="Calibri" w:cs="Calibri"/>
          <w:shd w:val="clear" w:color="auto" w:fill="FFFFFF"/>
        </w:rPr>
        <w:t xml:space="preserve">a </w:t>
      </w:r>
      <w:r w:rsidR="00BB167D" w:rsidRPr="004E6C52">
        <w:rPr>
          <w:rFonts w:ascii="Calibri" w:eastAsia="Times New Roman" w:hAnsi="Calibri" w:cs="Calibri"/>
          <w:shd w:val="clear" w:color="auto" w:fill="FFFFFF"/>
        </w:rPr>
        <w:t>2D culture system</w:t>
      </w:r>
    </w:p>
    <w:p w14:paraId="051E216C" w14:textId="55696037" w:rsidR="004D14E9" w:rsidRPr="004E6C52" w:rsidRDefault="004D14E9" w:rsidP="004E6C52">
      <w:pPr>
        <w:jc w:val="both"/>
        <w:rPr>
          <w:rFonts w:ascii="Calibri" w:hAnsi="Calibri" w:cs="Calibri"/>
          <w:color w:val="808080"/>
        </w:rPr>
      </w:pPr>
    </w:p>
    <w:p w14:paraId="469CEF0E" w14:textId="59439B5E" w:rsidR="00745B9D" w:rsidRPr="004E6C52" w:rsidRDefault="00745B9D" w:rsidP="004E6C52">
      <w:pPr>
        <w:jc w:val="both"/>
        <w:rPr>
          <w:rFonts w:ascii="Calibri" w:hAnsi="Calibri" w:cs="Calibri"/>
          <w:b/>
          <w:bCs/>
        </w:rPr>
      </w:pPr>
      <w:r w:rsidRPr="004E6C52">
        <w:rPr>
          <w:rFonts w:ascii="Calibri" w:hAnsi="Calibri" w:cs="Calibri"/>
          <w:b/>
          <w:bCs/>
        </w:rPr>
        <w:t>AUTHORS AND AFFILIATIONS:</w:t>
      </w:r>
    </w:p>
    <w:p w14:paraId="58894625" w14:textId="5C012179" w:rsidR="004D14E9" w:rsidRPr="004E6C52" w:rsidRDefault="004D14E9" w:rsidP="004E6C52">
      <w:pPr>
        <w:jc w:val="both"/>
        <w:rPr>
          <w:rFonts w:ascii="Calibri" w:hAnsi="Calibri" w:cs="Calibri"/>
          <w:color w:val="000000" w:themeColor="text1"/>
          <w:vertAlign w:val="superscript"/>
        </w:rPr>
      </w:pPr>
      <w:r w:rsidRPr="004E6C52">
        <w:rPr>
          <w:rFonts w:ascii="Calibri" w:hAnsi="Calibri" w:cs="Calibri"/>
          <w:color w:val="000000" w:themeColor="text1"/>
        </w:rPr>
        <w:t>Bushra Memon</w:t>
      </w:r>
      <w:r w:rsidRPr="004E6C52">
        <w:rPr>
          <w:rFonts w:ascii="Calibri" w:hAnsi="Calibri" w:cs="Calibri"/>
          <w:color w:val="000000" w:themeColor="text1"/>
          <w:vertAlign w:val="superscript"/>
        </w:rPr>
        <w:t>1,2</w:t>
      </w:r>
      <w:r w:rsidRPr="004E6C52">
        <w:rPr>
          <w:rFonts w:ascii="Calibri" w:hAnsi="Calibri" w:cs="Calibri"/>
          <w:color w:val="000000" w:themeColor="text1"/>
        </w:rPr>
        <w:t>, Essam M. Abdelalim</w:t>
      </w:r>
      <w:r w:rsidRPr="004E6C52">
        <w:rPr>
          <w:rFonts w:ascii="Calibri" w:hAnsi="Calibri" w:cs="Calibri"/>
          <w:color w:val="000000" w:themeColor="text1"/>
          <w:vertAlign w:val="superscript"/>
        </w:rPr>
        <w:t>1,2</w:t>
      </w:r>
      <w:r w:rsidR="00126938" w:rsidRPr="004E6C52">
        <w:rPr>
          <w:rFonts w:ascii="Calibri" w:hAnsi="Calibri" w:cs="Calibri"/>
          <w:color w:val="000000" w:themeColor="text1"/>
        </w:rPr>
        <w:t>*</w:t>
      </w:r>
    </w:p>
    <w:p w14:paraId="3107C6EE" w14:textId="77777777" w:rsidR="00745B9D" w:rsidRPr="004E6C52" w:rsidRDefault="00745B9D" w:rsidP="004E6C52">
      <w:pPr>
        <w:jc w:val="both"/>
        <w:rPr>
          <w:rFonts w:ascii="Calibri" w:hAnsi="Calibri" w:cs="Calibri"/>
          <w:color w:val="000000" w:themeColor="text1"/>
        </w:rPr>
      </w:pPr>
    </w:p>
    <w:p w14:paraId="2554EE08" w14:textId="0289FF19" w:rsidR="004D14E9" w:rsidRPr="004E6C52" w:rsidRDefault="004D14E9" w:rsidP="004E6C52">
      <w:pPr>
        <w:autoSpaceDE w:val="0"/>
        <w:autoSpaceDN w:val="0"/>
        <w:adjustRightInd w:val="0"/>
        <w:jc w:val="both"/>
        <w:rPr>
          <w:rFonts w:ascii="Calibri" w:hAnsi="Calibri" w:cs="Calibri"/>
          <w:bCs/>
          <w:color w:val="000000" w:themeColor="text1"/>
        </w:rPr>
      </w:pPr>
      <w:r w:rsidRPr="004E6C52">
        <w:rPr>
          <w:rFonts w:ascii="Calibri" w:hAnsi="Calibri" w:cs="Calibri"/>
          <w:color w:val="000000" w:themeColor="text1"/>
          <w:vertAlign w:val="superscript"/>
        </w:rPr>
        <w:t>1</w:t>
      </w:r>
      <w:r w:rsidRPr="004E6C52">
        <w:rPr>
          <w:rFonts w:ascii="Calibri" w:hAnsi="Calibri" w:cs="Calibri"/>
          <w:bCs/>
          <w:color w:val="000000" w:themeColor="text1"/>
        </w:rPr>
        <w:t>College of Health and Life Sciences, Hamad Bin Khalifa University (HBKU), Qatar Foundation, Education City, Doha, Qatar</w:t>
      </w:r>
    </w:p>
    <w:p w14:paraId="18544360" w14:textId="1DC35A6B" w:rsidR="004D14E9" w:rsidRPr="004E6C52" w:rsidRDefault="004D14E9" w:rsidP="004E6C52">
      <w:pPr>
        <w:jc w:val="both"/>
        <w:rPr>
          <w:rFonts w:ascii="Calibri" w:hAnsi="Calibri" w:cs="Calibri"/>
          <w:bCs/>
          <w:color w:val="000000" w:themeColor="text1"/>
          <w:lang w:eastAsia="zh-CN"/>
        </w:rPr>
      </w:pPr>
      <w:r w:rsidRPr="004E6C52">
        <w:rPr>
          <w:rFonts w:ascii="Calibri" w:hAnsi="Calibri" w:cs="Calibri"/>
          <w:color w:val="000000" w:themeColor="text1"/>
          <w:vertAlign w:val="superscript"/>
        </w:rPr>
        <w:t>2</w:t>
      </w:r>
      <w:r w:rsidRPr="004E6C52">
        <w:rPr>
          <w:rFonts w:ascii="Calibri" w:hAnsi="Calibri" w:cs="Calibri"/>
          <w:bCs/>
          <w:color w:val="000000" w:themeColor="text1"/>
        </w:rPr>
        <w:t>Diabetes Research Center, Qatar Biomedical Research Institute (QBRI), Hamad Bin Khalifa</w:t>
      </w:r>
      <w:r w:rsidR="00933F2E" w:rsidRPr="004E6C52">
        <w:rPr>
          <w:rFonts w:ascii="Calibri" w:hAnsi="Calibri" w:cs="Calibri"/>
          <w:bCs/>
          <w:color w:val="000000" w:themeColor="text1"/>
        </w:rPr>
        <w:t xml:space="preserve"> </w:t>
      </w:r>
      <w:r w:rsidRPr="004E6C52">
        <w:rPr>
          <w:rFonts w:ascii="Calibri" w:hAnsi="Calibri" w:cs="Calibri"/>
          <w:bCs/>
          <w:color w:val="000000" w:themeColor="text1"/>
        </w:rPr>
        <w:t xml:space="preserve">University (HBKU), Qatar Foundation (QF), </w:t>
      </w:r>
      <w:r w:rsidRPr="004E6C52">
        <w:rPr>
          <w:rFonts w:ascii="Calibri" w:hAnsi="Calibri" w:cs="Calibri"/>
          <w:color w:val="000000" w:themeColor="text1"/>
        </w:rPr>
        <w:t>PO Box 34110, Doha, Qatar</w:t>
      </w:r>
    </w:p>
    <w:p w14:paraId="19FD73E9" w14:textId="5FAA1958" w:rsidR="00BB167D" w:rsidRPr="004E6C52" w:rsidRDefault="00BB167D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13446B04" w14:textId="0BC63B29" w:rsidR="006A241A" w:rsidRPr="004E6C52" w:rsidRDefault="00BA7561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  <w:r w:rsidRPr="004E6C52">
        <w:rPr>
          <w:rFonts w:ascii="Calibri" w:hAnsi="Calibri" w:cs="Calibri"/>
          <w:color w:val="000000"/>
        </w:rPr>
        <w:t>Email addresses of the authors:</w:t>
      </w:r>
    </w:p>
    <w:p w14:paraId="5F0F7599" w14:textId="46849230" w:rsidR="00872E6F" w:rsidRPr="004E6C52" w:rsidRDefault="00872E6F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33"/>
          <w:shd w:val="clear" w:color="auto" w:fill="FFFFFF"/>
        </w:rPr>
      </w:pPr>
      <w:r w:rsidRPr="004E6C52">
        <w:rPr>
          <w:rFonts w:ascii="Calibri" w:hAnsi="Calibri" w:cs="Calibri"/>
          <w:color w:val="000000" w:themeColor="text1"/>
        </w:rPr>
        <w:t>Bushra Memon</w:t>
      </w:r>
      <w:r w:rsidR="007A2DBA" w:rsidRPr="004E6C52">
        <w:rPr>
          <w:rFonts w:ascii="Calibri" w:hAnsi="Calibri" w:cs="Calibri"/>
          <w:color w:val="000000" w:themeColor="text1"/>
        </w:rPr>
        <w:tab/>
      </w:r>
      <w:r w:rsidR="007A2DBA" w:rsidRPr="004E6C52">
        <w:rPr>
          <w:rFonts w:ascii="Calibri" w:hAnsi="Calibri" w:cs="Calibri"/>
          <w:color w:val="000000" w:themeColor="text1"/>
        </w:rPr>
        <w:tab/>
      </w:r>
      <w:r w:rsidR="00934517" w:rsidRPr="004E6C52">
        <w:rPr>
          <w:rFonts w:ascii="Calibri" w:hAnsi="Calibri" w:cs="Calibri"/>
          <w:color w:val="000000" w:themeColor="text1"/>
        </w:rPr>
        <w:t>(</w:t>
      </w:r>
      <w:hyperlink r:id="rId8" w:history="1">
        <w:r w:rsidR="00934517" w:rsidRPr="004E6C52">
          <w:rPr>
            <w:rStyle w:val="Hyperlink"/>
            <w:rFonts w:ascii="Calibri" w:hAnsi="Calibri" w:cs="Calibri"/>
            <w:shd w:val="clear" w:color="auto" w:fill="FFFFFF"/>
          </w:rPr>
          <w:t>bmemon@hbku.edu.qa</w:t>
        </w:r>
      </w:hyperlink>
      <w:r w:rsidR="00934517" w:rsidRPr="004E6C52">
        <w:rPr>
          <w:rFonts w:ascii="Calibri" w:hAnsi="Calibri" w:cs="Calibri"/>
          <w:color w:val="000033"/>
          <w:shd w:val="clear" w:color="auto" w:fill="FFFFFF"/>
        </w:rPr>
        <w:t>)</w:t>
      </w:r>
    </w:p>
    <w:p w14:paraId="4ED84DF7" w14:textId="457E879B" w:rsidR="00BA7561" w:rsidRPr="004E6C52" w:rsidRDefault="00872E6F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33"/>
          <w:shd w:val="clear" w:color="auto" w:fill="FFFFFF"/>
        </w:rPr>
      </w:pPr>
      <w:r w:rsidRPr="004E6C52">
        <w:rPr>
          <w:rFonts w:ascii="Calibri" w:hAnsi="Calibri" w:cs="Calibri"/>
          <w:color w:val="000000" w:themeColor="text1"/>
        </w:rPr>
        <w:t xml:space="preserve">Essam M. </w:t>
      </w:r>
      <w:proofErr w:type="spellStart"/>
      <w:r w:rsidRPr="004E6C52">
        <w:rPr>
          <w:rFonts w:ascii="Calibri" w:hAnsi="Calibri" w:cs="Calibri"/>
          <w:color w:val="000000" w:themeColor="text1"/>
        </w:rPr>
        <w:t>Abdelalim</w:t>
      </w:r>
      <w:proofErr w:type="spellEnd"/>
      <w:r w:rsidR="007A2DBA" w:rsidRPr="004E6C52">
        <w:rPr>
          <w:rFonts w:ascii="Calibri" w:hAnsi="Calibri" w:cs="Calibri"/>
          <w:color w:val="000000" w:themeColor="text1"/>
        </w:rPr>
        <w:tab/>
      </w:r>
      <w:r w:rsidR="007A2DBA" w:rsidRPr="004E6C52">
        <w:rPr>
          <w:rFonts w:ascii="Calibri" w:hAnsi="Calibri" w:cs="Calibri"/>
          <w:color w:val="000000" w:themeColor="text1"/>
        </w:rPr>
        <w:tab/>
      </w:r>
      <w:r w:rsidR="00934517" w:rsidRPr="004E6C52">
        <w:rPr>
          <w:rFonts w:ascii="Calibri" w:hAnsi="Calibri" w:cs="Calibri"/>
          <w:color w:val="000000" w:themeColor="text1"/>
        </w:rPr>
        <w:t>(</w:t>
      </w:r>
      <w:hyperlink r:id="rId9" w:history="1">
        <w:r w:rsidR="00934517" w:rsidRPr="004E6C52">
          <w:rPr>
            <w:rStyle w:val="Hyperlink"/>
            <w:rFonts w:ascii="Calibri" w:hAnsi="Calibri" w:cs="Calibri"/>
            <w:shd w:val="clear" w:color="auto" w:fill="FFFFFF"/>
          </w:rPr>
          <w:t>emohamed@hbku.edu.qa</w:t>
        </w:r>
      </w:hyperlink>
      <w:r w:rsidR="00934517" w:rsidRPr="004E6C52">
        <w:rPr>
          <w:rFonts w:ascii="Calibri" w:hAnsi="Calibri" w:cs="Calibri"/>
          <w:color w:val="000033"/>
          <w:shd w:val="clear" w:color="auto" w:fill="FFFFFF"/>
        </w:rPr>
        <w:t>)</w:t>
      </w:r>
    </w:p>
    <w:p w14:paraId="4EE9A431" w14:textId="57E003AD" w:rsidR="00BA7561" w:rsidRPr="004E6C52" w:rsidRDefault="00BA7561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47F9F284" w14:textId="6FE86265" w:rsidR="006345B5" w:rsidRPr="004E6C52" w:rsidRDefault="006345B5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  <w:r w:rsidRPr="004E6C52">
        <w:rPr>
          <w:rFonts w:ascii="Calibri" w:hAnsi="Calibri" w:cs="Calibri"/>
          <w:color w:val="000000"/>
        </w:rPr>
        <w:t>*Email address of the corresponding author:</w:t>
      </w:r>
    </w:p>
    <w:p w14:paraId="01400E22" w14:textId="77777777" w:rsidR="006345B5" w:rsidRPr="004E6C52" w:rsidRDefault="006345B5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33"/>
          <w:shd w:val="clear" w:color="auto" w:fill="FFFFFF"/>
        </w:rPr>
      </w:pPr>
      <w:r w:rsidRPr="004E6C52">
        <w:rPr>
          <w:rFonts w:ascii="Calibri" w:hAnsi="Calibri" w:cs="Calibri"/>
          <w:color w:val="000000" w:themeColor="text1"/>
        </w:rPr>
        <w:t xml:space="preserve">Essam M. </w:t>
      </w:r>
      <w:proofErr w:type="spellStart"/>
      <w:r w:rsidRPr="004E6C52">
        <w:rPr>
          <w:rFonts w:ascii="Calibri" w:hAnsi="Calibri" w:cs="Calibri"/>
          <w:color w:val="000000" w:themeColor="text1"/>
        </w:rPr>
        <w:t>Abdelalim</w:t>
      </w:r>
      <w:proofErr w:type="spellEnd"/>
      <w:r w:rsidRPr="004E6C52">
        <w:rPr>
          <w:rFonts w:ascii="Calibri" w:hAnsi="Calibri" w:cs="Calibri"/>
          <w:color w:val="000000" w:themeColor="text1"/>
        </w:rPr>
        <w:tab/>
      </w:r>
      <w:r w:rsidRPr="004E6C52">
        <w:rPr>
          <w:rFonts w:ascii="Calibri" w:hAnsi="Calibri" w:cs="Calibri"/>
          <w:color w:val="000000" w:themeColor="text1"/>
        </w:rPr>
        <w:tab/>
        <w:t>(</w:t>
      </w:r>
      <w:hyperlink r:id="rId10" w:history="1">
        <w:r w:rsidRPr="004E6C52">
          <w:rPr>
            <w:rStyle w:val="Hyperlink"/>
            <w:rFonts w:ascii="Calibri" w:hAnsi="Calibri" w:cs="Calibri"/>
            <w:shd w:val="clear" w:color="auto" w:fill="FFFFFF"/>
          </w:rPr>
          <w:t>emohamed@hbku.edu.qa</w:t>
        </w:r>
      </w:hyperlink>
      <w:r w:rsidRPr="004E6C52">
        <w:rPr>
          <w:rFonts w:ascii="Calibri" w:hAnsi="Calibri" w:cs="Calibri"/>
          <w:color w:val="000033"/>
          <w:shd w:val="clear" w:color="auto" w:fill="FFFFFF"/>
        </w:rPr>
        <w:t>)</w:t>
      </w:r>
    </w:p>
    <w:p w14:paraId="5789B8B3" w14:textId="77777777" w:rsidR="006345B5" w:rsidRPr="004E6C52" w:rsidRDefault="006345B5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60F3B8D4" w14:textId="77E53E62" w:rsidR="006E4797" w:rsidRPr="004E6C52" w:rsidRDefault="00551D82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  <w:b/>
        </w:rPr>
        <w:t>SUMMARY</w:t>
      </w:r>
      <w:r w:rsidR="009B4496" w:rsidRPr="004E6C52">
        <w:rPr>
          <w:rFonts w:ascii="Calibri" w:hAnsi="Calibri" w:cs="Calibri"/>
          <w:b/>
        </w:rPr>
        <w:t>:</w:t>
      </w:r>
    </w:p>
    <w:p w14:paraId="0763BE87" w14:textId="5D95257D" w:rsidR="003276BD" w:rsidRPr="004E6C52" w:rsidRDefault="003276BD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 xml:space="preserve">The present protocol describes an enhanced method to </w:t>
      </w:r>
      <w:r w:rsidRPr="004E6C52">
        <w:rPr>
          <w:rFonts w:ascii="Calibri" w:hAnsi="Calibri" w:cs="Calibri"/>
          <w:color w:val="000000" w:themeColor="text1"/>
        </w:rPr>
        <w:t>increase the co-expression of PDX1 and NKX6.1 transcription factors in pancreatic progenitors derived from human pluripotent stem cells (</w:t>
      </w:r>
      <w:proofErr w:type="spellStart"/>
      <w:r w:rsidRPr="004E6C52">
        <w:rPr>
          <w:rFonts w:ascii="Calibri" w:hAnsi="Calibri" w:cs="Calibri"/>
          <w:color w:val="000000" w:themeColor="text1"/>
        </w:rPr>
        <w:t>hPSCs</w:t>
      </w:r>
      <w:proofErr w:type="spellEnd"/>
      <w:r w:rsidRPr="004E6C52">
        <w:rPr>
          <w:rFonts w:ascii="Calibri" w:hAnsi="Calibri" w:cs="Calibri"/>
          <w:color w:val="000000" w:themeColor="text1"/>
        </w:rPr>
        <w:t>) in planar monolayers. This is achieved by replenishing the fresh matrix, manipulating cell density, and dissociating the endodermal cells.</w:t>
      </w:r>
    </w:p>
    <w:p w14:paraId="05EE4E54" w14:textId="77777777" w:rsidR="003276BD" w:rsidRPr="004E6C52" w:rsidRDefault="003276BD" w:rsidP="004E6C52">
      <w:pPr>
        <w:jc w:val="both"/>
        <w:rPr>
          <w:rFonts w:ascii="Calibri" w:hAnsi="Calibri" w:cs="Calibri"/>
        </w:rPr>
      </w:pPr>
    </w:p>
    <w:p w14:paraId="38043FA2" w14:textId="1E62ED68" w:rsidR="00863FA2" w:rsidRPr="004E6C52" w:rsidRDefault="00551D82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  <w:b/>
        </w:rPr>
        <w:t>ABSTRACT</w:t>
      </w:r>
      <w:r w:rsidR="003A716A" w:rsidRPr="004E6C52">
        <w:rPr>
          <w:rFonts w:ascii="Calibri" w:hAnsi="Calibri" w:cs="Calibri"/>
        </w:rPr>
        <w:t>:</w:t>
      </w:r>
    </w:p>
    <w:p w14:paraId="5C647768" w14:textId="2329E8DF" w:rsidR="00095D91" w:rsidRPr="004E6C52" w:rsidRDefault="00EF363D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>Human pluripotent stem cells (</w:t>
      </w:r>
      <w:proofErr w:type="spellStart"/>
      <w:r w:rsidRPr="004E6C52">
        <w:rPr>
          <w:rFonts w:ascii="Calibri" w:hAnsi="Calibri" w:cs="Calibri"/>
        </w:rPr>
        <w:t>hPSCs</w:t>
      </w:r>
      <w:proofErr w:type="spellEnd"/>
      <w:r w:rsidRPr="004E6C52">
        <w:rPr>
          <w:rFonts w:ascii="Calibri" w:hAnsi="Calibri" w:cs="Calibri"/>
        </w:rPr>
        <w:t xml:space="preserve">) are an excellent tool for studying early pancreatic development and investigating the genetic contributors to diabetes. </w:t>
      </w:r>
      <w:r w:rsidR="003A716A" w:rsidRPr="004E6C52">
        <w:rPr>
          <w:rFonts w:ascii="Calibri" w:hAnsi="Calibri" w:cs="Calibri"/>
        </w:rPr>
        <w:t xml:space="preserve">However, </w:t>
      </w:r>
      <w:proofErr w:type="spellStart"/>
      <w:r w:rsidR="003A716A" w:rsidRPr="004E6C52">
        <w:rPr>
          <w:rFonts w:ascii="Calibri" w:hAnsi="Calibri" w:cs="Calibri"/>
        </w:rPr>
        <w:t>hPSC</w:t>
      </w:r>
      <w:proofErr w:type="spellEnd"/>
      <w:r w:rsidR="003A716A" w:rsidRPr="004E6C52">
        <w:rPr>
          <w:rFonts w:ascii="Calibri" w:hAnsi="Calibri" w:cs="Calibri"/>
        </w:rPr>
        <w:t>-derived insulin-secreting cells can be generated for cell therapy and disease modeling</w:t>
      </w:r>
      <w:r w:rsidRPr="004E6C52">
        <w:rPr>
          <w:rFonts w:ascii="Calibri" w:hAnsi="Calibri" w:cs="Calibri"/>
        </w:rPr>
        <w:t xml:space="preserve"> with limited efficiency and functional properties. </w:t>
      </w:r>
      <w:proofErr w:type="spellStart"/>
      <w:r w:rsidR="006D62A2" w:rsidRPr="004E6C52">
        <w:rPr>
          <w:rFonts w:ascii="Calibri" w:hAnsi="Calibri" w:cs="Calibri"/>
        </w:rPr>
        <w:t>hPSC</w:t>
      </w:r>
      <w:proofErr w:type="spellEnd"/>
      <w:r w:rsidR="006D62A2" w:rsidRPr="004E6C52">
        <w:rPr>
          <w:rFonts w:ascii="Calibri" w:hAnsi="Calibri" w:cs="Calibri"/>
        </w:rPr>
        <w:t>-derived pancreatic progenitors that are precursors to beta cells and other endocrine cells, when co-express</w:t>
      </w:r>
      <w:r w:rsidR="006E5702" w:rsidRPr="004E6C52">
        <w:rPr>
          <w:rFonts w:ascii="Calibri" w:hAnsi="Calibri" w:cs="Calibri"/>
        </w:rPr>
        <w:t xml:space="preserve"> the two transcription factors PDX1 and NKX6.1</w:t>
      </w:r>
      <w:r w:rsidR="00E47BC4" w:rsidRPr="004E6C52">
        <w:rPr>
          <w:rFonts w:ascii="Calibri" w:hAnsi="Calibri" w:cs="Calibri"/>
        </w:rPr>
        <w:t>,</w:t>
      </w:r>
      <w:r w:rsidR="006D62A2" w:rsidRPr="004E6C52">
        <w:rPr>
          <w:rFonts w:ascii="Calibri" w:hAnsi="Calibri" w:cs="Calibri"/>
        </w:rPr>
        <w:t xml:space="preserve"> specify the progenitors to </w:t>
      </w:r>
      <w:r w:rsidR="002E2A41" w:rsidRPr="004E6C52">
        <w:rPr>
          <w:rFonts w:ascii="Calibri" w:hAnsi="Calibri" w:cs="Calibri"/>
        </w:rPr>
        <w:t>functional, insulin-secreting beta cells</w:t>
      </w:r>
      <w:r w:rsidR="00E47BC4" w:rsidRPr="004E6C52">
        <w:rPr>
          <w:rFonts w:ascii="Calibri" w:hAnsi="Calibri" w:cs="Calibri"/>
        </w:rPr>
        <w:t xml:space="preserve"> both </w:t>
      </w:r>
      <w:r w:rsidR="00E47BC4" w:rsidRPr="004E6C52">
        <w:rPr>
          <w:rFonts w:ascii="Calibri" w:hAnsi="Calibri" w:cs="Calibri"/>
          <w:i/>
          <w:iCs/>
        </w:rPr>
        <w:t>in vitro</w:t>
      </w:r>
      <w:r w:rsidR="00E47BC4" w:rsidRPr="004E6C52">
        <w:rPr>
          <w:rFonts w:ascii="Calibri" w:hAnsi="Calibri" w:cs="Calibri"/>
        </w:rPr>
        <w:t xml:space="preserve"> and </w:t>
      </w:r>
      <w:r w:rsidR="00E47BC4" w:rsidRPr="004E6C52">
        <w:rPr>
          <w:rFonts w:ascii="Calibri" w:hAnsi="Calibri" w:cs="Calibri"/>
          <w:i/>
          <w:iCs/>
        </w:rPr>
        <w:t>in vivo</w:t>
      </w:r>
      <w:r w:rsidR="006E5702" w:rsidRPr="004E6C52">
        <w:rPr>
          <w:rFonts w:ascii="Calibri" w:hAnsi="Calibri" w:cs="Calibri"/>
        </w:rPr>
        <w:t xml:space="preserve">. </w:t>
      </w:r>
      <w:proofErr w:type="spellStart"/>
      <w:r w:rsidR="00863FA2" w:rsidRPr="004E6C52">
        <w:rPr>
          <w:rFonts w:ascii="Calibri" w:hAnsi="Calibri" w:cs="Calibri"/>
        </w:rPr>
        <w:t>hPSC</w:t>
      </w:r>
      <w:proofErr w:type="spellEnd"/>
      <w:r w:rsidR="00C03997" w:rsidRPr="004E6C52">
        <w:rPr>
          <w:rFonts w:ascii="Calibri" w:hAnsi="Calibri" w:cs="Calibri"/>
        </w:rPr>
        <w:t>-</w:t>
      </w:r>
      <w:r w:rsidR="00863FA2" w:rsidRPr="004E6C52">
        <w:rPr>
          <w:rFonts w:ascii="Calibri" w:hAnsi="Calibri" w:cs="Calibri"/>
        </w:rPr>
        <w:t xml:space="preserve">derived pancreatic progenitors are currently used for cell therapy in type 1 diabetes patients as part of clinical trials. </w:t>
      </w:r>
      <w:r w:rsidR="00625D9E" w:rsidRPr="004E6C52">
        <w:rPr>
          <w:rFonts w:ascii="Calibri" w:hAnsi="Calibri" w:cs="Calibri"/>
        </w:rPr>
        <w:t xml:space="preserve">However, current </w:t>
      </w:r>
      <w:r w:rsidR="000F3E88" w:rsidRPr="004E6C52">
        <w:rPr>
          <w:rFonts w:ascii="Calibri" w:hAnsi="Calibri" w:cs="Calibri"/>
        </w:rPr>
        <w:t>procedures</w:t>
      </w:r>
      <w:r w:rsidR="00625D9E" w:rsidRPr="004E6C52">
        <w:rPr>
          <w:rFonts w:ascii="Calibri" w:hAnsi="Calibri" w:cs="Calibri"/>
        </w:rPr>
        <w:t xml:space="preserve"> do not </w:t>
      </w:r>
      <w:r w:rsidR="00451142" w:rsidRPr="004E6C52">
        <w:rPr>
          <w:rFonts w:ascii="Calibri" w:hAnsi="Calibri" w:cs="Calibri"/>
        </w:rPr>
        <w:t>generate a high proportion of NKX6.1</w:t>
      </w:r>
      <w:r w:rsidR="00545ACA" w:rsidRPr="004E6C52">
        <w:rPr>
          <w:rFonts w:ascii="Calibri" w:hAnsi="Calibri" w:cs="Calibri"/>
        </w:rPr>
        <w:t xml:space="preserve"> and</w:t>
      </w:r>
      <w:r w:rsidR="00451142" w:rsidRPr="004E6C52">
        <w:rPr>
          <w:rFonts w:ascii="Calibri" w:hAnsi="Calibri" w:cs="Calibri"/>
        </w:rPr>
        <w:t xml:space="preserve"> </w:t>
      </w:r>
      <w:r w:rsidR="007B7138" w:rsidRPr="004E6C52">
        <w:rPr>
          <w:rFonts w:ascii="Calibri" w:hAnsi="Calibri" w:cs="Calibri"/>
        </w:rPr>
        <w:t>pancreatic progenitors</w:t>
      </w:r>
      <w:r w:rsidR="00C03997" w:rsidRPr="004E6C52">
        <w:rPr>
          <w:rFonts w:ascii="Calibri" w:hAnsi="Calibri" w:cs="Calibri"/>
        </w:rPr>
        <w:t>, leading to co-generation of non-functional endocrine cells and</w:t>
      </w:r>
      <w:r w:rsidR="005C17A7" w:rsidRPr="004E6C52">
        <w:rPr>
          <w:rFonts w:ascii="Calibri" w:hAnsi="Calibri" w:cs="Calibri"/>
        </w:rPr>
        <w:t xml:space="preserve"> </w:t>
      </w:r>
      <w:r w:rsidR="004B26E8" w:rsidRPr="004E6C52">
        <w:rPr>
          <w:rFonts w:ascii="Calibri" w:hAnsi="Calibri" w:cs="Calibri"/>
        </w:rPr>
        <w:t xml:space="preserve">few glucose-responsive, insulin-secreting cells. </w:t>
      </w:r>
      <w:r w:rsidR="00545ACA" w:rsidRPr="004E6C52">
        <w:rPr>
          <w:rFonts w:ascii="Calibri" w:hAnsi="Calibri" w:cs="Calibri"/>
        </w:rPr>
        <w:t>This work thus</w:t>
      </w:r>
      <w:r w:rsidRPr="004E6C52">
        <w:rPr>
          <w:rFonts w:ascii="Calibri" w:hAnsi="Calibri" w:cs="Calibri"/>
        </w:rPr>
        <w:t xml:space="preserve"> developed an enhanced protocol for generating </w:t>
      </w:r>
      <w:proofErr w:type="spellStart"/>
      <w:r w:rsidRPr="004E6C52">
        <w:rPr>
          <w:rFonts w:ascii="Calibri" w:hAnsi="Calibri" w:cs="Calibri"/>
        </w:rPr>
        <w:t>hPSC</w:t>
      </w:r>
      <w:proofErr w:type="spellEnd"/>
      <w:r w:rsidRPr="004E6C52">
        <w:rPr>
          <w:rFonts w:ascii="Calibri" w:hAnsi="Calibri" w:cs="Calibri"/>
        </w:rPr>
        <w:t>-derived pancreatic progenitors</w:t>
      </w:r>
      <w:r w:rsidR="006D62A2" w:rsidRPr="004E6C52">
        <w:rPr>
          <w:rFonts w:ascii="Calibri" w:hAnsi="Calibri" w:cs="Calibri"/>
        </w:rPr>
        <w:t xml:space="preserve"> that </w:t>
      </w:r>
      <w:r w:rsidR="00863FA2" w:rsidRPr="004E6C52">
        <w:rPr>
          <w:rFonts w:ascii="Calibri" w:hAnsi="Calibri" w:cs="Calibri"/>
        </w:rPr>
        <w:t>maximize the</w:t>
      </w:r>
      <w:r w:rsidR="006D62A2" w:rsidRPr="004E6C52">
        <w:rPr>
          <w:rFonts w:ascii="Calibri" w:hAnsi="Calibri" w:cs="Calibri"/>
        </w:rPr>
        <w:t xml:space="preserve"> co-expression of PDX1 and NKX6.1</w:t>
      </w:r>
      <w:r w:rsidR="00863FA2" w:rsidRPr="004E6C52">
        <w:rPr>
          <w:rFonts w:ascii="Calibri" w:hAnsi="Calibri" w:cs="Calibri"/>
        </w:rPr>
        <w:t xml:space="preserve"> in </w:t>
      </w:r>
      <w:r w:rsidR="00545ACA" w:rsidRPr="004E6C52">
        <w:rPr>
          <w:rFonts w:ascii="Calibri" w:hAnsi="Calibri" w:cs="Calibri"/>
        </w:rPr>
        <w:t xml:space="preserve">a </w:t>
      </w:r>
      <w:r w:rsidR="00863FA2" w:rsidRPr="004E6C52">
        <w:rPr>
          <w:rFonts w:ascii="Calibri" w:hAnsi="Calibri" w:cs="Calibri"/>
        </w:rPr>
        <w:t>2D monolayer</w:t>
      </w:r>
      <w:r w:rsidRPr="004E6C52">
        <w:rPr>
          <w:rFonts w:ascii="Calibri" w:hAnsi="Calibri" w:cs="Calibri"/>
        </w:rPr>
        <w:t xml:space="preserve">. </w:t>
      </w:r>
      <w:r w:rsidR="00545ACA" w:rsidRPr="004E6C52">
        <w:rPr>
          <w:rFonts w:ascii="Calibri" w:hAnsi="Calibri" w:cs="Calibri"/>
        </w:rPr>
        <w:t xml:space="preserve">The </w:t>
      </w:r>
      <w:r w:rsidRPr="004E6C52">
        <w:rPr>
          <w:rFonts w:ascii="Calibri" w:hAnsi="Calibri" w:cs="Calibri"/>
        </w:rPr>
        <w:t>factors such as cell density, availability of fresh matrix</w:t>
      </w:r>
      <w:r w:rsidR="00095D91" w:rsidRPr="004E6C52">
        <w:rPr>
          <w:rFonts w:ascii="Calibri" w:hAnsi="Calibri" w:cs="Calibri"/>
        </w:rPr>
        <w:t>,</w:t>
      </w:r>
      <w:r w:rsidRPr="004E6C52">
        <w:rPr>
          <w:rFonts w:ascii="Calibri" w:hAnsi="Calibri" w:cs="Calibri"/>
        </w:rPr>
        <w:t xml:space="preserve"> and dissociation of </w:t>
      </w:r>
      <w:proofErr w:type="spellStart"/>
      <w:r w:rsidRPr="004E6C52">
        <w:rPr>
          <w:rFonts w:ascii="Calibri" w:hAnsi="Calibri" w:cs="Calibri"/>
        </w:rPr>
        <w:t>hPSC</w:t>
      </w:r>
      <w:proofErr w:type="spellEnd"/>
      <w:r w:rsidRPr="004E6C52">
        <w:rPr>
          <w:rFonts w:ascii="Calibri" w:hAnsi="Calibri" w:cs="Calibri"/>
        </w:rPr>
        <w:t>-derive</w:t>
      </w:r>
      <w:r w:rsidR="00863FA2" w:rsidRPr="004E6C52">
        <w:rPr>
          <w:rFonts w:ascii="Calibri" w:hAnsi="Calibri" w:cs="Calibri"/>
        </w:rPr>
        <w:t>d endodermal cells</w:t>
      </w:r>
      <w:r w:rsidR="00545ACA" w:rsidRPr="004E6C52">
        <w:rPr>
          <w:rFonts w:ascii="Calibri" w:hAnsi="Calibri" w:cs="Calibri"/>
        </w:rPr>
        <w:t xml:space="preserve"> </w:t>
      </w:r>
      <w:r w:rsidR="008128CF" w:rsidRPr="004E6C52">
        <w:rPr>
          <w:rFonts w:ascii="Calibri" w:hAnsi="Calibri" w:cs="Calibri"/>
        </w:rPr>
        <w:t xml:space="preserve">are modulated </w:t>
      </w:r>
      <w:r w:rsidR="00545ACA" w:rsidRPr="004E6C52">
        <w:rPr>
          <w:rFonts w:ascii="Calibri" w:hAnsi="Calibri" w:cs="Calibri"/>
        </w:rPr>
        <w:t>that</w:t>
      </w:r>
      <w:r w:rsidR="00863FA2" w:rsidRPr="004E6C52">
        <w:rPr>
          <w:rFonts w:ascii="Calibri" w:hAnsi="Calibri" w:cs="Calibri"/>
        </w:rPr>
        <w:t xml:space="preserve"> augmented</w:t>
      </w:r>
      <w:r w:rsidRPr="004E6C52">
        <w:rPr>
          <w:rFonts w:ascii="Calibri" w:hAnsi="Calibri" w:cs="Calibri"/>
        </w:rPr>
        <w:t xml:space="preserve"> PDX1 and NKX6.1 </w:t>
      </w:r>
      <w:r w:rsidR="00FB6406" w:rsidRPr="004E6C52">
        <w:rPr>
          <w:rFonts w:ascii="Calibri" w:hAnsi="Calibri" w:cs="Calibri"/>
        </w:rPr>
        <w:t xml:space="preserve">levels </w:t>
      </w:r>
      <w:r w:rsidRPr="004E6C52">
        <w:rPr>
          <w:rFonts w:ascii="Calibri" w:hAnsi="Calibri" w:cs="Calibri"/>
        </w:rPr>
        <w:t>in the generated panc</w:t>
      </w:r>
      <w:r w:rsidR="00863FA2" w:rsidRPr="004E6C52">
        <w:rPr>
          <w:rFonts w:ascii="Calibri" w:hAnsi="Calibri" w:cs="Calibri"/>
        </w:rPr>
        <w:t>reatic progenitors and minimized</w:t>
      </w:r>
      <w:r w:rsidRPr="004E6C52">
        <w:rPr>
          <w:rFonts w:ascii="Calibri" w:hAnsi="Calibri" w:cs="Calibri"/>
        </w:rPr>
        <w:t xml:space="preserve"> commitment to alternate hepatic lineage. </w:t>
      </w:r>
      <w:r w:rsidR="000012D1" w:rsidRPr="004E6C52">
        <w:rPr>
          <w:rFonts w:ascii="Calibri" w:hAnsi="Calibri" w:cs="Calibri"/>
        </w:rPr>
        <w:t>The</w:t>
      </w:r>
      <w:r w:rsidR="00B52B0E" w:rsidRPr="004E6C52">
        <w:rPr>
          <w:rFonts w:ascii="Calibri" w:hAnsi="Calibri" w:cs="Calibri"/>
        </w:rPr>
        <w:t xml:space="preserve"> study highlights that manipulati</w:t>
      </w:r>
      <w:r w:rsidR="000012D1" w:rsidRPr="004E6C52">
        <w:rPr>
          <w:rFonts w:ascii="Calibri" w:hAnsi="Calibri" w:cs="Calibri"/>
        </w:rPr>
        <w:t>ng</w:t>
      </w:r>
      <w:r w:rsidR="00B52B0E" w:rsidRPr="004E6C52">
        <w:rPr>
          <w:rFonts w:ascii="Calibri" w:hAnsi="Calibri" w:cs="Calibri"/>
        </w:rPr>
        <w:t xml:space="preserve"> the cell</w:t>
      </w:r>
      <w:r w:rsidR="007D1F7A" w:rsidRPr="004E6C52">
        <w:rPr>
          <w:rFonts w:ascii="Calibri" w:hAnsi="Calibri" w:cs="Calibri"/>
        </w:rPr>
        <w:t>'</w:t>
      </w:r>
      <w:r w:rsidR="00B52B0E" w:rsidRPr="004E6C52">
        <w:rPr>
          <w:rFonts w:ascii="Calibri" w:hAnsi="Calibri" w:cs="Calibri"/>
        </w:rPr>
        <w:t xml:space="preserve">s physical environment during </w:t>
      </w:r>
      <w:r w:rsidR="00B52B0E" w:rsidRPr="004E6C52">
        <w:rPr>
          <w:rFonts w:ascii="Calibri" w:hAnsi="Calibri" w:cs="Calibri"/>
          <w:i/>
        </w:rPr>
        <w:t>in vitro</w:t>
      </w:r>
      <w:r w:rsidR="00B52B0E" w:rsidRPr="004E6C52">
        <w:rPr>
          <w:rFonts w:ascii="Calibri" w:hAnsi="Calibri" w:cs="Calibri"/>
        </w:rPr>
        <w:t xml:space="preserve"> differentiation can impact lineage specification and gene expression. </w:t>
      </w:r>
      <w:r w:rsidRPr="004E6C52">
        <w:rPr>
          <w:rFonts w:ascii="Calibri" w:hAnsi="Calibri" w:cs="Calibri"/>
        </w:rPr>
        <w:t xml:space="preserve">Therefore, </w:t>
      </w:r>
      <w:r w:rsidR="000012D1" w:rsidRPr="004E6C52">
        <w:rPr>
          <w:rFonts w:ascii="Calibri" w:hAnsi="Calibri" w:cs="Calibri"/>
        </w:rPr>
        <w:t xml:space="preserve">the current </w:t>
      </w:r>
      <w:r w:rsidRPr="004E6C52">
        <w:rPr>
          <w:rFonts w:ascii="Calibri" w:hAnsi="Calibri" w:cs="Calibri"/>
        </w:rPr>
        <w:t xml:space="preserve">optimized protocol facilitates </w:t>
      </w:r>
      <w:r w:rsidR="000012D1" w:rsidRPr="004E6C52">
        <w:rPr>
          <w:rFonts w:ascii="Calibri" w:hAnsi="Calibri" w:cs="Calibri"/>
        </w:rPr>
        <w:t xml:space="preserve">the </w:t>
      </w:r>
      <w:r w:rsidRPr="004E6C52">
        <w:rPr>
          <w:rFonts w:ascii="Calibri" w:hAnsi="Calibri" w:cs="Calibri"/>
        </w:rPr>
        <w:t>scalable generation of PDX1 and NKX6.1 co-expressing progenitors for cell therapy and disease modeling.</w:t>
      </w:r>
      <w:r w:rsidR="007B7138" w:rsidRPr="004E6C52">
        <w:rPr>
          <w:rFonts w:ascii="Calibri" w:hAnsi="Calibri" w:cs="Calibri"/>
        </w:rPr>
        <w:t xml:space="preserve"> </w:t>
      </w:r>
    </w:p>
    <w:p w14:paraId="2CF9CD54" w14:textId="77777777" w:rsidR="006E4797" w:rsidRPr="004E6C52" w:rsidRDefault="006E4797" w:rsidP="004E6C52">
      <w:pPr>
        <w:jc w:val="both"/>
        <w:rPr>
          <w:rFonts w:ascii="Calibri" w:hAnsi="Calibri" w:cs="Calibri"/>
        </w:rPr>
      </w:pPr>
    </w:p>
    <w:p w14:paraId="1CDAC8E4" w14:textId="0D3924F2" w:rsidR="00061698" w:rsidRPr="004E6C52" w:rsidRDefault="00551D82" w:rsidP="004E6C52">
      <w:pPr>
        <w:jc w:val="both"/>
        <w:rPr>
          <w:rFonts w:ascii="Calibri" w:hAnsi="Calibri" w:cs="Calibri"/>
          <w:color w:val="808080"/>
        </w:rPr>
      </w:pPr>
      <w:r w:rsidRPr="004E6C52">
        <w:rPr>
          <w:rFonts w:ascii="Calibri" w:hAnsi="Calibri" w:cs="Calibri"/>
          <w:b/>
        </w:rPr>
        <w:t>INTRODUCTION</w:t>
      </w:r>
      <w:r w:rsidR="001F203C" w:rsidRPr="004E6C52">
        <w:rPr>
          <w:rFonts w:ascii="Calibri" w:hAnsi="Calibri" w:cs="Calibri"/>
        </w:rPr>
        <w:t>:</w:t>
      </w:r>
    </w:p>
    <w:p w14:paraId="44A66CD0" w14:textId="0F691D94" w:rsidR="0091374A" w:rsidRPr="004E6C52" w:rsidRDefault="0091374A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 xml:space="preserve">Diabetes is a </w:t>
      </w:r>
      <w:r w:rsidR="008927F6" w:rsidRPr="004E6C52">
        <w:rPr>
          <w:rFonts w:ascii="Calibri" w:hAnsi="Calibri" w:cs="Calibri"/>
        </w:rPr>
        <w:t>complex metabolic</w:t>
      </w:r>
      <w:r w:rsidRPr="004E6C52">
        <w:rPr>
          <w:rFonts w:ascii="Calibri" w:hAnsi="Calibri" w:cs="Calibri"/>
        </w:rPr>
        <w:t xml:space="preserve"> disorder </w:t>
      </w:r>
      <w:r w:rsidR="00B52B0E" w:rsidRPr="004E6C52">
        <w:rPr>
          <w:rFonts w:ascii="Calibri" w:hAnsi="Calibri" w:cs="Calibri"/>
        </w:rPr>
        <w:t>affecting</w:t>
      </w:r>
      <w:r w:rsidRPr="004E6C52">
        <w:rPr>
          <w:rFonts w:ascii="Calibri" w:hAnsi="Calibri" w:cs="Calibri"/>
        </w:rPr>
        <w:t xml:space="preserve"> millions of people </w:t>
      </w:r>
      <w:r w:rsidR="00B52B0E" w:rsidRPr="004E6C52">
        <w:rPr>
          <w:rFonts w:ascii="Calibri" w:hAnsi="Calibri" w:cs="Calibri"/>
        </w:rPr>
        <w:t>globally</w:t>
      </w:r>
      <w:r w:rsidRPr="004E6C52">
        <w:rPr>
          <w:rFonts w:ascii="Calibri" w:hAnsi="Calibri" w:cs="Calibri"/>
        </w:rPr>
        <w:t>. Supplementation of insulin is considered the only</w:t>
      </w:r>
      <w:r w:rsidR="0069287F" w:rsidRPr="004E6C52">
        <w:rPr>
          <w:rFonts w:ascii="Calibri" w:hAnsi="Calibri" w:cs="Calibri"/>
        </w:rPr>
        <w:t xml:space="preserve"> treatment option for diabetes</w:t>
      </w:r>
      <w:r w:rsidR="00624FA2" w:rsidRPr="004E6C52">
        <w:rPr>
          <w:rFonts w:ascii="Calibri" w:hAnsi="Calibri" w:cs="Calibri"/>
        </w:rPr>
        <w:t>. More advanced cases are</w:t>
      </w:r>
      <w:r w:rsidR="00BA29C8" w:rsidRPr="004E6C52">
        <w:rPr>
          <w:rFonts w:ascii="Calibri" w:hAnsi="Calibri" w:cs="Calibri"/>
        </w:rPr>
        <w:t xml:space="preserve"> treated with</w:t>
      </w:r>
      <w:r w:rsidR="0069287F" w:rsidRPr="004E6C52">
        <w:rPr>
          <w:rFonts w:ascii="Calibri" w:hAnsi="Calibri" w:cs="Calibri"/>
        </w:rPr>
        <w:t xml:space="preserve"> beta cell replacement therapy</w:t>
      </w:r>
      <w:r w:rsidR="00DF3E20" w:rsidRPr="004E6C52">
        <w:rPr>
          <w:rFonts w:ascii="Calibri" w:hAnsi="Calibri" w:cs="Calibri"/>
        </w:rPr>
        <w:t>,</w:t>
      </w:r>
      <w:r w:rsidR="0069287F" w:rsidRPr="004E6C52">
        <w:rPr>
          <w:rFonts w:ascii="Calibri" w:hAnsi="Calibri" w:cs="Calibri"/>
        </w:rPr>
        <w:t xml:space="preserve"> achieved through </w:t>
      </w:r>
      <w:r w:rsidR="00DF3E20" w:rsidRPr="004E6C52">
        <w:rPr>
          <w:rFonts w:ascii="Calibri" w:hAnsi="Calibri" w:cs="Calibri"/>
        </w:rPr>
        <w:t xml:space="preserve">transplantation of </w:t>
      </w:r>
      <w:r w:rsidR="0069287F" w:rsidRPr="004E6C52">
        <w:rPr>
          <w:rFonts w:ascii="Calibri" w:hAnsi="Calibri" w:cs="Calibri"/>
        </w:rPr>
        <w:t xml:space="preserve">either whole </w:t>
      </w:r>
      <w:r w:rsidR="00DF3E20" w:rsidRPr="004E6C52">
        <w:rPr>
          <w:rFonts w:ascii="Calibri" w:hAnsi="Calibri" w:cs="Calibri"/>
        </w:rPr>
        <w:t xml:space="preserve">cadaveric </w:t>
      </w:r>
      <w:r w:rsidR="0069287F" w:rsidRPr="004E6C52">
        <w:rPr>
          <w:rFonts w:ascii="Calibri" w:hAnsi="Calibri" w:cs="Calibri"/>
        </w:rPr>
        <w:t>pancreas or islet</w:t>
      </w:r>
      <w:r w:rsidR="00DF3E20" w:rsidRPr="004E6C52">
        <w:rPr>
          <w:rFonts w:ascii="Calibri" w:hAnsi="Calibri" w:cs="Calibri"/>
        </w:rPr>
        <w:t>s</w:t>
      </w:r>
      <w:r w:rsidR="006520AE" w:rsidRPr="004E6C52">
        <w:rPr>
          <w:rFonts w:ascii="Calibri" w:hAnsi="Calibri" w:cs="Calibri"/>
        </w:rPr>
        <w:fldChar w:fldCharType="begin">
          <w:fldData xml:space="preserve">PEVuZE5vdGU+PENpdGU+PEF1dGhvcj5SaWNrZWxzPC9BdXRob3I+PFllYXI+MjAxOTwvWWVhcj48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</w:fldData>
        </w:fldChar>
      </w:r>
      <w:r w:rsidR="006520AE" w:rsidRPr="004E6C52">
        <w:rPr>
          <w:rFonts w:ascii="Calibri" w:hAnsi="Calibri" w:cs="Calibri"/>
        </w:rPr>
        <w:instrText xml:space="preserve"> ADDIN EN.CITE </w:instrText>
      </w:r>
      <w:r w:rsidR="006520AE" w:rsidRPr="004E6C52">
        <w:rPr>
          <w:rFonts w:ascii="Calibri" w:hAnsi="Calibri" w:cs="Calibri"/>
        </w:rPr>
        <w:fldChar w:fldCharType="begin">
          <w:fldData xml:space="preserve">PEVuZE5vdGU+PENpdGU+PEF1dGhvcj5SaWNrZWxzPC9BdXRob3I+PFllYXI+MjAxOTwvWWVhcj48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</w:fldData>
        </w:fldChar>
      </w:r>
      <w:r w:rsidR="006520AE" w:rsidRPr="004E6C52">
        <w:rPr>
          <w:rFonts w:ascii="Calibri" w:hAnsi="Calibri" w:cs="Calibri"/>
        </w:rPr>
        <w:instrText xml:space="preserve"> ADDIN EN.CITE.DATA </w:instrText>
      </w:r>
      <w:r w:rsidR="006520AE" w:rsidRPr="004E6C52">
        <w:rPr>
          <w:rFonts w:ascii="Calibri" w:hAnsi="Calibri" w:cs="Calibri"/>
        </w:rPr>
      </w:r>
      <w:r w:rsidR="006520AE" w:rsidRPr="004E6C52">
        <w:rPr>
          <w:rFonts w:ascii="Calibri" w:hAnsi="Calibri" w:cs="Calibri"/>
        </w:rPr>
        <w:fldChar w:fldCharType="end"/>
      </w:r>
      <w:r w:rsidR="006520AE" w:rsidRPr="004E6C52">
        <w:rPr>
          <w:rFonts w:ascii="Calibri" w:hAnsi="Calibri" w:cs="Calibri"/>
        </w:rPr>
      </w:r>
      <w:r w:rsidR="006520AE" w:rsidRPr="004E6C52">
        <w:rPr>
          <w:rFonts w:ascii="Calibri" w:hAnsi="Calibri" w:cs="Calibri"/>
        </w:rPr>
        <w:fldChar w:fldCharType="separate"/>
      </w:r>
      <w:r w:rsidR="006520AE" w:rsidRPr="004E6C52">
        <w:rPr>
          <w:rFonts w:ascii="Calibri" w:hAnsi="Calibri" w:cs="Calibri"/>
          <w:noProof/>
          <w:vertAlign w:val="superscript"/>
        </w:rPr>
        <w:t>1,2</w:t>
      </w:r>
      <w:r w:rsidR="006520AE" w:rsidRPr="004E6C52">
        <w:rPr>
          <w:rFonts w:ascii="Calibri" w:hAnsi="Calibri" w:cs="Calibri"/>
        </w:rPr>
        <w:fldChar w:fldCharType="end"/>
      </w:r>
      <w:r w:rsidR="0069287F" w:rsidRPr="004E6C52">
        <w:rPr>
          <w:rFonts w:ascii="Calibri" w:hAnsi="Calibri" w:cs="Calibri"/>
        </w:rPr>
        <w:t>.</w:t>
      </w:r>
      <w:r w:rsidR="00485FFC" w:rsidRPr="004E6C52">
        <w:rPr>
          <w:rFonts w:ascii="Calibri" w:hAnsi="Calibri" w:cs="Calibri"/>
        </w:rPr>
        <w:t xml:space="preserve"> Several i</w:t>
      </w:r>
      <w:r w:rsidR="0069287F" w:rsidRPr="004E6C52">
        <w:rPr>
          <w:rFonts w:ascii="Calibri" w:hAnsi="Calibri" w:cs="Calibri"/>
        </w:rPr>
        <w:t xml:space="preserve">ssues </w:t>
      </w:r>
      <w:r w:rsidR="00536A17" w:rsidRPr="004E6C52">
        <w:rPr>
          <w:rFonts w:ascii="Calibri" w:hAnsi="Calibri" w:cs="Calibri"/>
        </w:rPr>
        <w:t>surround</w:t>
      </w:r>
      <w:r w:rsidR="00B52B0E" w:rsidRPr="004E6C52">
        <w:rPr>
          <w:rFonts w:ascii="Calibri" w:hAnsi="Calibri" w:cs="Calibri"/>
        </w:rPr>
        <w:t xml:space="preserve"> </w:t>
      </w:r>
      <w:r w:rsidR="00DF3E20" w:rsidRPr="004E6C52">
        <w:rPr>
          <w:rFonts w:ascii="Calibri" w:hAnsi="Calibri" w:cs="Calibri"/>
        </w:rPr>
        <w:t xml:space="preserve">transplantation therapy, </w:t>
      </w:r>
      <w:r w:rsidR="00485FFC" w:rsidRPr="004E6C52">
        <w:rPr>
          <w:rFonts w:ascii="Calibri" w:hAnsi="Calibri" w:cs="Calibri"/>
        </w:rPr>
        <w:t xml:space="preserve">such as limitation with the availability and quality of </w:t>
      </w:r>
      <w:r w:rsidR="00704581" w:rsidRPr="004E6C52">
        <w:rPr>
          <w:rFonts w:ascii="Calibri" w:hAnsi="Calibri" w:cs="Calibri"/>
        </w:rPr>
        <w:t xml:space="preserve">the </w:t>
      </w:r>
      <w:r w:rsidR="00485FFC" w:rsidRPr="004E6C52">
        <w:rPr>
          <w:rFonts w:ascii="Calibri" w:hAnsi="Calibri" w:cs="Calibri"/>
        </w:rPr>
        <w:t xml:space="preserve">tissue, </w:t>
      </w:r>
      <w:r w:rsidR="0069287F" w:rsidRPr="004E6C52">
        <w:rPr>
          <w:rFonts w:ascii="Calibri" w:hAnsi="Calibri" w:cs="Calibri"/>
        </w:rPr>
        <w:t xml:space="preserve">invasiveness of transplantation procedures in addition to the </w:t>
      </w:r>
      <w:r w:rsidR="00485FFC" w:rsidRPr="004E6C52">
        <w:rPr>
          <w:rFonts w:ascii="Calibri" w:hAnsi="Calibri" w:cs="Calibri"/>
        </w:rPr>
        <w:t>continu</w:t>
      </w:r>
      <w:r w:rsidR="00DF3E20" w:rsidRPr="004E6C52">
        <w:rPr>
          <w:rFonts w:ascii="Calibri" w:hAnsi="Calibri" w:cs="Calibri"/>
        </w:rPr>
        <w:t>ous need for immunosuppressants</w:t>
      </w:r>
      <w:r w:rsidR="00ED5CE5" w:rsidRPr="004E6C52">
        <w:rPr>
          <w:rFonts w:ascii="Calibri" w:hAnsi="Calibri" w:cs="Calibri"/>
        </w:rPr>
        <w:t>.</w:t>
      </w:r>
      <w:r w:rsidR="00485FFC" w:rsidRPr="004E6C52">
        <w:rPr>
          <w:rFonts w:ascii="Calibri" w:hAnsi="Calibri" w:cs="Calibri"/>
        </w:rPr>
        <w:t xml:space="preserve"> </w:t>
      </w:r>
      <w:r w:rsidR="00ED5CE5" w:rsidRPr="004E6C52">
        <w:rPr>
          <w:rFonts w:ascii="Calibri" w:hAnsi="Calibri" w:cs="Calibri"/>
        </w:rPr>
        <w:t>This</w:t>
      </w:r>
      <w:r w:rsidR="00DF3E20" w:rsidRPr="004E6C52">
        <w:rPr>
          <w:rFonts w:ascii="Calibri" w:hAnsi="Calibri" w:cs="Calibri"/>
        </w:rPr>
        <w:t xml:space="preserve"> </w:t>
      </w:r>
      <w:r w:rsidR="00DB7E84" w:rsidRPr="004E6C52">
        <w:rPr>
          <w:rFonts w:ascii="Calibri" w:hAnsi="Calibri" w:cs="Calibri"/>
        </w:rPr>
        <w:t>necessitates</w:t>
      </w:r>
      <w:r w:rsidR="00485FFC" w:rsidRPr="004E6C52">
        <w:rPr>
          <w:rFonts w:ascii="Calibri" w:hAnsi="Calibri" w:cs="Calibri"/>
        </w:rPr>
        <w:t xml:space="preserve"> the need for </w:t>
      </w:r>
      <w:r w:rsidR="00B52B0E" w:rsidRPr="004E6C52">
        <w:rPr>
          <w:rFonts w:ascii="Calibri" w:hAnsi="Calibri" w:cs="Calibri"/>
        </w:rPr>
        <w:t xml:space="preserve">discovering </w:t>
      </w:r>
      <w:r w:rsidR="00DF3E20" w:rsidRPr="004E6C52">
        <w:rPr>
          <w:rFonts w:ascii="Calibri" w:hAnsi="Calibri" w:cs="Calibri"/>
        </w:rPr>
        <w:t xml:space="preserve">novel and </w:t>
      </w:r>
      <w:r w:rsidR="00485FFC" w:rsidRPr="004E6C52">
        <w:rPr>
          <w:rFonts w:ascii="Calibri" w:hAnsi="Calibri" w:cs="Calibri"/>
        </w:rPr>
        <w:t xml:space="preserve">alternative options </w:t>
      </w:r>
      <w:r w:rsidR="00DF3E20" w:rsidRPr="004E6C52">
        <w:rPr>
          <w:rFonts w:ascii="Calibri" w:hAnsi="Calibri" w:cs="Calibri"/>
        </w:rPr>
        <w:t>for</w:t>
      </w:r>
      <w:r w:rsidR="00485FFC" w:rsidRPr="004E6C52">
        <w:rPr>
          <w:rFonts w:ascii="Calibri" w:hAnsi="Calibri" w:cs="Calibri"/>
        </w:rPr>
        <w:t xml:space="preserve"> beta cell replacement therapy</w:t>
      </w:r>
      <w:r w:rsidR="00061698" w:rsidRPr="004E6C52">
        <w:rPr>
          <w:rFonts w:ascii="Calibri" w:hAnsi="Calibri" w:cs="Calibri"/>
        </w:rPr>
        <w:fldChar w:fldCharType="begin">
          <w:fldData xml:space="preserve">PEVuZE5vdGU+PENpdGU+PEF1dGhvcj5WYWl0aGlsaW5nYW08L0F1dGhvcj48WWVhcj4yMDExPC9Z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</w:fldData>
        </w:fldChar>
      </w:r>
      <w:r w:rsidR="006520AE" w:rsidRPr="004E6C52">
        <w:rPr>
          <w:rFonts w:ascii="Calibri" w:hAnsi="Calibri" w:cs="Calibri"/>
        </w:rPr>
        <w:instrText xml:space="preserve"> ADDIN EN.CITE </w:instrText>
      </w:r>
      <w:r w:rsidR="006520AE" w:rsidRPr="004E6C52">
        <w:rPr>
          <w:rFonts w:ascii="Calibri" w:hAnsi="Calibri" w:cs="Calibri"/>
        </w:rPr>
        <w:fldChar w:fldCharType="begin">
          <w:fldData xml:space="preserve">PEVuZE5vdGU+PENpdGU+PEF1dGhvcj5WYWl0aGlsaW5nYW08L0F1dGhvcj48WWVhcj4yMDExPC9Z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</w:fldData>
        </w:fldChar>
      </w:r>
      <w:r w:rsidR="006520AE" w:rsidRPr="004E6C52">
        <w:rPr>
          <w:rFonts w:ascii="Calibri" w:hAnsi="Calibri" w:cs="Calibri"/>
        </w:rPr>
        <w:instrText xml:space="preserve"> ADDIN EN.CITE.DATA </w:instrText>
      </w:r>
      <w:r w:rsidR="006520AE" w:rsidRPr="004E6C52">
        <w:rPr>
          <w:rFonts w:ascii="Calibri" w:hAnsi="Calibri" w:cs="Calibri"/>
        </w:rPr>
      </w:r>
      <w:r w:rsidR="006520AE" w:rsidRPr="004E6C52">
        <w:rPr>
          <w:rFonts w:ascii="Calibri" w:hAnsi="Calibri" w:cs="Calibri"/>
        </w:rPr>
        <w:fldChar w:fldCharType="end"/>
      </w:r>
      <w:r w:rsidR="00061698" w:rsidRPr="004E6C52">
        <w:rPr>
          <w:rFonts w:ascii="Calibri" w:hAnsi="Calibri" w:cs="Calibri"/>
        </w:rPr>
      </w:r>
      <w:r w:rsidR="00061698" w:rsidRPr="004E6C52">
        <w:rPr>
          <w:rFonts w:ascii="Calibri" w:hAnsi="Calibri" w:cs="Calibri"/>
        </w:rPr>
        <w:fldChar w:fldCharType="separate"/>
      </w:r>
      <w:r w:rsidR="006520AE" w:rsidRPr="004E6C52">
        <w:rPr>
          <w:rFonts w:ascii="Calibri" w:hAnsi="Calibri" w:cs="Calibri"/>
          <w:noProof/>
          <w:vertAlign w:val="superscript"/>
        </w:rPr>
        <w:t>2,3</w:t>
      </w:r>
      <w:r w:rsidR="00061698" w:rsidRPr="004E6C52">
        <w:rPr>
          <w:rFonts w:ascii="Calibri" w:hAnsi="Calibri" w:cs="Calibri"/>
        </w:rPr>
        <w:fldChar w:fldCharType="end"/>
      </w:r>
      <w:r w:rsidR="00485FFC" w:rsidRPr="004E6C52">
        <w:rPr>
          <w:rFonts w:ascii="Calibri" w:hAnsi="Calibri" w:cs="Calibri"/>
        </w:rPr>
        <w:t>. Human pluripotent stem cells (</w:t>
      </w:r>
      <w:proofErr w:type="spellStart"/>
      <w:r w:rsidR="00485FFC" w:rsidRPr="004E6C52">
        <w:rPr>
          <w:rFonts w:ascii="Calibri" w:hAnsi="Calibri" w:cs="Calibri"/>
        </w:rPr>
        <w:t>hPSCs</w:t>
      </w:r>
      <w:proofErr w:type="spellEnd"/>
      <w:r w:rsidR="00485FFC" w:rsidRPr="004E6C52">
        <w:rPr>
          <w:rFonts w:ascii="Calibri" w:hAnsi="Calibri" w:cs="Calibri"/>
        </w:rPr>
        <w:t xml:space="preserve">) have recently emerged as </w:t>
      </w:r>
      <w:r w:rsidR="00C63550" w:rsidRPr="004E6C52">
        <w:rPr>
          <w:rFonts w:ascii="Calibri" w:hAnsi="Calibri" w:cs="Calibri"/>
        </w:rPr>
        <w:t>a promising tool for understanding human pancreas biology and</w:t>
      </w:r>
      <w:r w:rsidR="00485FFC" w:rsidRPr="004E6C52">
        <w:rPr>
          <w:rFonts w:ascii="Calibri" w:hAnsi="Calibri" w:cs="Calibri"/>
        </w:rPr>
        <w:t xml:space="preserve"> as a non-exhaustive and </w:t>
      </w:r>
      <w:r w:rsidR="00B52B0E" w:rsidRPr="004E6C52">
        <w:rPr>
          <w:rFonts w:ascii="Calibri" w:hAnsi="Calibri" w:cs="Calibri"/>
        </w:rPr>
        <w:t xml:space="preserve">potentially </w:t>
      </w:r>
      <w:r w:rsidR="00FD5625" w:rsidRPr="004E6C52">
        <w:rPr>
          <w:rFonts w:ascii="Calibri" w:hAnsi="Calibri" w:cs="Calibri"/>
        </w:rPr>
        <w:t xml:space="preserve">a </w:t>
      </w:r>
      <w:r w:rsidR="00B52B0E" w:rsidRPr="004E6C52">
        <w:rPr>
          <w:rFonts w:ascii="Calibri" w:hAnsi="Calibri" w:cs="Calibri"/>
        </w:rPr>
        <w:t>more personalized</w:t>
      </w:r>
      <w:r w:rsidR="00485FFC" w:rsidRPr="004E6C52">
        <w:rPr>
          <w:rFonts w:ascii="Calibri" w:hAnsi="Calibri" w:cs="Calibri"/>
        </w:rPr>
        <w:t xml:space="preserve"> source for transplantation therapy</w:t>
      </w:r>
      <w:r w:rsidR="0024676D" w:rsidRPr="004E6C52">
        <w:rPr>
          <w:rFonts w:ascii="Calibri" w:hAnsi="Calibri" w:cs="Calibri"/>
        </w:rPr>
        <w:fldChar w:fldCharType="begin">
          <w:fldData xml:space="preserve">PEVuZE5vdGU+PENpdGU+PEF1dGhvcj5BYmRlbGFsaW08L0F1dGhvcj48WWVhcj4yMDIwPC9ZZWFy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BYmRlbGFsaW08L0F1dGhvcj48WWVhcj4yMDIwPC9ZZWFy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24676D" w:rsidRPr="004E6C52">
        <w:rPr>
          <w:rFonts w:ascii="Calibri" w:hAnsi="Calibri" w:cs="Calibri"/>
        </w:rPr>
      </w:r>
      <w:r w:rsidR="0024676D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4-7</w:t>
      </w:r>
      <w:r w:rsidR="0024676D" w:rsidRPr="004E6C52">
        <w:rPr>
          <w:rFonts w:ascii="Calibri" w:hAnsi="Calibri" w:cs="Calibri"/>
        </w:rPr>
        <w:fldChar w:fldCharType="end"/>
      </w:r>
      <w:r w:rsidR="00485FFC" w:rsidRPr="004E6C52">
        <w:rPr>
          <w:rFonts w:ascii="Calibri" w:hAnsi="Calibri" w:cs="Calibri"/>
        </w:rPr>
        <w:t xml:space="preserve">. </w:t>
      </w:r>
      <w:proofErr w:type="spellStart"/>
      <w:r w:rsidR="00485FFC" w:rsidRPr="004E6C52">
        <w:rPr>
          <w:rFonts w:ascii="Calibri" w:hAnsi="Calibri" w:cs="Calibri"/>
        </w:rPr>
        <w:t>hPSCs</w:t>
      </w:r>
      <w:proofErr w:type="spellEnd"/>
      <w:r w:rsidR="00ED5CE5" w:rsidRPr="004E6C52">
        <w:rPr>
          <w:rFonts w:ascii="Calibri" w:hAnsi="Calibri" w:cs="Calibri"/>
        </w:rPr>
        <w:t>, including human embryonic stem cells (</w:t>
      </w:r>
      <w:proofErr w:type="spellStart"/>
      <w:r w:rsidR="00ED5CE5" w:rsidRPr="004E6C52">
        <w:rPr>
          <w:rFonts w:ascii="Calibri" w:hAnsi="Calibri" w:cs="Calibri"/>
        </w:rPr>
        <w:t>hESCs</w:t>
      </w:r>
      <w:proofErr w:type="spellEnd"/>
      <w:r w:rsidR="00ED5CE5" w:rsidRPr="004E6C52">
        <w:rPr>
          <w:rFonts w:ascii="Calibri" w:hAnsi="Calibri" w:cs="Calibri"/>
        </w:rPr>
        <w:t>) and human</w:t>
      </w:r>
      <w:r w:rsidR="007D1F7A" w:rsidRPr="004E6C52">
        <w:rPr>
          <w:rFonts w:ascii="Calibri" w:hAnsi="Calibri" w:cs="Calibri"/>
        </w:rPr>
        <w:t>-</w:t>
      </w:r>
      <w:r w:rsidR="00ED5CE5" w:rsidRPr="004E6C52">
        <w:rPr>
          <w:rFonts w:ascii="Calibri" w:hAnsi="Calibri" w:cs="Calibri"/>
        </w:rPr>
        <w:t>induced pluripotent stem cells (</w:t>
      </w:r>
      <w:proofErr w:type="spellStart"/>
      <w:r w:rsidR="00ED5CE5" w:rsidRPr="004E6C52">
        <w:rPr>
          <w:rFonts w:ascii="Calibri" w:hAnsi="Calibri" w:cs="Calibri"/>
        </w:rPr>
        <w:t>hiPSCs</w:t>
      </w:r>
      <w:proofErr w:type="spellEnd"/>
      <w:r w:rsidR="00ED5CE5" w:rsidRPr="004E6C52">
        <w:rPr>
          <w:rFonts w:ascii="Calibri" w:hAnsi="Calibri" w:cs="Calibri"/>
        </w:rPr>
        <w:t>), have</w:t>
      </w:r>
      <w:r w:rsidR="00485FFC" w:rsidRPr="004E6C52">
        <w:rPr>
          <w:rFonts w:ascii="Calibri" w:hAnsi="Calibri" w:cs="Calibri"/>
        </w:rPr>
        <w:t xml:space="preserve"> a high self-</w:t>
      </w:r>
      <w:r w:rsidR="00952927" w:rsidRPr="004E6C52">
        <w:rPr>
          <w:rFonts w:ascii="Calibri" w:hAnsi="Calibri" w:cs="Calibri"/>
        </w:rPr>
        <w:t xml:space="preserve">renewal </w:t>
      </w:r>
      <w:r w:rsidR="00485FFC" w:rsidRPr="004E6C52">
        <w:rPr>
          <w:rFonts w:ascii="Calibri" w:hAnsi="Calibri" w:cs="Calibri"/>
        </w:rPr>
        <w:t xml:space="preserve">capacity and give rise to any </w:t>
      </w:r>
      <w:r w:rsidR="00A3036E" w:rsidRPr="004E6C52">
        <w:rPr>
          <w:rFonts w:ascii="Calibri" w:hAnsi="Calibri" w:cs="Calibri"/>
        </w:rPr>
        <w:t>tissue</w:t>
      </w:r>
      <w:r w:rsidR="007D1F7A" w:rsidRPr="004E6C52">
        <w:rPr>
          <w:rFonts w:ascii="Calibri" w:hAnsi="Calibri" w:cs="Calibri"/>
        </w:rPr>
        <w:t xml:space="preserve"> </w:t>
      </w:r>
      <w:r w:rsidR="00A3036E" w:rsidRPr="004E6C52">
        <w:rPr>
          <w:rFonts w:ascii="Calibri" w:hAnsi="Calibri" w:cs="Calibri"/>
        </w:rPr>
        <w:t xml:space="preserve">type of the human body. </w:t>
      </w:r>
      <w:proofErr w:type="spellStart"/>
      <w:r w:rsidR="00A3036E" w:rsidRPr="004E6C52">
        <w:rPr>
          <w:rFonts w:ascii="Calibri" w:hAnsi="Calibri" w:cs="Calibri"/>
        </w:rPr>
        <w:t>hESCs</w:t>
      </w:r>
      <w:proofErr w:type="spellEnd"/>
      <w:r w:rsidR="00A3036E" w:rsidRPr="004E6C52">
        <w:rPr>
          <w:rFonts w:ascii="Calibri" w:hAnsi="Calibri" w:cs="Calibri"/>
        </w:rPr>
        <w:t xml:space="preserve"> are derived from the </w:t>
      </w:r>
      <w:r w:rsidR="007D1F7A" w:rsidRPr="004E6C52">
        <w:rPr>
          <w:rFonts w:ascii="Calibri" w:hAnsi="Calibri" w:cs="Calibri"/>
        </w:rPr>
        <w:t>embryo's inner cell mass,</w:t>
      </w:r>
      <w:r w:rsidR="00A3036E" w:rsidRPr="004E6C52">
        <w:rPr>
          <w:rFonts w:ascii="Calibri" w:hAnsi="Calibri" w:cs="Calibri"/>
        </w:rPr>
        <w:t xml:space="preserve"> and </w:t>
      </w:r>
      <w:proofErr w:type="spellStart"/>
      <w:r w:rsidR="00A3036E" w:rsidRPr="004E6C52">
        <w:rPr>
          <w:rFonts w:ascii="Calibri" w:hAnsi="Calibri" w:cs="Calibri"/>
        </w:rPr>
        <w:t>hiPSCs</w:t>
      </w:r>
      <w:proofErr w:type="spellEnd"/>
      <w:r w:rsidR="00A3036E" w:rsidRPr="004E6C52">
        <w:rPr>
          <w:rFonts w:ascii="Calibri" w:hAnsi="Calibri" w:cs="Calibri"/>
        </w:rPr>
        <w:t xml:space="preserve"> are reprogrammed from any somatic cell</w:t>
      </w:r>
      <w:r w:rsidR="00061698" w:rsidRPr="004E6C52">
        <w:rPr>
          <w:rFonts w:ascii="Calibri" w:hAnsi="Calibri" w:cs="Calibri"/>
        </w:rPr>
        <w:fldChar w:fldCharType="begin">
          <w:fldData xml:space="preserve">PEVuZE5vdGU+PENpdGU+PEF1dGhvcj5BYmRlbGFsaW08L0F1dGhvcj48WWVhcj4yMDE0PC9ZZWFy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BYmRlbGFsaW08L0F1dGhvcj48WWVhcj4yMDE0PC9ZZWFy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061698" w:rsidRPr="004E6C52">
        <w:rPr>
          <w:rFonts w:ascii="Calibri" w:hAnsi="Calibri" w:cs="Calibri"/>
        </w:rPr>
      </w:r>
      <w:r w:rsidR="00061698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4,8</w:t>
      </w:r>
      <w:r w:rsidR="00061698" w:rsidRPr="004E6C52">
        <w:rPr>
          <w:rFonts w:ascii="Calibri" w:hAnsi="Calibri" w:cs="Calibri"/>
        </w:rPr>
        <w:fldChar w:fldCharType="end"/>
      </w:r>
      <w:r w:rsidR="00A3036E" w:rsidRPr="004E6C52">
        <w:rPr>
          <w:rFonts w:ascii="Calibri" w:hAnsi="Calibri" w:cs="Calibri"/>
        </w:rPr>
        <w:t xml:space="preserve">. </w:t>
      </w:r>
    </w:p>
    <w:p w14:paraId="0A556545" w14:textId="77777777" w:rsidR="007D1F7A" w:rsidRPr="004E6C52" w:rsidRDefault="007D1F7A" w:rsidP="004E6C52">
      <w:pPr>
        <w:jc w:val="both"/>
        <w:rPr>
          <w:rFonts w:ascii="Calibri" w:hAnsi="Calibri" w:cs="Calibri"/>
        </w:rPr>
      </w:pPr>
    </w:p>
    <w:p w14:paraId="6B4A1200" w14:textId="726BE97F" w:rsidR="00A3036E" w:rsidRPr="004E6C52" w:rsidRDefault="00616F0D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>D</w:t>
      </w:r>
      <w:r w:rsidR="00A3036E" w:rsidRPr="004E6C52">
        <w:rPr>
          <w:rFonts w:ascii="Calibri" w:hAnsi="Calibri" w:cs="Calibri"/>
        </w:rPr>
        <w:t xml:space="preserve">irected differentiation protocols are optimized </w:t>
      </w:r>
      <w:r w:rsidR="008810AE" w:rsidRPr="004E6C52">
        <w:rPr>
          <w:rFonts w:ascii="Calibri" w:hAnsi="Calibri" w:cs="Calibri"/>
        </w:rPr>
        <w:t>to generate</w:t>
      </w:r>
      <w:r w:rsidR="00A3036E" w:rsidRPr="004E6C52">
        <w:rPr>
          <w:rFonts w:ascii="Calibri" w:hAnsi="Calibri" w:cs="Calibri"/>
        </w:rPr>
        <w:t xml:space="preserve"> pancreatic beta cells from </w:t>
      </w:r>
      <w:proofErr w:type="spellStart"/>
      <w:r w:rsidR="00A3036E" w:rsidRPr="004E6C52">
        <w:rPr>
          <w:rFonts w:ascii="Calibri" w:hAnsi="Calibri" w:cs="Calibri"/>
        </w:rPr>
        <w:t>hPSCs</w:t>
      </w:r>
      <w:proofErr w:type="spellEnd"/>
      <w:r w:rsidRPr="004E6C52">
        <w:rPr>
          <w:rFonts w:ascii="Calibri" w:hAnsi="Calibri" w:cs="Calibri"/>
        </w:rPr>
        <w:t xml:space="preserve"> that sequentially direct </w:t>
      </w:r>
      <w:proofErr w:type="spellStart"/>
      <w:r w:rsidRPr="004E6C52">
        <w:rPr>
          <w:rFonts w:ascii="Calibri" w:hAnsi="Calibri" w:cs="Calibri"/>
        </w:rPr>
        <w:t>hPSCs</w:t>
      </w:r>
      <w:proofErr w:type="spellEnd"/>
      <w:r w:rsidRPr="004E6C52">
        <w:rPr>
          <w:rFonts w:ascii="Calibri" w:hAnsi="Calibri" w:cs="Calibri"/>
        </w:rPr>
        <w:t xml:space="preserve"> through pancreatic developmental stages </w:t>
      </w:r>
      <w:r w:rsidRPr="004E6C52">
        <w:rPr>
          <w:rFonts w:ascii="Calibri" w:hAnsi="Calibri" w:cs="Calibri"/>
          <w:i/>
        </w:rPr>
        <w:t>in</w:t>
      </w:r>
      <w:r w:rsidRPr="004E6C52">
        <w:rPr>
          <w:rFonts w:ascii="Calibri" w:hAnsi="Calibri" w:cs="Calibri"/>
        </w:rPr>
        <w:t xml:space="preserve"> </w:t>
      </w:r>
      <w:r w:rsidRPr="004E6C52">
        <w:rPr>
          <w:rFonts w:ascii="Calibri" w:hAnsi="Calibri" w:cs="Calibri"/>
          <w:i/>
        </w:rPr>
        <w:t>vitro</w:t>
      </w:r>
      <w:r w:rsidR="00A3036E" w:rsidRPr="004E6C52">
        <w:rPr>
          <w:rFonts w:ascii="Calibri" w:hAnsi="Calibri" w:cs="Calibri"/>
        </w:rPr>
        <w:t xml:space="preserve">. These protocols generate </w:t>
      </w:r>
      <w:proofErr w:type="spellStart"/>
      <w:r w:rsidR="00A3036E" w:rsidRPr="004E6C52">
        <w:rPr>
          <w:rFonts w:ascii="Calibri" w:hAnsi="Calibri" w:cs="Calibri"/>
        </w:rPr>
        <w:t>hPSC</w:t>
      </w:r>
      <w:proofErr w:type="spellEnd"/>
      <w:r w:rsidR="00A3036E" w:rsidRPr="004E6C52">
        <w:rPr>
          <w:rFonts w:ascii="Calibri" w:hAnsi="Calibri" w:cs="Calibri"/>
        </w:rPr>
        <w:t>-derived islet organoids</w:t>
      </w:r>
      <w:r w:rsidR="008810AE" w:rsidRPr="004E6C52">
        <w:rPr>
          <w:rFonts w:ascii="Calibri" w:hAnsi="Calibri" w:cs="Calibri"/>
        </w:rPr>
        <w:t>. While they have greatly improved at increasing the proportion of pancreatic beta cells therein, the efficiency of protocols is highly variable</w:t>
      </w:r>
      <w:r w:rsidR="00FD5625" w:rsidRPr="004E6C52">
        <w:rPr>
          <w:rFonts w:ascii="Calibri" w:hAnsi="Calibri" w:cs="Calibri"/>
        </w:rPr>
        <w:t>. It</w:t>
      </w:r>
      <w:r w:rsidR="000D5103" w:rsidRPr="004E6C52">
        <w:rPr>
          <w:rFonts w:ascii="Calibri" w:hAnsi="Calibri" w:cs="Calibri"/>
        </w:rPr>
        <w:t xml:space="preserve"> does not increase </w:t>
      </w:r>
      <w:r w:rsidR="00001C30" w:rsidRPr="004E6C52">
        <w:rPr>
          <w:rFonts w:ascii="Calibri" w:hAnsi="Calibri" w:cs="Calibri"/>
        </w:rPr>
        <w:t>to more</w:t>
      </w:r>
      <w:r w:rsidR="00EB0CD4" w:rsidRPr="004E6C52">
        <w:rPr>
          <w:rFonts w:ascii="Calibri" w:hAnsi="Calibri" w:cs="Calibri"/>
        </w:rPr>
        <w:t xml:space="preserve"> than</w:t>
      </w:r>
      <w:r w:rsidR="00001C30" w:rsidRPr="004E6C52">
        <w:rPr>
          <w:rFonts w:ascii="Calibri" w:hAnsi="Calibri" w:cs="Calibri"/>
        </w:rPr>
        <w:t xml:space="preserve"> ~</w:t>
      </w:r>
      <w:r w:rsidR="00CE4E6B" w:rsidRPr="004E6C52">
        <w:rPr>
          <w:rFonts w:ascii="Calibri" w:hAnsi="Calibri" w:cs="Calibri"/>
        </w:rPr>
        <w:t>40% of NKX6.1+/INSULIN+ or C-PEPTIDE</w:t>
      </w:r>
      <w:r w:rsidR="00FD5625" w:rsidRPr="004E6C52">
        <w:rPr>
          <w:rFonts w:ascii="Calibri" w:hAnsi="Calibri" w:cs="Calibri"/>
        </w:rPr>
        <w:t xml:space="preserve"> </w:t>
      </w:r>
      <w:r w:rsidR="00CE4E6B" w:rsidRPr="004E6C52">
        <w:rPr>
          <w:rFonts w:ascii="Calibri" w:hAnsi="Calibri" w:cs="Calibri"/>
        </w:rPr>
        <w:t>+ cells</w:t>
      </w:r>
      <w:r w:rsidR="00995420" w:rsidRPr="004E6C52">
        <w:rPr>
          <w:rFonts w:ascii="Calibri" w:hAnsi="Calibri" w:cs="Calibri"/>
        </w:rPr>
        <w:fldChar w:fldCharType="begin">
          <w:fldData xml:space="preserve">PEVuZE5vdGU+PENpdGU+PEF1dGhvcj5SZXphbmlhPC9BdXRob3I+PFllYXI+MjAxNDwvWWVhcj48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xzaG9y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SZXphbmlhPC9BdXRob3I+PFllYXI+MjAxNDwvWWVhcj48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995420" w:rsidRPr="004E6C52">
        <w:rPr>
          <w:rFonts w:ascii="Calibri" w:hAnsi="Calibri" w:cs="Calibri"/>
        </w:rPr>
      </w:r>
      <w:r w:rsidR="00995420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5,9-13</w:t>
      </w:r>
      <w:r w:rsidR="00995420" w:rsidRPr="004E6C52">
        <w:rPr>
          <w:rFonts w:ascii="Calibri" w:hAnsi="Calibri" w:cs="Calibri"/>
        </w:rPr>
        <w:fldChar w:fldCharType="end"/>
      </w:r>
      <w:r w:rsidR="00A3036E" w:rsidRPr="004E6C52">
        <w:rPr>
          <w:rFonts w:ascii="Calibri" w:hAnsi="Calibri" w:cs="Calibri"/>
        </w:rPr>
        <w:t>. However, the generated beta cells are not entirely identical to the adu</w:t>
      </w:r>
      <w:r w:rsidR="009B7C3B" w:rsidRPr="004E6C52">
        <w:rPr>
          <w:rFonts w:ascii="Calibri" w:hAnsi="Calibri" w:cs="Calibri"/>
        </w:rPr>
        <w:t>lt human beta cells in terms of their transcriptional and metabolic profiles a</w:t>
      </w:r>
      <w:r w:rsidR="00C8018E" w:rsidRPr="004E6C52">
        <w:rPr>
          <w:rFonts w:ascii="Calibri" w:hAnsi="Calibri" w:cs="Calibri"/>
        </w:rPr>
        <w:t>nd</w:t>
      </w:r>
      <w:r w:rsidR="00B35A0B" w:rsidRPr="004E6C52">
        <w:rPr>
          <w:rFonts w:ascii="Calibri" w:hAnsi="Calibri" w:cs="Calibri"/>
        </w:rPr>
        <w:t xml:space="preserve"> their</w:t>
      </w:r>
      <w:r w:rsidR="009B7C3B" w:rsidRPr="004E6C52">
        <w:rPr>
          <w:rFonts w:ascii="Calibri" w:hAnsi="Calibri" w:cs="Calibri"/>
        </w:rPr>
        <w:t xml:space="preserve"> response</w:t>
      </w:r>
      <w:r w:rsidR="00ED5CE5" w:rsidRPr="004E6C52">
        <w:rPr>
          <w:rFonts w:ascii="Calibri" w:hAnsi="Calibri" w:cs="Calibri"/>
        </w:rPr>
        <w:t xml:space="preserve"> to glucose</w:t>
      </w:r>
      <w:r w:rsidR="00995420" w:rsidRPr="004E6C52">
        <w:rPr>
          <w:rFonts w:ascii="Calibri" w:hAnsi="Calibri" w:cs="Calibri"/>
        </w:rPr>
        <w:fldChar w:fldCharType="begin">
          <w:fldData xml:space="preserve">PEVuZE5vdGU+PENpdGU+PEF1dGhvcj5NZW1vbjwvQXV0aG9yPjxZZWFyPjIwMjA8L1llYXI+PFJl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==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NZW1vbjwvQXV0aG9yPjxZZWFyPjIwMjA8L1llYXI+PFJl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==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995420" w:rsidRPr="004E6C52">
        <w:rPr>
          <w:rFonts w:ascii="Calibri" w:hAnsi="Calibri" w:cs="Calibri"/>
        </w:rPr>
      </w:r>
      <w:r w:rsidR="00995420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4,5,14</w:t>
      </w:r>
      <w:r w:rsidR="00995420" w:rsidRPr="004E6C52">
        <w:rPr>
          <w:rFonts w:ascii="Calibri" w:hAnsi="Calibri" w:cs="Calibri"/>
        </w:rPr>
        <w:fldChar w:fldCharType="end"/>
      </w:r>
      <w:r w:rsidR="009B7C3B" w:rsidRPr="004E6C52">
        <w:rPr>
          <w:rFonts w:ascii="Calibri" w:hAnsi="Calibri" w:cs="Calibri"/>
        </w:rPr>
        <w:t>.</w:t>
      </w:r>
      <w:r w:rsidR="00C90348" w:rsidRPr="004E6C52">
        <w:rPr>
          <w:rFonts w:ascii="Calibri" w:hAnsi="Calibri" w:cs="Calibri"/>
        </w:rPr>
        <w:t xml:space="preserve"> The </w:t>
      </w:r>
      <w:proofErr w:type="spellStart"/>
      <w:r w:rsidR="004C2A1A" w:rsidRPr="004E6C52">
        <w:rPr>
          <w:rFonts w:ascii="Calibri" w:hAnsi="Calibri" w:cs="Calibri"/>
        </w:rPr>
        <w:t>hPSC</w:t>
      </w:r>
      <w:proofErr w:type="spellEnd"/>
      <w:r w:rsidR="004C2A1A" w:rsidRPr="004E6C52">
        <w:rPr>
          <w:rFonts w:ascii="Calibri" w:hAnsi="Calibri" w:cs="Calibri"/>
        </w:rPr>
        <w:t>-derived beta cells lack gene expression of key bet</w:t>
      </w:r>
      <w:r w:rsidR="009F37D9" w:rsidRPr="004E6C52">
        <w:rPr>
          <w:rFonts w:ascii="Calibri" w:hAnsi="Calibri" w:cs="Calibri"/>
        </w:rPr>
        <w:t>a</w:t>
      </w:r>
      <w:r w:rsidR="004C2A1A" w:rsidRPr="004E6C52">
        <w:rPr>
          <w:rFonts w:ascii="Calibri" w:hAnsi="Calibri" w:cs="Calibri"/>
        </w:rPr>
        <w:t xml:space="preserve"> cell markers such as PCSK2, PAX6, UCN3, MAFA</w:t>
      </w:r>
      <w:r w:rsidR="009F37D9" w:rsidRPr="004E6C52">
        <w:rPr>
          <w:rFonts w:ascii="Calibri" w:hAnsi="Calibri" w:cs="Calibri"/>
        </w:rPr>
        <w:t>, G6PC2</w:t>
      </w:r>
      <w:r w:rsidR="001C3BDA" w:rsidRPr="004E6C52">
        <w:rPr>
          <w:rFonts w:ascii="Calibri" w:hAnsi="Calibri" w:cs="Calibri"/>
        </w:rPr>
        <w:t>,</w:t>
      </w:r>
      <w:r w:rsidR="009F37D9" w:rsidRPr="004E6C52">
        <w:rPr>
          <w:rFonts w:ascii="Calibri" w:hAnsi="Calibri" w:cs="Calibri"/>
        </w:rPr>
        <w:t xml:space="preserve"> and</w:t>
      </w:r>
      <w:r w:rsidR="00DA4689" w:rsidRPr="004E6C52">
        <w:rPr>
          <w:rFonts w:ascii="Calibri" w:hAnsi="Calibri" w:cs="Calibri"/>
        </w:rPr>
        <w:t xml:space="preserve"> KCNK3</w:t>
      </w:r>
      <w:r w:rsidR="009B7C3B" w:rsidRPr="004E6C52">
        <w:rPr>
          <w:rFonts w:ascii="Calibri" w:hAnsi="Calibri" w:cs="Calibri"/>
        </w:rPr>
        <w:t xml:space="preserve"> </w:t>
      </w:r>
      <w:r w:rsidR="001C3BDA" w:rsidRPr="004E6C52">
        <w:rPr>
          <w:rFonts w:ascii="Calibri" w:hAnsi="Calibri" w:cs="Calibri"/>
        </w:rPr>
        <w:t>compared to adult humans</w:t>
      </w:r>
      <w:r w:rsidR="009F37D9" w:rsidRPr="004E6C52">
        <w:rPr>
          <w:rFonts w:ascii="Calibri" w:hAnsi="Calibri" w:cs="Calibri"/>
        </w:rPr>
        <w:t xml:space="preserve"> islets</w:t>
      </w:r>
      <w:r w:rsidR="000666BC" w:rsidRPr="004E6C52">
        <w:rPr>
          <w:rFonts w:ascii="Calibri" w:hAnsi="Calibri" w:cs="Calibri"/>
        </w:rPr>
        <w:fldChar w:fldCharType="begin"/>
      </w:r>
      <w:r w:rsidR="00644EDE" w:rsidRPr="004E6C52">
        <w:rPr>
          <w:rFonts w:ascii="Calibri" w:hAnsi="Calibri" w:cs="Calibri"/>
        </w:rPr>
        <w:instrText xml:space="preserve"> ADDIN EN.CITE &lt;EndNote&gt;&lt;Cite&gt;&lt;Author&gt;Memon&lt;/Author&gt;&lt;Year&gt;2020&lt;/Year&gt;&lt;RecNum&gt;3521&lt;/RecNum&gt;&lt;DisplayText&gt;&lt;style face="superscript"&gt;5&lt;/style&gt;&lt;/DisplayText&gt;&lt;record&gt;&lt;rec-number&gt;3521&lt;/rec-number&gt;&lt;foreign-keys&gt;&lt;key app="EN" db-id="50wxdpzd9vd5r7e9t5b595djrfpttrxw9avp" timestamp="1634400362"&gt;3521&lt;/key&gt;&lt;/foreign-keys&gt;&lt;ref-type name="Journal Article"&gt;17&lt;/ref-type&gt;&lt;contributors&gt;&lt;authors&gt;&lt;author&gt;Memon, B.&lt;/author&gt;&lt;author&gt;Abdelalim, E. M.&lt;/author&gt;&lt;/authors&gt;&lt;/contributors&gt;&lt;titles&gt;&lt;title&gt;Stem Cell Therapy for Diabetes: Beta Cells versus Pancreatic Progenitors&lt;/title&gt;&lt;secondary-title&gt;Cells&lt;/secondary-title&gt;&lt;short-title&gt;Stem Cell Therapy for Diabetes: Beta Cells versus Pancreatic Progenitors&lt;/short-title&gt;&lt;/titles&gt;&lt;periodical&gt;&lt;full-title&gt;Cells&lt;/full-title&gt;&lt;/periodical&gt;&lt;volume&gt;9&lt;/volume&gt;&lt;number&gt;2&lt;/number&gt;&lt;edition&gt;2020/01/23&lt;/edition&gt;&lt;keywords&gt;&lt;keyword&gt;hPSCs&lt;/keyword&gt;&lt;keyword&gt;hyperglycemia&lt;/keyword&gt;&lt;keyword&gt;insulin-secreting cells&lt;/keyword&gt;&lt;keyword&gt;pancreatic islets&lt;/keyword&gt;&lt;keyword&gt;transplantation&lt;/keyword&gt;&lt;keyword&gt;β-cell precursors&lt;/keyword&gt;&lt;/keywords&gt;&lt;dates&gt;&lt;year&gt;2020&lt;/year&gt;&lt;pub-dates&gt;&lt;date&gt;Jan&lt;/date&gt;&lt;/pub-dates&gt;&lt;/dates&gt;&lt;isbn&gt;2073-4409&lt;/isbn&gt;&lt;accession-num&gt;31979403&lt;/accession-num&gt;&lt;urls&gt;&lt;related-urls&gt;&lt;url&gt;https://www.ncbi.nlm.nih.gov/pubmed/31979403&lt;/url&gt;&lt;/related-urls&gt;&lt;/urls&gt;&lt;custom2&gt;PMC7072676&lt;/custom2&gt;&lt;electronic-resource-num&gt;10.3390/cells9020283&lt;/electronic-resource-num&gt;&lt;language&gt;eng&lt;/language&gt;&lt;/record&gt;&lt;/Cite&gt;&lt;/EndNote&gt;</w:instrText>
      </w:r>
      <w:r w:rsidR="000666BC" w:rsidRPr="004E6C52">
        <w:rPr>
          <w:rFonts w:ascii="Calibri" w:hAnsi="Calibri" w:cs="Calibri"/>
        </w:rPr>
        <w:fldChar w:fldCharType="separate"/>
      </w:r>
      <w:r w:rsidR="00644EDE" w:rsidRPr="004E6C52">
        <w:rPr>
          <w:rFonts w:ascii="Calibri" w:hAnsi="Calibri" w:cs="Calibri"/>
          <w:noProof/>
          <w:vertAlign w:val="superscript"/>
        </w:rPr>
        <w:t>5</w:t>
      </w:r>
      <w:r w:rsidR="000666BC" w:rsidRPr="004E6C52">
        <w:rPr>
          <w:rFonts w:ascii="Calibri" w:hAnsi="Calibri" w:cs="Calibri"/>
        </w:rPr>
        <w:fldChar w:fldCharType="end"/>
      </w:r>
      <w:r w:rsidR="009F37D9" w:rsidRPr="004E6C52">
        <w:rPr>
          <w:rFonts w:ascii="Calibri" w:hAnsi="Calibri" w:cs="Calibri"/>
        </w:rPr>
        <w:t xml:space="preserve">. </w:t>
      </w:r>
      <w:r w:rsidR="00814604" w:rsidRPr="004E6C52">
        <w:rPr>
          <w:rFonts w:ascii="Calibri" w:hAnsi="Calibri" w:cs="Calibri"/>
        </w:rPr>
        <w:t xml:space="preserve">Additionally, the </w:t>
      </w:r>
      <w:proofErr w:type="spellStart"/>
      <w:r w:rsidR="00814604" w:rsidRPr="004E6C52">
        <w:rPr>
          <w:rFonts w:ascii="Calibri" w:hAnsi="Calibri" w:cs="Calibri"/>
        </w:rPr>
        <w:t>hPSC</w:t>
      </w:r>
      <w:proofErr w:type="spellEnd"/>
      <w:r w:rsidR="00814604" w:rsidRPr="004E6C52">
        <w:rPr>
          <w:rFonts w:ascii="Calibri" w:hAnsi="Calibri" w:cs="Calibri"/>
        </w:rPr>
        <w:t xml:space="preserve">-derived beta cells </w:t>
      </w:r>
      <w:r w:rsidR="008C5857" w:rsidRPr="004E6C52">
        <w:rPr>
          <w:rFonts w:ascii="Calibri" w:hAnsi="Calibri" w:cs="Calibri"/>
        </w:rPr>
        <w:t xml:space="preserve">have diminished calcium </w:t>
      </w:r>
      <w:r w:rsidR="00BB5001" w:rsidRPr="004E6C52">
        <w:rPr>
          <w:rFonts w:ascii="Calibri" w:hAnsi="Calibri" w:cs="Calibri"/>
        </w:rPr>
        <w:t>signaling</w:t>
      </w:r>
      <w:r w:rsidR="008C5857" w:rsidRPr="004E6C52">
        <w:rPr>
          <w:rFonts w:ascii="Calibri" w:hAnsi="Calibri" w:cs="Calibri"/>
        </w:rPr>
        <w:t xml:space="preserve"> in response to glucose</w:t>
      </w:r>
      <w:r w:rsidR="00F13D2A" w:rsidRPr="004E6C52">
        <w:rPr>
          <w:rFonts w:ascii="Calibri" w:hAnsi="Calibri" w:cs="Calibri"/>
        </w:rPr>
        <w:t>. They</w:t>
      </w:r>
      <w:r w:rsidR="008C5857" w:rsidRPr="004E6C52">
        <w:rPr>
          <w:rFonts w:ascii="Calibri" w:hAnsi="Calibri" w:cs="Calibri"/>
        </w:rPr>
        <w:t xml:space="preserve"> are contaminated with the co-generated polyhormonal cells</w:t>
      </w:r>
      <w:r w:rsidR="00BB5001" w:rsidRPr="004E6C52">
        <w:rPr>
          <w:rFonts w:ascii="Calibri" w:hAnsi="Calibri" w:cs="Calibri"/>
        </w:rPr>
        <w:t xml:space="preserve"> that do not secrete appropriate amounts of insulin in response to increas</w:t>
      </w:r>
      <w:r w:rsidR="00F13D2A" w:rsidRPr="004E6C52">
        <w:rPr>
          <w:rFonts w:ascii="Calibri" w:hAnsi="Calibri" w:cs="Calibri"/>
        </w:rPr>
        <w:t>ing</w:t>
      </w:r>
      <w:r w:rsidR="00BB5001" w:rsidRPr="004E6C52">
        <w:rPr>
          <w:rFonts w:ascii="Calibri" w:hAnsi="Calibri" w:cs="Calibri"/>
        </w:rPr>
        <w:t xml:space="preserve"> glucose levels</w:t>
      </w:r>
      <w:r w:rsidR="000666BC" w:rsidRPr="004E6C52">
        <w:rPr>
          <w:rFonts w:ascii="Calibri" w:hAnsi="Calibri" w:cs="Calibri"/>
        </w:rPr>
        <w:fldChar w:fldCharType="begin"/>
      </w:r>
      <w:r w:rsidR="00644EDE" w:rsidRPr="004E6C52">
        <w:rPr>
          <w:rFonts w:ascii="Calibri" w:hAnsi="Calibri" w:cs="Calibri"/>
        </w:rPr>
        <w:instrText xml:space="preserve"> ADDIN EN.CITE &lt;EndNote&gt;&lt;Cite&gt;&lt;Author&gt;Memon&lt;/Author&gt;&lt;Year&gt;2020&lt;/Year&gt;&lt;RecNum&gt;3521&lt;/RecNum&gt;&lt;DisplayText&gt;&lt;style face="superscript"&gt;5&lt;/style&gt;&lt;/DisplayText&gt;&lt;record&gt;&lt;rec-number&gt;3521&lt;/rec-number&gt;&lt;foreign-keys&gt;&lt;key app="EN" db-id="50wxdpzd9vd5r7e9t5b595djrfpttrxw9avp" timestamp="1634400362"&gt;3521&lt;/key&gt;&lt;/foreign-keys&gt;&lt;ref-type name="Journal Article"&gt;17&lt;/ref-type&gt;&lt;contributors&gt;&lt;authors&gt;&lt;author&gt;Memon, B.&lt;/author&gt;&lt;author&gt;Abdelalim, E. M.&lt;/author&gt;&lt;/authors&gt;&lt;/contributors&gt;&lt;titles&gt;&lt;title&gt;Stem Cell Therapy for Diabetes: Beta Cells versus Pancreatic Progenitors&lt;/title&gt;&lt;secondary-title&gt;Cells&lt;/secondary-title&gt;&lt;short-title&gt;Stem Cell Therapy for Diabetes: Beta Cells versus Pancreatic Progenitors&lt;/short-title&gt;&lt;/titles&gt;&lt;periodical&gt;&lt;full-title&gt;Cells&lt;/full-title&gt;&lt;/periodical&gt;&lt;volume&gt;9&lt;/volume&gt;&lt;number&gt;2&lt;/number&gt;&lt;edition&gt;2020/01/23&lt;/edition&gt;&lt;keywords&gt;&lt;keyword&gt;hPSCs&lt;/keyword&gt;&lt;keyword&gt;hyperglycemia&lt;/keyword&gt;&lt;keyword&gt;insulin-secreting cells&lt;/keyword&gt;&lt;keyword&gt;pancreatic islets&lt;/keyword&gt;&lt;keyword&gt;transplantation&lt;/keyword&gt;&lt;keyword&gt;β-cell precursors&lt;/keyword&gt;&lt;/keywords&gt;&lt;dates&gt;&lt;year&gt;2020&lt;/year&gt;&lt;pub-dates&gt;&lt;date&gt;Jan&lt;/date&gt;&lt;/pub-dates&gt;&lt;/dates&gt;&lt;isbn&gt;2073-4409&lt;/isbn&gt;&lt;accession-num&gt;31979403&lt;/accession-num&gt;&lt;urls&gt;&lt;related-urls&gt;&lt;url&gt;https://www.ncbi.nlm.nih.gov/pubmed/31979403&lt;/url&gt;&lt;/related-urls&gt;&lt;/urls&gt;&lt;custom2&gt;PMC7072676&lt;/custom2&gt;&lt;electronic-resource-num&gt;10.3390/cells9020283&lt;/electronic-resource-num&gt;&lt;language&gt;eng&lt;/language&gt;&lt;/record&gt;&lt;/Cite&gt;&lt;/EndNote&gt;</w:instrText>
      </w:r>
      <w:r w:rsidR="000666BC" w:rsidRPr="004E6C52">
        <w:rPr>
          <w:rFonts w:ascii="Calibri" w:hAnsi="Calibri" w:cs="Calibri"/>
        </w:rPr>
        <w:fldChar w:fldCharType="separate"/>
      </w:r>
      <w:r w:rsidR="00644EDE" w:rsidRPr="004E6C52">
        <w:rPr>
          <w:rFonts w:ascii="Calibri" w:hAnsi="Calibri" w:cs="Calibri"/>
          <w:noProof/>
          <w:vertAlign w:val="superscript"/>
        </w:rPr>
        <w:t>5</w:t>
      </w:r>
      <w:r w:rsidR="000666BC" w:rsidRPr="004E6C52">
        <w:rPr>
          <w:rFonts w:ascii="Calibri" w:hAnsi="Calibri" w:cs="Calibri"/>
        </w:rPr>
        <w:fldChar w:fldCharType="end"/>
      </w:r>
      <w:r w:rsidR="00BB5001" w:rsidRPr="004E6C52">
        <w:rPr>
          <w:rFonts w:ascii="Calibri" w:hAnsi="Calibri" w:cs="Calibri"/>
        </w:rPr>
        <w:t xml:space="preserve">. </w:t>
      </w:r>
      <w:r w:rsidR="00ED5CE5" w:rsidRPr="004E6C52">
        <w:rPr>
          <w:rFonts w:ascii="Calibri" w:hAnsi="Calibri" w:cs="Calibri"/>
        </w:rPr>
        <w:t>On the other hand,</w:t>
      </w:r>
      <w:r w:rsidR="009B7C3B" w:rsidRPr="004E6C52">
        <w:rPr>
          <w:rFonts w:ascii="Calibri" w:hAnsi="Calibri" w:cs="Calibri"/>
        </w:rPr>
        <w:t xml:space="preserve"> </w:t>
      </w:r>
      <w:proofErr w:type="spellStart"/>
      <w:r w:rsidR="009B7C3B" w:rsidRPr="004E6C52">
        <w:rPr>
          <w:rFonts w:ascii="Calibri" w:hAnsi="Calibri" w:cs="Calibri"/>
        </w:rPr>
        <w:t>hPSC</w:t>
      </w:r>
      <w:proofErr w:type="spellEnd"/>
      <w:r w:rsidR="009B7C3B" w:rsidRPr="004E6C52">
        <w:rPr>
          <w:rFonts w:ascii="Calibri" w:hAnsi="Calibri" w:cs="Calibri"/>
        </w:rPr>
        <w:t>-derived pancreatic prog</w:t>
      </w:r>
      <w:r w:rsidR="000C6A0D" w:rsidRPr="004E6C52">
        <w:rPr>
          <w:rFonts w:ascii="Calibri" w:hAnsi="Calibri" w:cs="Calibri"/>
        </w:rPr>
        <w:t>e</w:t>
      </w:r>
      <w:r w:rsidR="009B7C3B" w:rsidRPr="004E6C52">
        <w:rPr>
          <w:rFonts w:ascii="Calibri" w:hAnsi="Calibri" w:cs="Calibri"/>
        </w:rPr>
        <w:t xml:space="preserve">nitors, </w:t>
      </w:r>
      <w:r w:rsidR="00843955" w:rsidRPr="004E6C52">
        <w:rPr>
          <w:rFonts w:ascii="Calibri" w:hAnsi="Calibri" w:cs="Calibri"/>
        </w:rPr>
        <w:t>which</w:t>
      </w:r>
      <w:r w:rsidR="009B7C3B" w:rsidRPr="004E6C52">
        <w:rPr>
          <w:rFonts w:ascii="Calibri" w:hAnsi="Calibri" w:cs="Calibri"/>
        </w:rPr>
        <w:t xml:space="preserve"> are islet precursors</w:t>
      </w:r>
      <w:r w:rsidR="00CE3F41" w:rsidRPr="004E6C52">
        <w:rPr>
          <w:rFonts w:ascii="Calibri" w:hAnsi="Calibri" w:cs="Calibri"/>
        </w:rPr>
        <w:t>,</w:t>
      </w:r>
      <w:r w:rsidR="009B7C3B" w:rsidRPr="004E6C52">
        <w:rPr>
          <w:rFonts w:ascii="Calibri" w:hAnsi="Calibri" w:cs="Calibri"/>
        </w:rPr>
        <w:t xml:space="preserve"> could be generated more efficiently </w:t>
      </w:r>
      <w:r w:rsidR="00CE3F41" w:rsidRPr="004E6C52">
        <w:rPr>
          <w:rFonts w:ascii="Calibri" w:hAnsi="Calibri" w:cs="Calibri"/>
          <w:i/>
        </w:rPr>
        <w:t>in vitro</w:t>
      </w:r>
      <w:r w:rsidR="00CE3F41" w:rsidRPr="004E6C52">
        <w:rPr>
          <w:rFonts w:ascii="Calibri" w:hAnsi="Calibri" w:cs="Calibri"/>
        </w:rPr>
        <w:t xml:space="preserve"> </w:t>
      </w:r>
      <w:r w:rsidR="002C47AB" w:rsidRPr="004E6C52">
        <w:rPr>
          <w:rFonts w:ascii="Calibri" w:hAnsi="Calibri" w:cs="Calibri"/>
        </w:rPr>
        <w:t xml:space="preserve">compared to beta cells </w:t>
      </w:r>
      <w:r w:rsidR="009B7C3B" w:rsidRPr="004E6C52">
        <w:rPr>
          <w:rFonts w:ascii="Calibri" w:hAnsi="Calibri" w:cs="Calibri"/>
        </w:rPr>
        <w:t>and</w:t>
      </w:r>
      <w:r w:rsidR="00843955" w:rsidRPr="004E6C52">
        <w:rPr>
          <w:rFonts w:ascii="Calibri" w:hAnsi="Calibri" w:cs="Calibri"/>
        </w:rPr>
        <w:t>,</w:t>
      </w:r>
      <w:r w:rsidR="009B7C3B" w:rsidRPr="004E6C52">
        <w:rPr>
          <w:rFonts w:ascii="Calibri" w:hAnsi="Calibri" w:cs="Calibri"/>
        </w:rPr>
        <w:t xml:space="preserve"> when transplanted </w:t>
      </w:r>
      <w:r w:rsidR="009B7C3B" w:rsidRPr="004E6C52">
        <w:rPr>
          <w:rFonts w:ascii="Calibri" w:hAnsi="Calibri" w:cs="Calibri"/>
          <w:i/>
        </w:rPr>
        <w:t>in vivo</w:t>
      </w:r>
      <w:r w:rsidR="009B7C3B" w:rsidRPr="004E6C52">
        <w:rPr>
          <w:rFonts w:ascii="Calibri" w:hAnsi="Calibri" w:cs="Calibri"/>
        </w:rPr>
        <w:t>, could mature into function</w:t>
      </w:r>
      <w:r w:rsidR="00CE3F41" w:rsidRPr="004E6C52">
        <w:rPr>
          <w:rFonts w:ascii="Calibri" w:hAnsi="Calibri" w:cs="Calibri"/>
        </w:rPr>
        <w:t>al, insulin-</w:t>
      </w:r>
      <w:r w:rsidR="009B7C3B" w:rsidRPr="004E6C52">
        <w:rPr>
          <w:rFonts w:ascii="Calibri" w:hAnsi="Calibri" w:cs="Calibri"/>
        </w:rPr>
        <w:t>secreting beta cells</w:t>
      </w:r>
      <w:r w:rsidR="00995420" w:rsidRPr="004E6C52">
        <w:rPr>
          <w:rFonts w:ascii="Calibri" w:hAnsi="Calibri" w:cs="Calibri"/>
        </w:rPr>
        <w:fldChar w:fldCharType="begin">
          <w:fldData xml:space="preserve">PEVuZE5vdGU+PENpdGU+PEF1dGhvcj5SZXphbmlhPC9BdXRob3I+PFllYXI+MjAxMjwvWWVhcj48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SZXphbmlhPC9BdXRob3I+PFllYXI+MjAxMjwvWWVhcj48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995420" w:rsidRPr="004E6C52">
        <w:rPr>
          <w:rFonts w:ascii="Calibri" w:hAnsi="Calibri" w:cs="Calibri"/>
        </w:rPr>
      </w:r>
      <w:r w:rsidR="00995420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15,16</w:t>
      </w:r>
      <w:r w:rsidR="00995420" w:rsidRPr="004E6C52">
        <w:rPr>
          <w:rFonts w:ascii="Calibri" w:hAnsi="Calibri" w:cs="Calibri"/>
        </w:rPr>
        <w:fldChar w:fldCharType="end"/>
      </w:r>
      <w:r w:rsidR="009B7C3B" w:rsidRPr="004E6C52">
        <w:rPr>
          <w:rFonts w:ascii="Calibri" w:hAnsi="Calibri" w:cs="Calibri"/>
        </w:rPr>
        <w:t xml:space="preserve">. Clinical trials are </w:t>
      </w:r>
      <w:r w:rsidR="00C12863" w:rsidRPr="004E6C52">
        <w:rPr>
          <w:rFonts w:ascii="Calibri" w:hAnsi="Calibri" w:cs="Calibri"/>
        </w:rPr>
        <w:t xml:space="preserve">currently </w:t>
      </w:r>
      <w:r w:rsidR="009B7C3B" w:rsidRPr="004E6C52">
        <w:rPr>
          <w:rFonts w:ascii="Calibri" w:hAnsi="Calibri" w:cs="Calibri"/>
        </w:rPr>
        <w:t xml:space="preserve">focused on demonstrating their safety and efficacy </w:t>
      </w:r>
      <w:r w:rsidR="00CE3F41" w:rsidRPr="004E6C52">
        <w:rPr>
          <w:rFonts w:ascii="Calibri" w:hAnsi="Calibri" w:cs="Calibri"/>
        </w:rPr>
        <w:t>upon transplantation in</w:t>
      </w:r>
      <w:r w:rsidR="009B7C3B" w:rsidRPr="004E6C52">
        <w:rPr>
          <w:rFonts w:ascii="Calibri" w:hAnsi="Calibri" w:cs="Calibri"/>
        </w:rPr>
        <w:t xml:space="preserve"> T1D subjects. </w:t>
      </w:r>
    </w:p>
    <w:p w14:paraId="42DBF70E" w14:textId="77777777" w:rsidR="00B06AC5" w:rsidRPr="004E6C52" w:rsidRDefault="00B06AC5" w:rsidP="004E6C52">
      <w:pPr>
        <w:jc w:val="both"/>
        <w:rPr>
          <w:rFonts w:ascii="Calibri" w:hAnsi="Calibri" w:cs="Calibri"/>
        </w:rPr>
      </w:pPr>
    </w:p>
    <w:p w14:paraId="33E7252D" w14:textId="19D7728E" w:rsidR="00A3036E" w:rsidRPr="004E6C52" w:rsidRDefault="00CE2C57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>Notab</w:t>
      </w:r>
      <w:r w:rsidR="0047154C" w:rsidRPr="004E6C52">
        <w:rPr>
          <w:rFonts w:ascii="Calibri" w:hAnsi="Calibri" w:cs="Calibri"/>
        </w:rPr>
        <w:t xml:space="preserve">ly, expression of </w:t>
      </w:r>
      <w:r w:rsidR="00232FAA" w:rsidRPr="004E6C52">
        <w:rPr>
          <w:rFonts w:ascii="Calibri" w:hAnsi="Calibri" w:cs="Calibri"/>
        </w:rPr>
        <w:t xml:space="preserve">the transcription factors </w:t>
      </w:r>
      <w:r w:rsidR="0047154C" w:rsidRPr="004E6C52">
        <w:rPr>
          <w:rFonts w:ascii="Calibri" w:hAnsi="Calibri" w:cs="Calibri"/>
        </w:rPr>
        <w:t>PDX1</w:t>
      </w:r>
      <w:r w:rsidR="00232FAA" w:rsidRPr="004E6C52">
        <w:rPr>
          <w:rFonts w:ascii="Calibri" w:hAnsi="Calibri" w:cs="Calibri"/>
        </w:rPr>
        <w:t xml:space="preserve"> (Pancreatic and Duodenal Homeobox 1)</w:t>
      </w:r>
      <w:r w:rsidR="0047154C" w:rsidRPr="004E6C52">
        <w:rPr>
          <w:rFonts w:ascii="Calibri" w:hAnsi="Calibri" w:cs="Calibri"/>
        </w:rPr>
        <w:t xml:space="preserve"> and NKX6.1</w:t>
      </w:r>
      <w:r w:rsidR="00232FAA" w:rsidRPr="004E6C52">
        <w:rPr>
          <w:rFonts w:ascii="Calibri" w:hAnsi="Calibri" w:cs="Calibri"/>
        </w:rPr>
        <w:t xml:space="preserve"> (NKX6 Homeobox 1)</w:t>
      </w:r>
      <w:r w:rsidR="0047154C" w:rsidRPr="004E6C52">
        <w:rPr>
          <w:rFonts w:ascii="Calibri" w:hAnsi="Calibri" w:cs="Calibri"/>
        </w:rPr>
        <w:t xml:space="preserve"> with</w:t>
      </w:r>
      <w:r w:rsidR="00CE3F41" w:rsidRPr="004E6C52">
        <w:rPr>
          <w:rFonts w:ascii="Calibri" w:hAnsi="Calibri" w:cs="Calibri"/>
        </w:rPr>
        <w:t>in</w:t>
      </w:r>
      <w:r w:rsidR="0047154C" w:rsidRPr="004E6C52">
        <w:rPr>
          <w:rFonts w:ascii="Calibri" w:hAnsi="Calibri" w:cs="Calibri"/>
        </w:rPr>
        <w:t xml:space="preserve"> the same pancreatic progenitor cell is crucial for commitment towards a beta cell lineage</w:t>
      </w:r>
      <w:r w:rsidR="00C12863" w:rsidRPr="004E6C52">
        <w:rPr>
          <w:rFonts w:ascii="Calibri" w:hAnsi="Calibri" w:cs="Calibri"/>
        </w:rPr>
        <w:fldChar w:fldCharType="begin"/>
      </w:r>
      <w:r w:rsidR="00644EDE" w:rsidRPr="004E6C52">
        <w:rPr>
          <w:rFonts w:ascii="Calibri" w:hAnsi="Calibri" w:cs="Calibri"/>
        </w:rPr>
        <w:instrText xml:space="preserve"> ADDIN EN.CITE &lt;EndNote&gt;&lt;Cite&gt;&lt;Author&gt;Memon&lt;/Author&gt;&lt;Year&gt;2020&lt;/Year&gt;&lt;RecNum&gt;3521&lt;/RecNum&gt;&lt;DisplayText&gt;&lt;style face="superscript"&gt;5&lt;/style&gt;&lt;/DisplayText&gt;&lt;record&gt;&lt;rec-number&gt;3521&lt;/rec-number&gt;&lt;foreign-keys&gt;&lt;key app="EN" db-id="50wxdpzd9vd5r7e9t5b595djrfpttrxw9avp" timestamp="1634400362"&gt;3521&lt;/key&gt;&lt;/foreign-keys&gt;&lt;ref-type name="Journal Article"&gt;17&lt;/ref-type&gt;&lt;contributors&gt;&lt;authors&gt;&lt;author&gt;Memon, B.&lt;/author&gt;&lt;author&gt;Abdelalim, E. M.&lt;/author&gt;&lt;/authors&gt;&lt;/contributors&gt;&lt;titles&gt;&lt;title&gt;Stem Cell Therapy for Diabetes: Beta Cells versus Pancreatic Progenitors&lt;/title&gt;&lt;secondary-title&gt;Cells&lt;/secondary-title&gt;&lt;short-title&gt;Stem Cell Therapy for Diabetes: Beta Cells versus Pancreatic Progenitors&lt;/short-title&gt;&lt;/titles&gt;&lt;periodical&gt;&lt;full-title&gt;Cells&lt;/full-title&gt;&lt;/periodical&gt;&lt;volume&gt;9&lt;/volume&gt;&lt;number&gt;2&lt;/number&gt;&lt;edition&gt;2020/01/23&lt;/edition&gt;&lt;keywords&gt;&lt;keyword&gt;hPSCs&lt;/keyword&gt;&lt;keyword&gt;hyperglycemia&lt;/keyword&gt;&lt;keyword&gt;insulin-secreting cells&lt;/keyword&gt;&lt;keyword&gt;pancreatic islets&lt;/keyword&gt;&lt;keyword&gt;transplantation&lt;/keyword&gt;&lt;keyword&gt;β-cell precursors&lt;/keyword&gt;&lt;/keywords&gt;&lt;dates&gt;&lt;year&gt;2020&lt;/year&gt;&lt;pub-dates&gt;&lt;date&gt;Jan&lt;/date&gt;&lt;/pub-dates&gt;&lt;/dates&gt;&lt;isbn&gt;2073-4409&lt;/isbn&gt;&lt;accession-num&gt;31979403&lt;/accession-num&gt;&lt;urls&gt;&lt;related-urls&gt;&lt;url&gt;https://www.ncbi.nlm.nih.gov/pubmed/31979403&lt;/url&gt;&lt;/related-urls&gt;&lt;/urls&gt;&lt;custom2&gt;PMC7072676&lt;/custom2&gt;&lt;electronic-resource-num&gt;10.3390/cells9020283&lt;/electronic-resource-num&gt;&lt;language&gt;eng&lt;/language&gt;&lt;/record&gt;&lt;/Cite&gt;&lt;/EndNote&gt;</w:instrText>
      </w:r>
      <w:r w:rsidR="00C12863" w:rsidRPr="004E6C52">
        <w:rPr>
          <w:rFonts w:ascii="Calibri" w:hAnsi="Calibri" w:cs="Calibri"/>
        </w:rPr>
        <w:fldChar w:fldCharType="separate"/>
      </w:r>
      <w:r w:rsidR="00644EDE" w:rsidRPr="004E6C52">
        <w:rPr>
          <w:rFonts w:ascii="Calibri" w:hAnsi="Calibri" w:cs="Calibri"/>
          <w:noProof/>
          <w:vertAlign w:val="superscript"/>
        </w:rPr>
        <w:t>5</w:t>
      </w:r>
      <w:r w:rsidR="00C12863" w:rsidRPr="004E6C52">
        <w:rPr>
          <w:rFonts w:ascii="Calibri" w:hAnsi="Calibri" w:cs="Calibri"/>
        </w:rPr>
        <w:fldChar w:fldCharType="end"/>
      </w:r>
      <w:r w:rsidR="0047154C" w:rsidRPr="004E6C52">
        <w:rPr>
          <w:rFonts w:ascii="Calibri" w:hAnsi="Calibri" w:cs="Calibri"/>
        </w:rPr>
        <w:t>.</w:t>
      </w:r>
      <w:r w:rsidR="002E4B58" w:rsidRPr="004E6C52">
        <w:rPr>
          <w:rFonts w:ascii="Calibri" w:hAnsi="Calibri" w:cs="Calibri"/>
        </w:rPr>
        <w:t xml:space="preserve"> Pancreatic progenitors that </w:t>
      </w:r>
      <w:r w:rsidR="00232FAA" w:rsidRPr="004E6C52">
        <w:rPr>
          <w:rFonts w:ascii="Calibri" w:hAnsi="Calibri" w:cs="Calibri"/>
        </w:rPr>
        <w:t>fail to</w:t>
      </w:r>
      <w:r w:rsidR="002E4B58" w:rsidRPr="004E6C52">
        <w:rPr>
          <w:rFonts w:ascii="Calibri" w:hAnsi="Calibri" w:cs="Calibri"/>
        </w:rPr>
        <w:t xml:space="preserve"> express NKX6.1 give rise to </w:t>
      </w:r>
      <w:r w:rsidR="001B7A78" w:rsidRPr="004E6C52">
        <w:rPr>
          <w:rFonts w:ascii="Calibri" w:hAnsi="Calibri" w:cs="Calibri"/>
        </w:rPr>
        <w:t xml:space="preserve">polyhormonal </w:t>
      </w:r>
      <w:r w:rsidR="00232FAA" w:rsidRPr="004E6C52">
        <w:rPr>
          <w:rFonts w:ascii="Calibri" w:hAnsi="Calibri" w:cs="Calibri"/>
        </w:rPr>
        <w:t xml:space="preserve">endocrine </w:t>
      </w:r>
      <w:r w:rsidR="001B7A78" w:rsidRPr="004E6C52">
        <w:rPr>
          <w:rFonts w:ascii="Calibri" w:hAnsi="Calibri" w:cs="Calibri"/>
        </w:rPr>
        <w:t>cells or non-functional beta cells</w:t>
      </w:r>
      <w:r w:rsidR="00995420" w:rsidRPr="004E6C52">
        <w:rPr>
          <w:rFonts w:ascii="Calibri" w:hAnsi="Calibri" w:cs="Calibri"/>
        </w:rPr>
        <w:fldChar w:fldCharType="begin">
          <w:fldData xml:space="preserve">PEVuZE5vdGU+PENpdGU+PEF1dGhvcj5SZXphbmlhPC9BdXRob3I+PFllYXI+MjAxMzwvWWVhcj48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SZXphbmlhPC9BdXRob3I+PFllYXI+MjAxMzwvWWVhcj48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995420" w:rsidRPr="004E6C52">
        <w:rPr>
          <w:rFonts w:ascii="Calibri" w:hAnsi="Calibri" w:cs="Calibri"/>
        </w:rPr>
      </w:r>
      <w:r w:rsidR="00995420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17,18</w:t>
      </w:r>
      <w:r w:rsidR="00995420" w:rsidRPr="004E6C52">
        <w:rPr>
          <w:rFonts w:ascii="Calibri" w:hAnsi="Calibri" w:cs="Calibri"/>
        </w:rPr>
        <w:fldChar w:fldCharType="end"/>
      </w:r>
      <w:r w:rsidR="001B7A78" w:rsidRPr="004E6C52">
        <w:rPr>
          <w:rFonts w:ascii="Calibri" w:hAnsi="Calibri" w:cs="Calibri"/>
        </w:rPr>
        <w:t xml:space="preserve">. </w:t>
      </w:r>
      <w:r w:rsidR="000F70FD" w:rsidRPr="004E6C52">
        <w:rPr>
          <w:rFonts w:ascii="Calibri" w:hAnsi="Calibri" w:cs="Calibri"/>
        </w:rPr>
        <w:t xml:space="preserve">Therefore, a high co-expression of PDX1 and NKX6.1 in the pancreatic progenitor stage </w:t>
      </w:r>
      <w:r w:rsidR="00A53F9C" w:rsidRPr="004E6C52">
        <w:rPr>
          <w:rFonts w:ascii="Calibri" w:hAnsi="Calibri" w:cs="Calibri"/>
        </w:rPr>
        <w:t xml:space="preserve">is essential for </w:t>
      </w:r>
      <w:r w:rsidR="004B6D9D" w:rsidRPr="004E6C52">
        <w:rPr>
          <w:rFonts w:ascii="Calibri" w:hAnsi="Calibri" w:cs="Calibri"/>
        </w:rPr>
        <w:t xml:space="preserve">ultimately </w:t>
      </w:r>
      <w:r w:rsidR="00A53F9C" w:rsidRPr="004E6C52">
        <w:rPr>
          <w:rFonts w:ascii="Calibri" w:hAnsi="Calibri" w:cs="Calibri"/>
        </w:rPr>
        <w:t xml:space="preserve">generating a large number of </w:t>
      </w:r>
      <w:r w:rsidR="00232FAA" w:rsidRPr="004E6C52">
        <w:rPr>
          <w:rFonts w:ascii="Calibri" w:hAnsi="Calibri" w:cs="Calibri"/>
        </w:rPr>
        <w:t xml:space="preserve">functional </w:t>
      </w:r>
      <w:r w:rsidR="00A53F9C" w:rsidRPr="004E6C52">
        <w:rPr>
          <w:rFonts w:ascii="Calibri" w:hAnsi="Calibri" w:cs="Calibri"/>
        </w:rPr>
        <w:t>beta cells.</w:t>
      </w:r>
      <w:r w:rsidR="004B6D9D" w:rsidRPr="004E6C52">
        <w:rPr>
          <w:rFonts w:ascii="Calibri" w:hAnsi="Calibri" w:cs="Calibri"/>
        </w:rPr>
        <w:t xml:space="preserve"> </w:t>
      </w:r>
      <w:bookmarkStart w:id="0" w:name="_Hlk85698303"/>
      <w:r w:rsidR="004B6D9D" w:rsidRPr="004E6C52">
        <w:rPr>
          <w:rFonts w:ascii="Calibri" w:hAnsi="Calibri" w:cs="Calibri"/>
        </w:rPr>
        <w:t xml:space="preserve">Studies have demonstrated that an </w:t>
      </w:r>
      <w:r w:rsidR="00395B79" w:rsidRPr="004E6C52">
        <w:rPr>
          <w:rFonts w:ascii="Calibri" w:hAnsi="Calibri" w:cs="Calibri"/>
        </w:rPr>
        <w:t>embryoid body</w:t>
      </w:r>
      <w:r w:rsidR="004B6D9D" w:rsidRPr="004E6C52">
        <w:rPr>
          <w:rFonts w:ascii="Calibri" w:hAnsi="Calibri" w:cs="Calibri"/>
        </w:rPr>
        <w:t xml:space="preserve"> or 3D culture enhances PDX1 and NKX6.1 in pancreatic progenitors</w:t>
      </w:r>
      <w:r w:rsidR="00232FAA" w:rsidRPr="004E6C52">
        <w:rPr>
          <w:rFonts w:ascii="Calibri" w:hAnsi="Calibri" w:cs="Calibri"/>
        </w:rPr>
        <w:t xml:space="preserve"> where the differentiating cells are aggregated</w:t>
      </w:r>
      <w:r w:rsidR="007A0C69" w:rsidRPr="004E6C52">
        <w:rPr>
          <w:rFonts w:ascii="Calibri" w:hAnsi="Calibri" w:cs="Calibri"/>
        </w:rPr>
        <w:t>, varying between 40</w:t>
      </w:r>
      <w:r w:rsidRPr="004E6C52">
        <w:rPr>
          <w:rFonts w:ascii="Calibri" w:hAnsi="Calibri" w:cs="Calibri"/>
        </w:rPr>
        <w:t>%</w:t>
      </w:r>
      <w:r w:rsidR="007A0C69" w:rsidRPr="004E6C52">
        <w:rPr>
          <w:rFonts w:ascii="Calibri" w:hAnsi="Calibri" w:cs="Calibri"/>
        </w:rPr>
        <w:t>-80% of the PDX1+/NKX6.</w:t>
      </w:r>
      <w:r w:rsidR="00673A7B" w:rsidRPr="004E6C52">
        <w:rPr>
          <w:rFonts w:ascii="Calibri" w:hAnsi="Calibri" w:cs="Calibri"/>
        </w:rPr>
        <w:t>1</w:t>
      </w:r>
      <w:r w:rsidR="007A0C69" w:rsidRPr="004E6C52">
        <w:rPr>
          <w:rFonts w:ascii="Calibri" w:hAnsi="Calibri" w:cs="Calibri"/>
        </w:rPr>
        <w:t>+ population</w:t>
      </w:r>
      <w:r w:rsidR="002750BA" w:rsidRPr="004E6C52">
        <w:rPr>
          <w:rFonts w:ascii="Calibri" w:hAnsi="Calibri" w:cs="Calibri"/>
        </w:rPr>
        <w:fldChar w:fldCharType="begin">
          <w:fldData xml:space="preserve">PEVuZE5vdGU+PENpdGU+PEF1dGhvcj5Ub3lvZGE8L0F1dGhvcj48WWVhcj4yMDE1PC9ZZWFyPjxS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Ub3lvZGE8L0F1dGhvcj48WWVhcj4yMDE1PC9ZZWFyPjxS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2750BA" w:rsidRPr="004E6C52">
        <w:rPr>
          <w:rFonts w:ascii="Calibri" w:hAnsi="Calibri" w:cs="Calibri"/>
        </w:rPr>
      </w:r>
      <w:r w:rsidR="002750BA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12,19</w:t>
      </w:r>
      <w:r w:rsidR="002750BA" w:rsidRPr="004E6C52">
        <w:rPr>
          <w:rFonts w:ascii="Calibri" w:hAnsi="Calibri" w:cs="Calibri"/>
        </w:rPr>
        <w:fldChar w:fldCharType="end"/>
      </w:r>
      <w:r w:rsidR="00AE6F97" w:rsidRPr="004E6C52">
        <w:rPr>
          <w:rFonts w:ascii="Calibri" w:hAnsi="Calibri" w:cs="Calibri"/>
        </w:rPr>
        <w:t>. H</w:t>
      </w:r>
      <w:r w:rsidR="004B6D9D" w:rsidRPr="004E6C52">
        <w:rPr>
          <w:rFonts w:ascii="Calibri" w:hAnsi="Calibri" w:cs="Calibri"/>
        </w:rPr>
        <w:t xml:space="preserve">owever, </w:t>
      </w:r>
      <w:r w:rsidR="007A0C69" w:rsidRPr="004E6C52">
        <w:rPr>
          <w:rFonts w:ascii="Calibri" w:hAnsi="Calibri" w:cs="Calibri"/>
        </w:rPr>
        <w:t>c</w:t>
      </w:r>
      <w:r w:rsidR="009D49EE" w:rsidRPr="004E6C52">
        <w:rPr>
          <w:rFonts w:ascii="Calibri" w:hAnsi="Calibri" w:cs="Calibri"/>
        </w:rPr>
        <w:t>ompared to suspension cultures, 2D differentiation cultures are more cost-effective,</w:t>
      </w:r>
      <w:r w:rsidR="001045F0" w:rsidRPr="004E6C52">
        <w:rPr>
          <w:rFonts w:ascii="Calibri" w:hAnsi="Calibri" w:cs="Calibri"/>
        </w:rPr>
        <w:t xml:space="preserve"> </w:t>
      </w:r>
      <w:r w:rsidR="009D49EE" w:rsidRPr="004E6C52">
        <w:rPr>
          <w:rFonts w:ascii="Calibri" w:hAnsi="Calibri" w:cs="Calibri"/>
        </w:rPr>
        <w:t>feasible, and convenient for application on multiple cell lines</w:t>
      </w:r>
      <w:r w:rsidR="00D067E6" w:rsidRPr="004E6C52">
        <w:rPr>
          <w:rFonts w:ascii="Calibri" w:hAnsi="Calibri" w:cs="Calibri"/>
        </w:rPr>
        <w:fldChar w:fldCharType="begin"/>
      </w:r>
      <w:r w:rsidR="00644EDE" w:rsidRPr="004E6C52">
        <w:rPr>
          <w:rFonts w:ascii="Calibri" w:hAnsi="Calibri" w:cs="Calibri"/>
        </w:rPr>
        <w:instrText xml:space="preserve"> ADDIN EN.CITE &lt;EndNote&gt;&lt;Cite&gt;&lt;Author&gt;Memon&lt;/Author&gt;&lt;Year&gt;2020&lt;/Year&gt;&lt;RecNum&gt;3521&lt;/RecNum&gt;&lt;DisplayText&gt;&lt;style face="superscript"&gt;5&lt;/style&gt;&lt;/DisplayText&gt;&lt;record&gt;&lt;rec-number&gt;3521&lt;/rec-number&gt;&lt;foreign-keys&gt;&lt;key app="EN" db-id="50wxdpzd9vd5r7e9t5b595djrfpttrxw9avp" timestamp="1634400362"&gt;3521&lt;/key&gt;&lt;/foreign-keys&gt;&lt;ref-type name="Journal Article"&gt;17&lt;/ref-type&gt;&lt;contributors&gt;&lt;authors&gt;&lt;author&gt;Memon, B.&lt;/author&gt;&lt;author&gt;Abdelalim, E. M.&lt;/author&gt;&lt;/authors&gt;&lt;/contributors&gt;&lt;titles&gt;&lt;title&gt;Stem Cell Therapy for Diabetes: Beta Cells versus Pancreatic Progenitors&lt;/title&gt;&lt;secondary-title&gt;Cells&lt;/secondary-title&gt;&lt;short-title&gt;Stem Cell Therapy for Diabetes: Beta Cells versus Pancreatic Progenitors&lt;/short-title&gt;&lt;/titles&gt;&lt;periodical&gt;&lt;full-title&gt;Cells&lt;/full-title&gt;&lt;/periodical&gt;&lt;volume&gt;9&lt;/volume&gt;&lt;number&gt;2&lt;/number&gt;&lt;edition&gt;2020/01/23&lt;/edition&gt;&lt;keywords&gt;&lt;keyword&gt;hPSCs&lt;/keyword&gt;&lt;keyword&gt;hyperglycemia&lt;/keyword&gt;&lt;keyword&gt;insulin-secreting cells&lt;/keyword&gt;&lt;keyword&gt;pancreatic islets&lt;/keyword&gt;&lt;keyword&gt;transplantation&lt;/keyword&gt;&lt;keyword&gt;β-cell precursors&lt;/keyword&gt;&lt;/keywords&gt;&lt;dates&gt;&lt;year&gt;2020&lt;/year&gt;&lt;pub-dates&gt;&lt;date&gt;Jan&lt;/date&gt;&lt;/pub-dates&gt;&lt;/dates&gt;&lt;isbn&gt;2073-4409&lt;/isbn&gt;&lt;accession-num&gt;31979403&lt;/accession-num&gt;&lt;urls&gt;&lt;related-urls&gt;&lt;url&gt;https://www.ncbi.nlm.nih.gov/pubmed/31979403&lt;/url&gt;&lt;/related-urls&gt;&lt;/urls&gt;&lt;custom2&gt;PMC7072676&lt;/custom2&gt;&lt;electronic-resource-num&gt;10.3390/cells9020283&lt;/electronic-resource-num&gt;&lt;language&gt;eng&lt;/language&gt;&lt;/record&gt;&lt;/Cite&gt;&lt;/EndNote&gt;</w:instrText>
      </w:r>
      <w:r w:rsidR="00D067E6" w:rsidRPr="004E6C52">
        <w:rPr>
          <w:rFonts w:ascii="Calibri" w:hAnsi="Calibri" w:cs="Calibri"/>
        </w:rPr>
        <w:fldChar w:fldCharType="separate"/>
      </w:r>
      <w:r w:rsidR="00644EDE" w:rsidRPr="004E6C52">
        <w:rPr>
          <w:rFonts w:ascii="Calibri" w:hAnsi="Calibri" w:cs="Calibri"/>
          <w:noProof/>
          <w:vertAlign w:val="superscript"/>
        </w:rPr>
        <w:t>5</w:t>
      </w:r>
      <w:r w:rsidR="00D067E6" w:rsidRPr="004E6C52">
        <w:rPr>
          <w:rFonts w:ascii="Calibri" w:hAnsi="Calibri" w:cs="Calibri"/>
        </w:rPr>
        <w:fldChar w:fldCharType="end"/>
      </w:r>
      <w:r w:rsidR="009D49EE" w:rsidRPr="004E6C52">
        <w:rPr>
          <w:rFonts w:ascii="Calibri" w:hAnsi="Calibri" w:cs="Calibri"/>
        </w:rPr>
        <w:t xml:space="preserve">. </w:t>
      </w:r>
      <w:r w:rsidR="007A0C69" w:rsidRPr="004E6C52">
        <w:rPr>
          <w:rFonts w:ascii="Calibri" w:hAnsi="Calibri" w:cs="Calibri"/>
        </w:rPr>
        <w:t xml:space="preserve">We recently showed that monolayer differentiation cultures yield more than up to 90% of PDX1+/NKX6.1+ </w:t>
      </w:r>
      <w:r w:rsidR="007A0C69" w:rsidRPr="004E6C52">
        <w:rPr>
          <w:rFonts w:ascii="Calibri" w:hAnsi="Calibri" w:cs="Calibri"/>
        </w:rPr>
        <w:lastRenderedPageBreak/>
        <w:t xml:space="preserve">co-expressing </w:t>
      </w:r>
      <w:proofErr w:type="spellStart"/>
      <w:r w:rsidR="007A0C69" w:rsidRPr="004E6C52">
        <w:rPr>
          <w:rFonts w:ascii="Calibri" w:hAnsi="Calibri" w:cs="Calibri"/>
        </w:rPr>
        <w:t>hPSC</w:t>
      </w:r>
      <w:proofErr w:type="spellEnd"/>
      <w:r w:rsidR="007A0C69" w:rsidRPr="004E6C52">
        <w:rPr>
          <w:rFonts w:ascii="Calibri" w:hAnsi="Calibri" w:cs="Calibri"/>
        </w:rPr>
        <w:t>-derived pancreatic progenitors</w:t>
      </w:r>
      <w:r w:rsidR="007A0C69" w:rsidRPr="004E6C52">
        <w:rPr>
          <w:rFonts w:ascii="Calibri" w:hAnsi="Calibri" w:cs="Calibri"/>
        </w:rPr>
        <w:fldChar w:fldCharType="begin">
          <w:fldData xml:space="preserve">PEVuZE5vdGU+PENpdGU+PEF1dGhvcj5NZW1vbjwvQXV0aG9yPjxZZWFyPjIwMjA8L1llYXI+PFJl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NZW1vbjwvQXV0aG9yPjxZZWFyPjIwMjA8L1llYXI+PFJl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7A0C69" w:rsidRPr="004E6C52">
        <w:rPr>
          <w:rFonts w:ascii="Calibri" w:hAnsi="Calibri" w:cs="Calibri"/>
        </w:rPr>
      </w:r>
      <w:r w:rsidR="007A0C69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20-22</w:t>
      </w:r>
      <w:r w:rsidR="007A0C69" w:rsidRPr="004E6C52">
        <w:rPr>
          <w:rFonts w:ascii="Calibri" w:hAnsi="Calibri" w:cs="Calibri"/>
        </w:rPr>
        <w:fldChar w:fldCharType="end"/>
      </w:r>
      <w:r w:rsidR="007A0C69" w:rsidRPr="004E6C52">
        <w:rPr>
          <w:rFonts w:ascii="Calibri" w:hAnsi="Calibri" w:cs="Calibri"/>
        </w:rPr>
        <w:t>.</w:t>
      </w:r>
      <w:bookmarkEnd w:id="0"/>
      <w:r w:rsidR="007A0C69" w:rsidRPr="004E6C52">
        <w:rPr>
          <w:rFonts w:ascii="Calibri" w:hAnsi="Calibri" w:cs="Calibri"/>
        </w:rPr>
        <w:t xml:space="preserve"> </w:t>
      </w:r>
      <w:r w:rsidR="00232A4A" w:rsidRPr="004E6C52">
        <w:rPr>
          <w:rFonts w:ascii="Calibri" w:hAnsi="Calibri" w:cs="Calibri"/>
        </w:rPr>
        <w:t>The reported</w:t>
      </w:r>
      <w:r w:rsidR="009D49EE" w:rsidRPr="004E6C52">
        <w:rPr>
          <w:rFonts w:ascii="Calibri" w:hAnsi="Calibri" w:cs="Calibri"/>
        </w:rPr>
        <w:t xml:space="preserve"> </w:t>
      </w:r>
      <w:r w:rsidR="002750BA" w:rsidRPr="004E6C52">
        <w:rPr>
          <w:rFonts w:ascii="Calibri" w:hAnsi="Calibri" w:cs="Calibri"/>
        </w:rPr>
        <w:t>method conferred a high replicating capacity to the generated pancreatic progenitors and prevented alternate fate specification</w:t>
      </w:r>
      <w:r w:rsidR="00E22E06" w:rsidRPr="004E6C52">
        <w:rPr>
          <w:rFonts w:ascii="Calibri" w:hAnsi="Calibri" w:cs="Calibri"/>
        </w:rPr>
        <w:t>s</w:t>
      </w:r>
      <w:r w:rsidR="002750BA" w:rsidRPr="004E6C52">
        <w:rPr>
          <w:rFonts w:ascii="Calibri" w:hAnsi="Calibri" w:cs="Calibri"/>
        </w:rPr>
        <w:t xml:space="preserve"> such as hepatic lineage</w:t>
      </w:r>
      <w:r w:rsidR="00C12863" w:rsidRPr="004E6C52">
        <w:rPr>
          <w:rFonts w:ascii="Calibri" w:hAnsi="Calibri" w:cs="Calibri"/>
        </w:rPr>
        <w:fldChar w:fldCharType="begin"/>
      </w:r>
      <w:r w:rsidR="00C3201D" w:rsidRPr="004E6C52">
        <w:rPr>
          <w:rFonts w:ascii="Calibri" w:hAnsi="Calibri" w:cs="Calibri"/>
        </w:rPr>
        <w:instrText xml:space="preserve"> ADDIN EN.CITE &lt;EndNote&gt;&lt;Cite&gt;&lt;Author&gt;Memon&lt;/Author&gt;&lt;Year&gt;2018&lt;/Year&gt;&lt;RecNum&gt;17&lt;/RecNum&gt;&lt;DisplayText&gt;&lt;style face="superscript"&gt;21&lt;/style&gt;&lt;/DisplayText&gt;&lt;record&gt;&lt;rec-number&gt;17&lt;/rec-number&gt;&lt;foreign-keys&gt;&lt;key app="EN" db-id="5s2pxdzwmwv2rlesdfp55p5bftx02rdzra09" timestamp="1631106026"&gt;17&lt;/key&gt;&lt;/foreign-keys&gt;&lt;ref-type name="Journal Article"&gt;17&lt;/ref-type&gt;&lt;contributors&gt;&lt;authors&gt;&lt;author&gt;Memon, B.&lt;/author&gt;&lt;author&gt;Karam, M.&lt;/author&gt;&lt;author&gt;Al-Khawaga, S.&lt;/author&gt;&lt;author&gt;Abdelalim, E. M.&lt;/author&gt;&lt;/authors&gt;&lt;/contributors&gt;&lt;titles&gt;&lt;title&gt;Enhanced differentiation of human pluripotent stem cells into pancreatic progenitors co-expressing PDX1 and NKX6.1&lt;/title&gt;&lt;secondary-title&gt;Stem Cell Res Ther&lt;/secondary-title&gt;&lt;short-title&gt;Enhanced differentiation of human pluripotent stem cells into pancreatic progenitors co-expressing PDX1 and NKX6.1&lt;/short-title&gt;&lt;/titles&gt;&lt;periodical&gt;&lt;full-title&gt;Stem Cell Res Ther&lt;/full-title&gt;&lt;/periodical&gt;&lt;pages&gt;15&lt;/pages&gt;&lt;volume&gt;9&lt;/volume&gt;&lt;number&gt;1&lt;/number&gt;&lt;edition&gt;2018/01/23&lt;/edition&gt;&lt;keywords&gt;&lt;keyword&gt;Beta cells&lt;/keyword&gt;&lt;keyword&gt;Diabetes&lt;/keyword&gt;&lt;keyword&gt;Differentiation&lt;/keyword&gt;&lt;keyword&gt;Pancreatic epithelium&lt;/keyword&gt;&lt;keyword&gt;Transcription factors&lt;/keyword&gt;&lt;keyword&gt;hPSCs&lt;/keyword&gt;&lt;/keywords&gt;&lt;dates&gt;&lt;year&gt;2018&lt;/year&gt;&lt;pub-dates&gt;&lt;date&gt;Jan&lt;/date&gt;&lt;/pub-dates&gt;&lt;/dates&gt;&lt;isbn&gt;1757-6512&lt;/isbn&gt;&lt;accession-num&gt;29361979&lt;/accession-num&gt;&lt;urls&gt;&lt;related-urls&gt;&lt;url&gt;https://www.ncbi.nlm.nih.gov/pubmed/29361979&lt;/url&gt;&lt;/related-urls&gt;&lt;/urls&gt;&lt;electronic-resource-num&gt;10.1186/s13287-017-0759-z&lt;/electronic-resource-num&gt;&lt;language&gt;eng&lt;/language&gt;&lt;/record&gt;&lt;/Cite&gt;&lt;/EndNote&gt;</w:instrText>
      </w:r>
      <w:r w:rsidR="00C12863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21</w:t>
      </w:r>
      <w:r w:rsidR="00C12863" w:rsidRPr="004E6C52">
        <w:rPr>
          <w:rFonts w:ascii="Calibri" w:hAnsi="Calibri" w:cs="Calibri"/>
        </w:rPr>
        <w:fldChar w:fldCharType="end"/>
      </w:r>
      <w:r w:rsidR="00D25631" w:rsidRPr="004E6C52">
        <w:rPr>
          <w:rFonts w:ascii="Calibri" w:hAnsi="Calibri" w:cs="Calibri"/>
        </w:rPr>
        <w:t xml:space="preserve">. Therefore, herein, </w:t>
      </w:r>
      <w:r w:rsidR="00E22E06" w:rsidRPr="004E6C52">
        <w:rPr>
          <w:rFonts w:ascii="Calibri" w:hAnsi="Calibri" w:cs="Calibri"/>
        </w:rPr>
        <w:t>this protocol</w:t>
      </w:r>
      <w:r w:rsidR="00D25631" w:rsidRPr="004E6C52">
        <w:rPr>
          <w:rFonts w:ascii="Calibri" w:hAnsi="Calibri" w:cs="Calibri"/>
        </w:rPr>
        <w:t xml:space="preserve"> </w:t>
      </w:r>
      <w:r w:rsidR="00D65141" w:rsidRPr="004E6C52">
        <w:rPr>
          <w:rFonts w:ascii="Calibri" w:hAnsi="Calibri" w:cs="Calibri"/>
        </w:rPr>
        <w:t>demonstrate</w:t>
      </w:r>
      <w:r w:rsidR="00E22E06" w:rsidRPr="004E6C52">
        <w:rPr>
          <w:rFonts w:ascii="Calibri" w:hAnsi="Calibri" w:cs="Calibri"/>
        </w:rPr>
        <w:t>s</w:t>
      </w:r>
      <w:r w:rsidR="00D25631" w:rsidRPr="004E6C52">
        <w:rPr>
          <w:rFonts w:ascii="Calibri" w:hAnsi="Calibri" w:cs="Calibri"/>
        </w:rPr>
        <w:t xml:space="preserve"> a highly efficient method for </w:t>
      </w:r>
      <w:r w:rsidR="00E22E06" w:rsidRPr="004E6C52">
        <w:rPr>
          <w:rFonts w:ascii="Calibri" w:hAnsi="Calibri" w:cs="Calibri"/>
        </w:rPr>
        <w:t xml:space="preserve">the </w:t>
      </w:r>
      <w:r w:rsidR="00D25631" w:rsidRPr="004E6C52">
        <w:rPr>
          <w:rFonts w:ascii="Calibri" w:hAnsi="Calibri" w:cs="Calibri"/>
        </w:rPr>
        <w:t xml:space="preserve">differentiation of </w:t>
      </w:r>
      <w:proofErr w:type="spellStart"/>
      <w:r w:rsidR="00D25631" w:rsidRPr="004E6C52">
        <w:rPr>
          <w:rFonts w:ascii="Calibri" w:hAnsi="Calibri" w:cs="Calibri"/>
        </w:rPr>
        <w:t>hPSCs</w:t>
      </w:r>
      <w:proofErr w:type="spellEnd"/>
      <w:r w:rsidR="00D25631" w:rsidRPr="004E6C52">
        <w:rPr>
          <w:rFonts w:ascii="Calibri" w:hAnsi="Calibri" w:cs="Calibri"/>
        </w:rPr>
        <w:t xml:space="preserve"> to</w:t>
      </w:r>
      <w:r w:rsidR="00C12863" w:rsidRPr="004E6C52">
        <w:rPr>
          <w:rFonts w:ascii="Calibri" w:hAnsi="Calibri" w:cs="Calibri"/>
        </w:rPr>
        <w:t xml:space="preserve"> pancreatic beta</w:t>
      </w:r>
      <w:r w:rsidR="00E22E06" w:rsidRPr="004E6C52">
        <w:rPr>
          <w:rFonts w:ascii="Calibri" w:hAnsi="Calibri" w:cs="Calibri"/>
        </w:rPr>
        <w:t>-</w:t>
      </w:r>
      <w:r w:rsidR="00C12863" w:rsidRPr="004E6C52">
        <w:rPr>
          <w:rFonts w:ascii="Calibri" w:hAnsi="Calibri" w:cs="Calibri"/>
        </w:rPr>
        <w:t>cell precursors co-expressing</w:t>
      </w:r>
      <w:r w:rsidR="00D25631" w:rsidRPr="004E6C52">
        <w:rPr>
          <w:rFonts w:ascii="Calibri" w:hAnsi="Calibri" w:cs="Calibri"/>
        </w:rPr>
        <w:t xml:space="preserve"> PDX1 and NKX6.1. </w:t>
      </w:r>
      <w:r w:rsidR="005A0278" w:rsidRPr="004E6C52">
        <w:rPr>
          <w:rFonts w:ascii="Calibri" w:hAnsi="Calibri" w:cs="Calibri"/>
        </w:rPr>
        <w:t xml:space="preserve">This method utilizes the </w:t>
      </w:r>
      <w:r w:rsidR="003921FE" w:rsidRPr="004E6C52">
        <w:rPr>
          <w:rFonts w:ascii="Calibri" w:hAnsi="Calibri" w:cs="Calibri"/>
        </w:rPr>
        <w:t xml:space="preserve">technique of dissociating </w:t>
      </w:r>
      <w:proofErr w:type="spellStart"/>
      <w:r w:rsidR="002E60BB" w:rsidRPr="004E6C52">
        <w:rPr>
          <w:rFonts w:ascii="Calibri" w:hAnsi="Calibri" w:cs="Calibri"/>
        </w:rPr>
        <w:t>hPSC</w:t>
      </w:r>
      <w:proofErr w:type="spellEnd"/>
      <w:r w:rsidR="002E60BB" w:rsidRPr="004E6C52">
        <w:rPr>
          <w:rFonts w:ascii="Calibri" w:hAnsi="Calibri" w:cs="Calibri"/>
        </w:rPr>
        <w:t xml:space="preserve">-derived </w:t>
      </w:r>
      <w:r w:rsidR="003921FE" w:rsidRPr="004E6C52">
        <w:rPr>
          <w:rFonts w:ascii="Calibri" w:hAnsi="Calibri" w:cs="Calibri"/>
        </w:rPr>
        <w:t xml:space="preserve">endoderm </w:t>
      </w:r>
      <w:r w:rsidR="001B132D" w:rsidRPr="004E6C52">
        <w:rPr>
          <w:rFonts w:ascii="Calibri" w:hAnsi="Calibri" w:cs="Calibri"/>
        </w:rPr>
        <w:t>and</w:t>
      </w:r>
      <w:r w:rsidR="004A47B4" w:rsidRPr="004E6C52">
        <w:rPr>
          <w:rFonts w:ascii="Calibri" w:hAnsi="Calibri" w:cs="Calibri"/>
        </w:rPr>
        <w:t xml:space="preserve"> manipulating</w:t>
      </w:r>
      <w:r w:rsidR="001B132D" w:rsidRPr="004E6C52">
        <w:rPr>
          <w:rFonts w:ascii="Calibri" w:hAnsi="Calibri" w:cs="Calibri"/>
        </w:rPr>
        <w:t xml:space="preserve"> the cell density</w:t>
      </w:r>
      <w:r w:rsidR="00603BE8" w:rsidRPr="004E6C52">
        <w:rPr>
          <w:rFonts w:ascii="Calibri" w:hAnsi="Calibri" w:cs="Calibri"/>
        </w:rPr>
        <w:t xml:space="preserve">, followed by an extended FGF and Retinoid </w:t>
      </w:r>
      <w:r w:rsidR="008A40EB" w:rsidRPr="004E6C52">
        <w:rPr>
          <w:rFonts w:ascii="Calibri" w:hAnsi="Calibri" w:cs="Calibri"/>
        </w:rPr>
        <w:t xml:space="preserve">signaling </w:t>
      </w:r>
      <w:r w:rsidR="00284431" w:rsidRPr="004E6C52">
        <w:rPr>
          <w:rFonts w:ascii="Calibri" w:hAnsi="Calibri" w:cs="Calibri"/>
        </w:rPr>
        <w:t xml:space="preserve">as well as </w:t>
      </w:r>
      <w:r w:rsidR="00571E22" w:rsidRPr="004E6C52">
        <w:rPr>
          <w:rFonts w:ascii="Calibri" w:hAnsi="Calibri" w:cs="Calibri"/>
        </w:rPr>
        <w:t>H</w:t>
      </w:r>
      <w:r w:rsidR="00284431" w:rsidRPr="004E6C52">
        <w:rPr>
          <w:rFonts w:ascii="Calibri" w:hAnsi="Calibri" w:cs="Calibri"/>
        </w:rPr>
        <w:t xml:space="preserve">edgehog inhibition to </w:t>
      </w:r>
      <w:r w:rsidR="006E00B5" w:rsidRPr="004E6C52">
        <w:rPr>
          <w:rFonts w:ascii="Calibri" w:hAnsi="Calibri" w:cs="Calibri"/>
        </w:rPr>
        <w:t>promote PDX</w:t>
      </w:r>
      <w:r w:rsidR="001E2BE5" w:rsidRPr="004E6C52">
        <w:rPr>
          <w:rFonts w:ascii="Calibri" w:hAnsi="Calibri" w:cs="Calibri"/>
        </w:rPr>
        <w:t>1 and NKX6.1 co-expression</w:t>
      </w:r>
      <w:r w:rsidR="003141A8" w:rsidRPr="004E6C52">
        <w:rPr>
          <w:rFonts w:ascii="Calibri" w:hAnsi="Calibri" w:cs="Calibri"/>
        </w:rPr>
        <w:t xml:space="preserve"> (</w:t>
      </w:r>
      <w:r w:rsidR="003141A8" w:rsidRPr="004E6C52">
        <w:rPr>
          <w:rFonts w:ascii="Calibri" w:hAnsi="Calibri" w:cs="Calibri"/>
          <w:b/>
          <w:bCs/>
        </w:rPr>
        <w:t>Figure 1</w:t>
      </w:r>
      <w:r w:rsidR="003141A8" w:rsidRPr="004E6C52">
        <w:rPr>
          <w:rFonts w:ascii="Calibri" w:hAnsi="Calibri" w:cs="Calibri"/>
        </w:rPr>
        <w:t>)</w:t>
      </w:r>
      <w:r w:rsidR="001E2BE5" w:rsidRPr="004E6C52">
        <w:rPr>
          <w:rFonts w:ascii="Calibri" w:hAnsi="Calibri" w:cs="Calibri"/>
        </w:rPr>
        <w:t>.</w:t>
      </w:r>
      <w:r w:rsidR="00284431" w:rsidRPr="004E6C52">
        <w:rPr>
          <w:rFonts w:ascii="Calibri" w:hAnsi="Calibri" w:cs="Calibri"/>
        </w:rPr>
        <w:t xml:space="preserve"> </w:t>
      </w:r>
      <w:r w:rsidR="001B132D" w:rsidRPr="004E6C52">
        <w:rPr>
          <w:rFonts w:ascii="Calibri" w:hAnsi="Calibri" w:cs="Calibri"/>
        </w:rPr>
        <w:t xml:space="preserve"> </w:t>
      </w:r>
      <w:r w:rsidR="006E28F4" w:rsidRPr="004E6C52">
        <w:rPr>
          <w:rFonts w:ascii="Calibri" w:hAnsi="Calibri" w:cs="Calibri"/>
        </w:rPr>
        <w:t xml:space="preserve">This </w:t>
      </w:r>
      <w:r w:rsidR="00E336CA" w:rsidRPr="004E6C52">
        <w:rPr>
          <w:rFonts w:ascii="Calibri" w:hAnsi="Calibri" w:cs="Calibri"/>
        </w:rPr>
        <w:t>method can facilitate</w:t>
      </w:r>
      <w:r w:rsidR="00A02239" w:rsidRPr="004E6C52">
        <w:rPr>
          <w:rFonts w:ascii="Calibri" w:hAnsi="Calibri" w:cs="Calibri"/>
        </w:rPr>
        <w:t xml:space="preserve"> a scalable generation of </w:t>
      </w:r>
      <w:proofErr w:type="spellStart"/>
      <w:r w:rsidR="00A02239" w:rsidRPr="004E6C52">
        <w:rPr>
          <w:rFonts w:ascii="Calibri" w:hAnsi="Calibri" w:cs="Calibri"/>
        </w:rPr>
        <w:t>hPSC</w:t>
      </w:r>
      <w:proofErr w:type="spellEnd"/>
      <w:r w:rsidR="00A02239" w:rsidRPr="004E6C52">
        <w:rPr>
          <w:rFonts w:ascii="Calibri" w:hAnsi="Calibri" w:cs="Calibri"/>
        </w:rPr>
        <w:t xml:space="preserve">-derived </w:t>
      </w:r>
      <w:r w:rsidR="00C12863" w:rsidRPr="004E6C52">
        <w:rPr>
          <w:rFonts w:ascii="Calibri" w:hAnsi="Calibri" w:cs="Calibri"/>
        </w:rPr>
        <w:t>pancreatic beta</w:t>
      </w:r>
      <w:r w:rsidR="005A528C" w:rsidRPr="004E6C52">
        <w:rPr>
          <w:rFonts w:ascii="Calibri" w:hAnsi="Calibri" w:cs="Calibri"/>
        </w:rPr>
        <w:t>-</w:t>
      </w:r>
      <w:r w:rsidR="00C12863" w:rsidRPr="004E6C52">
        <w:rPr>
          <w:rFonts w:ascii="Calibri" w:hAnsi="Calibri" w:cs="Calibri"/>
        </w:rPr>
        <w:t xml:space="preserve">cell precursors </w:t>
      </w:r>
      <w:r w:rsidR="00A02239" w:rsidRPr="004E6C52">
        <w:rPr>
          <w:rFonts w:ascii="Calibri" w:hAnsi="Calibri" w:cs="Calibri"/>
        </w:rPr>
        <w:t xml:space="preserve">for transplantation therapy and disease modeling. </w:t>
      </w:r>
    </w:p>
    <w:p w14:paraId="4A82743A" w14:textId="77777777" w:rsidR="00145AD1" w:rsidRPr="004E6C52" w:rsidRDefault="00145AD1" w:rsidP="004E6C52">
      <w:pPr>
        <w:jc w:val="both"/>
        <w:rPr>
          <w:rFonts w:ascii="Calibri" w:hAnsi="Calibri" w:cs="Calibri"/>
        </w:rPr>
      </w:pPr>
    </w:p>
    <w:p w14:paraId="4015356B" w14:textId="59612C70" w:rsidR="006E4797" w:rsidRPr="004E6C52" w:rsidRDefault="00551D82" w:rsidP="004E6C52">
      <w:pPr>
        <w:jc w:val="both"/>
        <w:rPr>
          <w:rFonts w:ascii="Calibri" w:hAnsi="Calibri" w:cs="Calibri"/>
          <w:b/>
        </w:rPr>
      </w:pPr>
      <w:r w:rsidRPr="004E6C52">
        <w:rPr>
          <w:rFonts w:ascii="Calibri" w:hAnsi="Calibri" w:cs="Calibri"/>
          <w:b/>
        </w:rPr>
        <w:t>PROTOCOL</w:t>
      </w:r>
      <w:r w:rsidR="00362639" w:rsidRPr="004E6C52">
        <w:rPr>
          <w:rFonts w:ascii="Calibri" w:hAnsi="Calibri" w:cs="Calibri"/>
          <w:b/>
        </w:rPr>
        <w:t>:</w:t>
      </w:r>
    </w:p>
    <w:p w14:paraId="32D333AD" w14:textId="355F8886" w:rsidR="003E0442" w:rsidRPr="004E6C52" w:rsidRDefault="00967075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4E6C52">
        <w:t xml:space="preserve">The study has been approved by the appropriate institutional research ethics committee and performed </w:t>
      </w:r>
      <w:r w:rsidRPr="004E6C52">
        <w:t>following</w:t>
      </w:r>
      <w:r w:rsidRPr="004E6C52">
        <w:t xml:space="preserve"> the ethical standards as laid down in the 1964 Declaration of Helsinki and its later amendments or comparable ethical standards. </w:t>
      </w:r>
      <w:r w:rsidR="00503A67" w:rsidRPr="004E6C52">
        <w:t>T</w:t>
      </w:r>
      <w:r w:rsidRPr="004E6C52">
        <w:t>he protocol was approved by the Institutional Review Board (IRB) of HMC (no. 16260/16) and Qatar Biomedical Research Institute (QBRI) (no. 2016-003).</w:t>
      </w:r>
      <w:r w:rsidRPr="004E6C52">
        <w:t xml:space="preserve"> </w:t>
      </w:r>
      <w:r w:rsidR="003E0442" w:rsidRPr="004E6C52">
        <w:t xml:space="preserve">This </w:t>
      </w:r>
      <w:r w:rsidR="00D5204B" w:rsidRPr="004E6C52">
        <w:t>work</w:t>
      </w:r>
      <w:r w:rsidR="003E0442" w:rsidRPr="004E6C52">
        <w:t xml:space="preserve"> is optimized for </w:t>
      </w:r>
      <w:proofErr w:type="spellStart"/>
      <w:r w:rsidR="003E0442" w:rsidRPr="004E6C52">
        <w:t>hESCs</w:t>
      </w:r>
      <w:proofErr w:type="spellEnd"/>
      <w:r w:rsidR="003E0442" w:rsidRPr="004E6C52">
        <w:t xml:space="preserve"> such as H1, H9</w:t>
      </w:r>
      <w:r w:rsidR="003E0442" w:rsidRPr="004E6C52">
        <w:t>,</w:t>
      </w:r>
      <w:r w:rsidR="003E0442" w:rsidRPr="004E6C52">
        <w:t xml:space="preserve"> and HUES8.</w:t>
      </w:r>
      <w:r w:rsidR="00E159BC" w:rsidRPr="004E6C52">
        <w:t xml:space="preserve"> </w:t>
      </w:r>
      <w:r w:rsidR="00503A67" w:rsidRPr="004E6C52">
        <w:t xml:space="preserve">Blood samples were obtained from healthy individuals from Hamad Medical Corporation (HMC) hospital with full informed consent. </w:t>
      </w:r>
      <w:r w:rsidR="00E159BC" w:rsidRPr="004E6C52">
        <w:t xml:space="preserve">The </w:t>
      </w:r>
      <w:r w:rsidR="00E159BC" w:rsidRPr="004E6C52">
        <w:t xml:space="preserve">iPSCs </w:t>
      </w:r>
      <w:r w:rsidR="00E159BC" w:rsidRPr="004E6C52">
        <w:t xml:space="preserve">are </w:t>
      </w:r>
      <w:r w:rsidR="00E159BC" w:rsidRPr="004E6C52">
        <w:t>generated from peripheral blood mononuclear cells (PBMCs) of control, healthy individual</w:t>
      </w:r>
      <w:r w:rsidRPr="004E6C52">
        <w:rPr>
          <w:vertAlign w:val="superscript"/>
        </w:rPr>
        <w:t>23</w:t>
      </w:r>
      <w:r w:rsidR="00E159BC" w:rsidRPr="004E6C52">
        <w:t>.</w:t>
      </w:r>
    </w:p>
    <w:p w14:paraId="2394AF35" w14:textId="77777777" w:rsidR="00F737DA" w:rsidRPr="004E6C52" w:rsidRDefault="00F737DA" w:rsidP="004E6C52">
      <w:pPr>
        <w:jc w:val="both"/>
        <w:rPr>
          <w:rFonts w:ascii="Calibri" w:hAnsi="Calibri" w:cs="Calibri"/>
          <w:color w:val="808080"/>
        </w:rPr>
      </w:pPr>
    </w:p>
    <w:p w14:paraId="6CFDD653" w14:textId="7150B6D4" w:rsidR="00742B86" w:rsidRPr="004E6C52" w:rsidRDefault="00742B86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/>
        </w:rPr>
      </w:pPr>
      <w:r w:rsidRPr="004E6C52">
        <w:rPr>
          <w:b/>
          <w:color w:val="000000"/>
        </w:rPr>
        <w:t xml:space="preserve">Preparation of </w:t>
      </w:r>
      <w:r w:rsidR="006A08A8" w:rsidRPr="004E6C52">
        <w:rPr>
          <w:b/>
          <w:color w:val="000000"/>
        </w:rPr>
        <w:t xml:space="preserve">the </w:t>
      </w:r>
      <w:r w:rsidRPr="004E6C52">
        <w:rPr>
          <w:b/>
          <w:color w:val="000000"/>
        </w:rPr>
        <w:t>culture media</w:t>
      </w:r>
    </w:p>
    <w:p w14:paraId="6A88FFD2" w14:textId="77777777" w:rsidR="00742B86" w:rsidRPr="004E6C52" w:rsidRDefault="00742B86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4EB56649" w14:textId="0311A965" w:rsidR="00CC0061" w:rsidRPr="004E6C52" w:rsidRDefault="00794359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791C22" w:rsidRPr="004E6C52">
        <w:t>human pluripotent stem cells (</w:t>
      </w:r>
      <w:proofErr w:type="spellStart"/>
      <w:r w:rsidR="00943EDF" w:rsidRPr="004E6C52">
        <w:rPr>
          <w:color w:val="000000"/>
        </w:rPr>
        <w:t>hPSC</w:t>
      </w:r>
      <w:proofErr w:type="spellEnd"/>
      <w:r w:rsidR="00791C22" w:rsidRPr="004E6C52">
        <w:rPr>
          <w:color w:val="000000"/>
        </w:rPr>
        <w:t>)</w:t>
      </w:r>
      <w:r w:rsidR="00943EDF" w:rsidRPr="004E6C52">
        <w:rPr>
          <w:color w:val="000000"/>
        </w:rPr>
        <w:t xml:space="preserve"> culture media</w:t>
      </w:r>
    </w:p>
    <w:p w14:paraId="24BF6072" w14:textId="77777777" w:rsidR="00BA30B1" w:rsidRPr="004E6C52" w:rsidRDefault="00BA30B1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7A69A625" w14:textId="2BAB3A29" w:rsidR="00742B86" w:rsidRPr="004E6C52" w:rsidRDefault="008621CB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4E6C52">
        <w:t xml:space="preserve">Prepare </w:t>
      </w:r>
      <w:proofErr w:type="spellStart"/>
      <w:r w:rsidR="005956CC" w:rsidRPr="004E6C52">
        <w:t>hPSC</w:t>
      </w:r>
      <w:proofErr w:type="spellEnd"/>
      <w:r w:rsidR="005956CC" w:rsidRPr="004E6C52">
        <w:t xml:space="preserve"> </w:t>
      </w:r>
      <w:r w:rsidR="00791C22" w:rsidRPr="004E6C52">
        <w:t xml:space="preserve">culture </w:t>
      </w:r>
      <w:r w:rsidR="005956CC" w:rsidRPr="004E6C52">
        <w:t xml:space="preserve">media </w:t>
      </w:r>
      <w:r w:rsidR="00915305" w:rsidRPr="004E6C52">
        <w:t xml:space="preserve">from the </w:t>
      </w:r>
      <w:r w:rsidR="003D0B5B" w:rsidRPr="004E6C52">
        <w:t xml:space="preserve">commercially available </w:t>
      </w:r>
      <w:r w:rsidR="00915305" w:rsidRPr="004E6C52">
        <w:rPr>
          <w:shd w:val="clear" w:color="auto" w:fill="FFFFFF"/>
        </w:rPr>
        <w:t xml:space="preserve">medium </w:t>
      </w:r>
      <w:r w:rsidR="00DC3BF0" w:rsidRPr="004E6C52">
        <w:rPr>
          <w:shd w:val="clear" w:color="auto" w:fill="FFFFFF"/>
        </w:rPr>
        <w:t xml:space="preserve">for </w:t>
      </w:r>
      <w:r w:rsidR="00915305" w:rsidRPr="004E6C52">
        <w:rPr>
          <w:shd w:val="clear" w:color="auto" w:fill="FFFFFF"/>
        </w:rPr>
        <w:t>maint</w:t>
      </w:r>
      <w:r w:rsidR="00387828" w:rsidRPr="004E6C52">
        <w:rPr>
          <w:shd w:val="clear" w:color="auto" w:fill="FFFFFF"/>
        </w:rPr>
        <w:t>aining and expanding</w:t>
      </w:r>
      <w:r w:rsidR="00915305" w:rsidRPr="004E6C52">
        <w:rPr>
          <w:shd w:val="clear" w:color="auto" w:fill="FFFFFF"/>
        </w:rPr>
        <w:t xml:space="preserve"> human embryonic stem </w:t>
      </w:r>
      <w:r w:rsidR="00DC3BF0" w:rsidRPr="004E6C52">
        <w:rPr>
          <w:shd w:val="clear" w:color="auto" w:fill="FFFFFF"/>
        </w:rPr>
        <w:t xml:space="preserve">cells </w:t>
      </w:r>
      <w:r w:rsidR="00DC3BF0" w:rsidRPr="004E6C52">
        <w:rPr>
          <w:bCs/>
          <w:iCs/>
        </w:rPr>
        <w:t>by supplementing</w:t>
      </w:r>
      <w:r w:rsidR="005956CC" w:rsidRPr="004E6C52">
        <w:rPr>
          <w:bCs/>
          <w:iCs/>
        </w:rPr>
        <w:t xml:space="preserve"> </w:t>
      </w:r>
      <w:r w:rsidR="00A128F8" w:rsidRPr="004E6C52">
        <w:rPr>
          <w:bCs/>
          <w:iCs/>
        </w:rPr>
        <w:t xml:space="preserve">100 units/mL of </w:t>
      </w:r>
      <w:r w:rsidR="00D24728" w:rsidRPr="004E6C52">
        <w:rPr>
          <w:bCs/>
          <w:iCs/>
        </w:rPr>
        <w:t>P</w:t>
      </w:r>
      <w:r w:rsidR="00A128F8" w:rsidRPr="004E6C52">
        <w:rPr>
          <w:bCs/>
          <w:iCs/>
        </w:rPr>
        <w:t>enicillin and 100 ug/mL</w:t>
      </w:r>
      <w:r w:rsidR="00CC5C3B" w:rsidRPr="004E6C52">
        <w:rPr>
          <w:bCs/>
          <w:iCs/>
        </w:rPr>
        <w:t xml:space="preserve"> of </w:t>
      </w:r>
      <w:r w:rsidR="00D24728" w:rsidRPr="004E6C52">
        <w:rPr>
          <w:bCs/>
          <w:iCs/>
        </w:rPr>
        <w:t>S</w:t>
      </w:r>
      <w:r w:rsidR="00CC5C3B" w:rsidRPr="004E6C52">
        <w:rPr>
          <w:bCs/>
          <w:iCs/>
        </w:rPr>
        <w:t>treptomycin</w:t>
      </w:r>
      <w:r w:rsidR="00670D84" w:rsidRPr="004E6C52">
        <w:rPr>
          <w:bCs/>
          <w:iCs/>
        </w:rPr>
        <w:t xml:space="preserve"> (see </w:t>
      </w:r>
      <w:r w:rsidR="00670D84" w:rsidRPr="004E6C52">
        <w:rPr>
          <w:b/>
          <w:iCs/>
        </w:rPr>
        <w:t>Table of Materials</w:t>
      </w:r>
      <w:r w:rsidR="00670D84" w:rsidRPr="004E6C52">
        <w:rPr>
          <w:bCs/>
          <w:iCs/>
        </w:rPr>
        <w:t>)</w:t>
      </w:r>
      <w:r w:rsidR="00154421" w:rsidRPr="004E6C52">
        <w:rPr>
          <w:bCs/>
          <w:iCs/>
        </w:rPr>
        <w:t xml:space="preserve">. </w:t>
      </w:r>
      <w:r w:rsidR="00DC3BF0" w:rsidRPr="004E6C52">
        <w:rPr>
          <w:bCs/>
          <w:iCs/>
        </w:rPr>
        <w:t>Aliquot and store t</w:t>
      </w:r>
      <w:r w:rsidR="00154421" w:rsidRPr="004E6C52">
        <w:rPr>
          <w:bCs/>
          <w:iCs/>
        </w:rPr>
        <w:t xml:space="preserve">he </w:t>
      </w:r>
      <w:r w:rsidR="0079349D" w:rsidRPr="004E6C52">
        <w:rPr>
          <w:bCs/>
          <w:iCs/>
        </w:rPr>
        <w:t xml:space="preserve">complete </w:t>
      </w:r>
      <w:r w:rsidR="00154421" w:rsidRPr="004E6C52">
        <w:rPr>
          <w:bCs/>
          <w:iCs/>
        </w:rPr>
        <w:t xml:space="preserve">media </w:t>
      </w:r>
      <w:r w:rsidR="003E30B2" w:rsidRPr="004E6C52">
        <w:rPr>
          <w:bCs/>
          <w:iCs/>
        </w:rPr>
        <w:t>at -20</w:t>
      </w:r>
      <w:r w:rsidR="00670D84" w:rsidRPr="004E6C52">
        <w:rPr>
          <w:bCs/>
          <w:iCs/>
        </w:rPr>
        <w:t xml:space="preserve"> </w:t>
      </w:r>
      <w:r w:rsidR="003E30B2" w:rsidRPr="004E6C52">
        <w:t xml:space="preserve">°C for </w:t>
      </w:r>
      <w:r w:rsidR="00387828" w:rsidRPr="004E6C52">
        <w:t xml:space="preserve">the </w:t>
      </w:r>
      <w:r w:rsidR="003E30B2" w:rsidRPr="004E6C52">
        <w:t>long term or 4</w:t>
      </w:r>
      <w:r w:rsidR="00DC3BF0" w:rsidRPr="004E6C52">
        <w:t xml:space="preserve"> </w:t>
      </w:r>
      <w:r w:rsidR="003E30B2" w:rsidRPr="004E6C52">
        <w:t>°C for immediate use.</w:t>
      </w:r>
    </w:p>
    <w:p w14:paraId="1DDC4E9B" w14:textId="77777777" w:rsidR="00742B86" w:rsidRPr="004E6C52" w:rsidRDefault="00742B86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2021D2AB" w14:textId="39373B2D" w:rsidR="00CC0061" w:rsidRPr="004E6C52" w:rsidRDefault="00DD1092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5636A8" w:rsidRPr="004E6C52">
        <w:rPr>
          <w:color w:val="000000"/>
        </w:rPr>
        <w:t xml:space="preserve">Stage 1 </w:t>
      </w:r>
      <w:r w:rsidR="00742B86" w:rsidRPr="004E6C52">
        <w:rPr>
          <w:color w:val="000000"/>
        </w:rPr>
        <w:t>differentiation media</w:t>
      </w:r>
      <w:r w:rsidR="00CC0061" w:rsidRPr="004E6C52">
        <w:rPr>
          <w:color w:val="000000"/>
        </w:rPr>
        <w:t xml:space="preserve"> </w:t>
      </w:r>
      <w:r w:rsidR="005636A8" w:rsidRPr="004E6C52">
        <w:rPr>
          <w:color w:val="000000"/>
        </w:rPr>
        <w:t>(</w:t>
      </w:r>
      <w:r w:rsidR="00454392" w:rsidRPr="004E6C52">
        <w:rPr>
          <w:color w:val="000000"/>
        </w:rPr>
        <w:t xml:space="preserve">for </w:t>
      </w:r>
      <w:r w:rsidR="005636A8" w:rsidRPr="004E6C52">
        <w:rPr>
          <w:color w:val="000000"/>
        </w:rPr>
        <w:t xml:space="preserve">Definitive </w:t>
      </w:r>
      <w:r w:rsidR="00FD4B01" w:rsidRPr="004E6C52">
        <w:rPr>
          <w:color w:val="000000"/>
        </w:rPr>
        <w:t>E</w:t>
      </w:r>
      <w:r w:rsidR="005636A8" w:rsidRPr="004E6C52">
        <w:rPr>
          <w:color w:val="000000"/>
        </w:rPr>
        <w:t>ndoderm (DE))</w:t>
      </w:r>
      <w:r w:rsidR="0029796F" w:rsidRPr="004E6C52">
        <w:rPr>
          <w:color w:val="000000"/>
        </w:rPr>
        <w:t>.</w:t>
      </w:r>
    </w:p>
    <w:p w14:paraId="4C604089" w14:textId="77777777" w:rsidR="00DD1092" w:rsidRPr="004E6C52" w:rsidRDefault="00DD1092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4CEFE63F" w14:textId="42164789" w:rsidR="00571009" w:rsidRPr="004E6C52" w:rsidRDefault="00464283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4E6C52">
        <w:rPr>
          <w:color w:val="000000"/>
        </w:rPr>
        <w:t xml:space="preserve">Prepare </w:t>
      </w:r>
      <w:r w:rsidR="00D24728" w:rsidRPr="004E6C52">
        <w:rPr>
          <w:color w:val="000000"/>
        </w:rPr>
        <w:t>B</w:t>
      </w:r>
      <w:r w:rsidR="007A264A" w:rsidRPr="004E6C52">
        <w:rPr>
          <w:color w:val="000000"/>
        </w:rPr>
        <w:t>asal media</w:t>
      </w:r>
      <w:r w:rsidRPr="004E6C52">
        <w:rPr>
          <w:color w:val="000000"/>
        </w:rPr>
        <w:t xml:space="preserve"> from </w:t>
      </w:r>
      <w:r w:rsidR="0034102F" w:rsidRPr="004E6C52">
        <w:rPr>
          <w:color w:val="000000"/>
        </w:rPr>
        <w:t xml:space="preserve">MCDB 131 media </w:t>
      </w:r>
      <w:r w:rsidR="005768CD" w:rsidRPr="004E6C52">
        <w:rPr>
          <w:color w:val="000000"/>
        </w:rPr>
        <w:t>by</w:t>
      </w:r>
      <w:r w:rsidR="0034102F" w:rsidRPr="004E6C52">
        <w:rPr>
          <w:color w:val="000000"/>
        </w:rPr>
        <w:t xml:space="preserve"> supplement</w:t>
      </w:r>
      <w:r w:rsidR="005768CD" w:rsidRPr="004E6C52">
        <w:rPr>
          <w:color w:val="000000"/>
        </w:rPr>
        <w:t>ing</w:t>
      </w:r>
      <w:r w:rsidR="0034102F" w:rsidRPr="004E6C52">
        <w:rPr>
          <w:color w:val="000000"/>
        </w:rPr>
        <w:t xml:space="preserve"> with </w:t>
      </w:r>
      <w:r w:rsidR="007A264A" w:rsidRPr="004E6C52">
        <w:rPr>
          <w:bCs/>
          <w:iCs/>
        </w:rPr>
        <w:t xml:space="preserve">0.5% </w:t>
      </w:r>
      <w:r w:rsidRPr="004E6C52">
        <w:rPr>
          <w:bCs/>
          <w:iCs/>
        </w:rPr>
        <w:t xml:space="preserve">of </w:t>
      </w:r>
      <w:r w:rsidR="007A264A" w:rsidRPr="004E6C52">
        <w:rPr>
          <w:bCs/>
          <w:iCs/>
        </w:rPr>
        <w:t>fatty acid</w:t>
      </w:r>
      <w:r w:rsidR="00B5163E" w:rsidRPr="004E6C52">
        <w:rPr>
          <w:bCs/>
          <w:iCs/>
        </w:rPr>
        <w:t>-</w:t>
      </w:r>
      <w:r w:rsidR="007A264A" w:rsidRPr="004E6C52">
        <w:rPr>
          <w:bCs/>
          <w:iCs/>
        </w:rPr>
        <w:t xml:space="preserve">free </w:t>
      </w:r>
      <w:r w:rsidR="00D24728" w:rsidRPr="004E6C52">
        <w:rPr>
          <w:bCs/>
          <w:iCs/>
        </w:rPr>
        <w:t>B</w:t>
      </w:r>
      <w:r w:rsidR="007A264A" w:rsidRPr="004E6C52">
        <w:rPr>
          <w:bCs/>
          <w:iCs/>
        </w:rPr>
        <w:t xml:space="preserve">ovine </w:t>
      </w:r>
      <w:r w:rsidR="00A128F8" w:rsidRPr="004E6C52">
        <w:rPr>
          <w:bCs/>
          <w:iCs/>
        </w:rPr>
        <w:t>serum albumin (FFA-BSA), 1.5 g/L</w:t>
      </w:r>
      <w:r w:rsidRPr="004E6C52">
        <w:rPr>
          <w:bCs/>
          <w:iCs/>
        </w:rPr>
        <w:t xml:space="preserve"> of</w:t>
      </w:r>
      <w:r w:rsidR="007A264A" w:rsidRPr="004E6C52">
        <w:rPr>
          <w:bCs/>
          <w:iCs/>
        </w:rPr>
        <w:t xml:space="preserve"> </w:t>
      </w:r>
      <w:r w:rsidR="00D24728" w:rsidRPr="004E6C52">
        <w:rPr>
          <w:bCs/>
          <w:iCs/>
        </w:rPr>
        <w:t>S</w:t>
      </w:r>
      <w:r w:rsidR="007A264A" w:rsidRPr="004E6C52">
        <w:rPr>
          <w:bCs/>
          <w:iCs/>
        </w:rPr>
        <w:t>odium bicarbonate (NaHCO</w:t>
      </w:r>
      <w:r w:rsidR="007A264A" w:rsidRPr="004E6C52">
        <w:rPr>
          <w:bCs/>
          <w:iCs/>
          <w:vertAlign w:val="subscript"/>
        </w:rPr>
        <w:t>3</w:t>
      </w:r>
      <w:r w:rsidR="007A264A" w:rsidRPr="004E6C52">
        <w:rPr>
          <w:bCs/>
          <w:iCs/>
        </w:rPr>
        <w:t xml:space="preserve">), 10 mM </w:t>
      </w:r>
      <w:r w:rsidRPr="004E6C52">
        <w:rPr>
          <w:bCs/>
          <w:iCs/>
        </w:rPr>
        <w:t xml:space="preserve">of </w:t>
      </w:r>
      <w:r w:rsidR="007A264A" w:rsidRPr="004E6C52">
        <w:rPr>
          <w:bCs/>
          <w:iCs/>
        </w:rPr>
        <w:t>gluc</w:t>
      </w:r>
      <w:r w:rsidR="00A128F8" w:rsidRPr="004E6C52">
        <w:rPr>
          <w:bCs/>
          <w:iCs/>
        </w:rPr>
        <w:t xml:space="preserve">ose, 2 mM </w:t>
      </w:r>
      <w:r w:rsidRPr="004E6C52">
        <w:rPr>
          <w:bCs/>
          <w:iCs/>
        </w:rPr>
        <w:t xml:space="preserve">of </w:t>
      </w:r>
      <w:proofErr w:type="spellStart"/>
      <w:r w:rsidR="00D24728" w:rsidRPr="004E6C52">
        <w:rPr>
          <w:bCs/>
          <w:iCs/>
        </w:rPr>
        <w:t>G</w:t>
      </w:r>
      <w:r w:rsidR="00A128F8" w:rsidRPr="004E6C52">
        <w:rPr>
          <w:bCs/>
          <w:iCs/>
        </w:rPr>
        <w:t>lutamax</w:t>
      </w:r>
      <w:proofErr w:type="spellEnd"/>
      <w:r w:rsidR="00A128F8" w:rsidRPr="004E6C52">
        <w:rPr>
          <w:bCs/>
          <w:iCs/>
        </w:rPr>
        <w:t>, 100 units/mL</w:t>
      </w:r>
      <w:r w:rsidR="007A264A" w:rsidRPr="004E6C52">
        <w:rPr>
          <w:bCs/>
          <w:iCs/>
        </w:rPr>
        <w:t xml:space="preserve"> </w:t>
      </w:r>
      <w:r w:rsidRPr="004E6C52">
        <w:rPr>
          <w:bCs/>
          <w:iCs/>
        </w:rPr>
        <w:t xml:space="preserve">of </w:t>
      </w:r>
      <w:r w:rsidR="00D24728" w:rsidRPr="004E6C52">
        <w:rPr>
          <w:bCs/>
          <w:iCs/>
        </w:rPr>
        <w:t>P</w:t>
      </w:r>
      <w:r w:rsidR="007A264A" w:rsidRPr="004E6C52">
        <w:rPr>
          <w:bCs/>
          <w:iCs/>
        </w:rPr>
        <w:t xml:space="preserve">enicillin, and 100 </w:t>
      </w:r>
      <w:proofErr w:type="spellStart"/>
      <w:r w:rsidR="007A264A" w:rsidRPr="004E6C52">
        <w:rPr>
          <w:color w:val="222222"/>
        </w:rPr>
        <w:t>μ</w:t>
      </w:r>
      <w:r w:rsidR="00A128F8" w:rsidRPr="004E6C52">
        <w:t>g</w:t>
      </w:r>
      <w:proofErr w:type="spellEnd"/>
      <w:r w:rsidR="00A128F8" w:rsidRPr="004E6C52">
        <w:t>/mL</w:t>
      </w:r>
      <w:r w:rsidR="007A264A" w:rsidRPr="004E6C52">
        <w:t xml:space="preserve"> </w:t>
      </w:r>
      <w:r w:rsidRPr="004E6C52">
        <w:t xml:space="preserve">of </w:t>
      </w:r>
      <w:r w:rsidR="00D24728" w:rsidRPr="004E6C52">
        <w:t>S</w:t>
      </w:r>
      <w:r w:rsidR="007A264A" w:rsidRPr="004E6C52">
        <w:t>treptomycin</w:t>
      </w:r>
      <w:r w:rsidR="002B5633" w:rsidRPr="004E6C52">
        <w:t xml:space="preserve"> </w:t>
      </w:r>
      <w:r w:rsidR="002B5633" w:rsidRPr="004E6C52">
        <w:rPr>
          <w:bCs/>
          <w:iCs/>
        </w:rPr>
        <w:t xml:space="preserve">(see </w:t>
      </w:r>
      <w:r w:rsidR="002B5633" w:rsidRPr="004E6C52">
        <w:rPr>
          <w:b/>
          <w:iCs/>
        </w:rPr>
        <w:t>Table of Materials</w:t>
      </w:r>
      <w:r w:rsidR="002B5633" w:rsidRPr="004E6C52">
        <w:rPr>
          <w:bCs/>
          <w:iCs/>
        </w:rPr>
        <w:t>)</w:t>
      </w:r>
      <w:r w:rsidR="007A264A" w:rsidRPr="004E6C52">
        <w:t xml:space="preserve">. </w:t>
      </w:r>
      <w:r w:rsidRPr="004E6C52">
        <w:t>Filter the prepared</w:t>
      </w:r>
      <w:r w:rsidR="007A264A" w:rsidRPr="004E6C52">
        <w:t xml:space="preserve"> </w:t>
      </w:r>
      <w:r w:rsidR="007D5AD9" w:rsidRPr="004E6C52">
        <w:t xml:space="preserve">media </w:t>
      </w:r>
      <w:r w:rsidR="007A264A" w:rsidRPr="004E6C52">
        <w:t xml:space="preserve">using a 0.2 </w:t>
      </w:r>
      <w:proofErr w:type="spellStart"/>
      <w:r w:rsidR="007A264A" w:rsidRPr="004E6C52">
        <w:rPr>
          <w:color w:val="222222"/>
        </w:rPr>
        <w:t>μ</w:t>
      </w:r>
      <w:r w:rsidR="007A264A" w:rsidRPr="004E6C52">
        <w:t>m</w:t>
      </w:r>
      <w:proofErr w:type="spellEnd"/>
      <w:r w:rsidR="007A264A" w:rsidRPr="004E6C52">
        <w:t xml:space="preserve"> filter and store at 4</w:t>
      </w:r>
      <w:r w:rsidRPr="004E6C52">
        <w:t xml:space="preserve"> </w:t>
      </w:r>
      <w:r w:rsidR="007A264A" w:rsidRPr="004E6C52">
        <w:t>°C.</w:t>
      </w:r>
    </w:p>
    <w:p w14:paraId="72B2063D" w14:textId="77777777" w:rsidR="007A264A" w:rsidRPr="004E6C52" w:rsidRDefault="007A264A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4E0314D5" w14:textId="65B35E61" w:rsidR="003E30B2" w:rsidRPr="004E6C52" w:rsidRDefault="008F76A0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3C4FAB" w:rsidRPr="004E6C52">
        <w:rPr>
          <w:color w:val="000000"/>
        </w:rPr>
        <w:t>Stage 1 media</w:t>
      </w:r>
      <w:r w:rsidR="007A264A" w:rsidRPr="004E6C52">
        <w:rPr>
          <w:color w:val="000000"/>
        </w:rPr>
        <w:t xml:space="preserve"> containing </w:t>
      </w:r>
      <w:r w:rsidR="007A264A" w:rsidRPr="004E6C52">
        <w:rPr>
          <w:color w:val="222222"/>
        </w:rPr>
        <w:t>CHIR99021</w:t>
      </w:r>
      <w:r w:rsidRPr="004E6C52">
        <w:rPr>
          <w:color w:val="222222"/>
        </w:rPr>
        <w:t xml:space="preserve"> from the </w:t>
      </w:r>
      <w:r w:rsidR="007A264A" w:rsidRPr="004E6C52">
        <w:rPr>
          <w:color w:val="000000"/>
        </w:rPr>
        <w:t xml:space="preserve">Basal media </w:t>
      </w:r>
      <w:r w:rsidRPr="004E6C52">
        <w:rPr>
          <w:color w:val="000000"/>
        </w:rPr>
        <w:t>(</w:t>
      </w:r>
      <w:r w:rsidR="007A264A" w:rsidRPr="004E6C52">
        <w:rPr>
          <w:color w:val="000000"/>
        </w:rPr>
        <w:t>prepared in step 1.2.1</w:t>
      </w:r>
      <w:r w:rsidRPr="004E6C52">
        <w:rPr>
          <w:color w:val="000000"/>
        </w:rPr>
        <w:t>)</w:t>
      </w:r>
      <w:r w:rsidR="007A264A" w:rsidRPr="004E6C52">
        <w:rPr>
          <w:color w:val="000000"/>
        </w:rPr>
        <w:t xml:space="preserve"> </w:t>
      </w:r>
      <w:r w:rsidRPr="004E6C52">
        <w:rPr>
          <w:color w:val="000000"/>
        </w:rPr>
        <w:t>by warming the basal media</w:t>
      </w:r>
      <w:r w:rsidR="007B2AC7" w:rsidRPr="004E6C52">
        <w:rPr>
          <w:color w:val="000000"/>
        </w:rPr>
        <w:t xml:space="preserve"> at </w:t>
      </w:r>
      <w:r w:rsidR="007B2AC7" w:rsidRPr="004E6C52">
        <w:t>37</w:t>
      </w:r>
      <w:r w:rsidRPr="004E6C52">
        <w:t xml:space="preserve"> </w:t>
      </w:r>
      <w:r w:rsidR="007B2AC7" w:rsidRPr="004E6C52">
        <w:t>°C</w:t>
      </w:r>
      <w:r w:rsidR="007B2AC7" w:rsidRPr="004E6C52">
        <w:rPr>
          <w:color w:val="000000"/>
        </w:rPr>
        <w:t xml:space="preserve"> </w:t>
      </w:r>
      <w:r w:rsidR="00CC0061" w:rsidRPr="004E6C52">
        <w:rPr>
          <w:color w:val="000000"/>
        </w:rPr>
        <w:t xml:space="preserve">and </w:t>
      </w:r>
      <w:r w:rsidRPr="004E6C52">
        <w:rPr>
          <w:color w:val="000000"/>
        </w:rPr>
        <w:t xml:space="preserve">then </w:t>
      </w:r>
      <w:r w:rsidR="007A264A" w:rsidRPr="004E6C52">
        <w:rPr>
          <w:color w:val="000000"/>
        </w:rPr>
        <w:t>supplement</w:t>
      </w:r>
      <w:r w:rsidRPr="004E6C52">
        <w:rPr>
          <w:color w:val="000000"/>
        </w:rPr>
        <w:t>ing</w:t>
      </w:r>
      <w:r w:rsidR="007A264A" w:rsidRPr="004E6C52">
        <w:rPr>
          <w:color w:val="000000"/>
        </w:rPr>
        <w:t xml:space="preserve"> with </w:t>
      </w:r>
      <w:r w:rsidR="007A264A" w:rsidRPr="004E6C52">
        <w:t xml:space="preserve">2 </w:t>
      </w:r>
      <w:proofErr w:type="spellStart"/>
      <w:r w:rsidR="007A264A" w:rsidRPr="004E6C52">
        <w:rPr>
          <w:color w:val="222222"/>
        </w:rPr>
        <w:t>μM</w:t>
      </w:r>
      <w:proofErr w:type="spellEnd"/>
      <w:r w:rsidRPr="004E6C52">
        <w:rPr>
          <w:color w:val="222222"/>
        </w:rPr>
        <w:t xml:space="preserve"> of</w:t>
      </w:r>
      <w:r w:rsidR="007A264A" w:rsidRPr="004E6C52">
        <w:rPr>
          <w:color w:val="222222"/>
        </w:rPr>
        <w:t xml:space="preserve"> CHIR99021, 100 ng/m</w:t>
      </w:r>
      <w:r w:rsidRPr="004E6C52">
        <w:rPr>
          <w:color w:val="222222"/>
        </w:rPr>
        <w:t>L of</w:t>
      </w:r>
      <w:r w:rsidR="007A264A" w:rsidRPr="004E6C52">
        <w:rPr>
          <w:color w:val="222222"/>
        </w:rPr>
        <w:t xml:space="preserve"> </w:t>
      </w:r>
      <w:r w:rsidR="009B50D1" w:rsidRPr="004E6C52">
        <w:rPr>
          <w:color w:val="222222"/>
        </w:rPr>
        <w:t>A</w:t>
      </w:r>
      <w:r w:rsidR="007A264A" w:rsidRPr="004E6C52">
        <w:rPr>
          <w:color w:val="222222"/>
        </w:rPr>
        <w:t xml:space="preserve">ctivin A, 10 </w:t>
      </w:r>
      <w:proofErr w:type="spellStart"/>
      <w:r w:rsidR="007A264A" w:rsidRPr="004E6C52">
        <w:rPr>
          <w:color w:val="222222"/>
        </w:rPr>
        <w:t>μM</w:t>
      </w:r>
      <w:proofErr w:type="spellEnd"/>
      <w:r w:rsidR="007A264A" w:rsidRPr="004E6C52">
        <w:rPr>
          <w:color w:val="222222"/>
        </w:rPr>
        <w:t xml:space="preserve"> </w:t>
      </w:r>
      <w:r w:rsidRPr="004E6C52">
        <w:rPr>
          <w:color w:val="222222"/>
        </w:rPr>
        <w:t xml:space="preserve">of </w:t>
      </w:r>
      <w:r w:rsidR="009B50D1" w:rsidRPr="004E6C52">
        <w:rPr>
          <w:color w:val="222222"/>
        </w:rPr>
        <w:t>R</w:t>
      </w:r>
      <w:r w:rsidR="007A264A" w:rsidRPr="004E6C52">
        <w:rPr>
          <w:color w:val="222222"/>
        </w:rPr>
        <w:t>ock inhibitor</w:t>
      </w:r>
      <w:r w:rsidR="00B5163E" w:rsidRPr="004E6C52">
        <w:rPr>
          <w:color w:val="222222"/>
        </w:rPr>
        <w:t xml:space="preserve"> (Y-27632)</w:t>
      </w:r>
      <w:r w:rsidR="007A264A" w:rsidRPr="004E6C52">
        <w:rPr>
          <w:color w:val="222222"/>
        </w:rPr>
        <w:t xml:space="preserve">, and 0.25 mM </w:t>
      </w:r>
      <w:r w:rsidRPr="004E6C52">
        <w:rPr>
          <w:color w:val="222222"/>
        </w:rPr>
        <w:t xml:space="preserve">of </w:t>
      </w:r>
      <w:r w:rsidR="009B50D1" w:rsidRPr="004E6C52">
        <w:rPr>
          <w:color w:val="222222"/>
        </w:rPr>
        <w:t>V</w:t>
      </w:r>
      <w:r w:rsidR="007A264A" w:rsidRPr="004E6C52">
        <w:rPr>
          <w:color w:val="222222"/>
        </w:rPr>
        <w:t>itamin C</w:t>
      </w:r>
      <w:r w:rsidR="00D40D18" w:rsidRPr="004E6C52">
        <w:rPr>
          <w:color w:val="222222"/>
        </w:rPr>
        <w:t xml:space="preserve"> </w:t>
      </w:r>
      <w:r w:rsidR="00D40D18" w:rsidRPr="004E6C52">
        <w:rPr>
          <w:bCs/>
          <w:iCs/>
        </w:rPr>
        <w:t xml:space="preserve">(see </w:t>
      </w:r>
      <w:r w:rsidR="00D40D18" w:rsidRPr="004E6C52">
        <w:rPr>
          <w:b/>
          <w:iCs/>
        </w:rPr>
        <w:t>Table of Materials</w:t>
      </w:r>
      <w:r w:rsidR="00D40D18" w:rsidRPr="004E6C52">
        <w:rPr>
          <w:bCs/>
          <w:iCs/>
        </w:rPr>
        <w:t>)</w:t>
      </w:r>
      <w:r w:rsidR="007A264A" w:rsidRPr="004E6C52">
        <w:rPr>
          <w:color w:val="222222"/>
        </w:rPr>
        <w:t>.</w:t>
      </w:r>
      <w:r w:rsidR="007B2AC7" w:rsidRPr="004E6C52">
        <w:rPr>
          <w:color w:val="222222"/>
        </w:rPr>
        <w:t xml:space="preserve"> </w:t>
      </w:r>
      <w:r w:rsidR="007A264A" w:rsidRPr="004E6C52">
        <w:rPr>
          <w:color w:val="000000"/>
        </w:rPr>
        <w:t xml:space="preserve"> </w:t>
      </w:r>
      <w:r w:rsidR="005636A8" w:rsidRPr="004E6C52">
        <w:rPr>
          <w:color w:val="000000"/>
        </w:rPr>
        <w:t>Mix the supplemented</w:t>
      </w:r>
      <w:r w:rsidR="00CC0061" w:rsidRPr="004E6C52">
        <w:rPr>
          <w:color w:val="000000"/>
        </w:rPr>
        <w:t xml:space="preserve"> media well and cover </w:t>
      </w:r>
      <w:r w:rsidR="008006BF" w:rsidRPr="004E6C52">
        <w:rPr>
          <w:color w:val="000000"/>
        </w:rPr>
        <w:t xml:space="preserve">it </w:t>
      </w:r>
      <w:r w:rsidR="00CC0061" w:rsidRPr="004E6C52">
        <w:rPr>
          <w:color w:val="000000"/>
        </w:rPr>
        <w:t xml:space="preserve">with aluminum foil to protect </w:t>
      </w:r>
      <w:r w:rsidR="008006BF" w:rsidRPr="004E6C52">
        <w:rPr>
          <w:color w:val="000000"/>
        </w:rPr>
        <w:t xml:space="preserve">it </w:t>
      </w:r>
      <w:r w:rsidR="00CC0061" w:rsidRPr="004E6C52">
        <w:rPr>
          <w:color w:val="000000"/>
        </w:rPr>
        <w:t>from light.</w:t>
      </w:r>
    </w:p>
    <w:p w14:paraId="0178ED95" w14:textId="77777777" w:rsidR="008F76A0" w:rsidRPr="004E6C52" w:rsidRDefault="008F76A0" w:rsidP="004E6C52">
      <w:pPr>
        <w:pStyle w:val="ListParagraph"/>
        <w:ind w:left="0"/>
        <w:rPr>
          <w:color w:val="000000"/>
        </w:rPr>
      </w:pPr>
    </w:p>
    <w:p w14:paraId="564F2D91" w14:textId="727D7B2E" w:rsidR="008F76A0" w:rsidRPr="004E6C52" w:rsidRDefault="008F76A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rPr>
          <w:color w:val="222222"/>
        </w:rPr>
        <w:t>NOTE: This media will be used only on the first day of differentiation.</w:t>
      </w:r>
    </w:p>
    <w:p w14:paraId="52C2380C" w14:textId="77777777" w:rsidR="00CC0061" w:rsidRPr="004E6C52" w:rsidRDefault="00CC0061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581DA08B" w14:textId="54E3D683" w:rsidR="00A0637A" w:rsidRPr="004E6C52" w:rsidRDefault="00A0637A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3C4FAB" w:rsidRPr="004E6C52">
        <w:rPr>
          <w:color w:val="000000"/>
        </w:rPr>
        <w:t>Stage 1 media</w:t>
      </w:r>
      <w:r w:rsidR="00CC0061" w:rsidRPr="004E6C52">
        <w:rPr>
          <w:color w:val="000000"/>
        </w:rPr>
        <w:t xml:space="preserve"> without </w:t>
      </w:r>
      <w:r w:rsidR="00CC0061" w:rsidRPr="004E6C52">
        <w:rPr>
          <w:color w:val="222222"/>
        </w:rPr>
        <w:t>CHIR99021</w:t>
      </w:r>
      <w:r w:rsidRPr="004E6C52">
        <w:rPr>
          <w:color w:val="222222"/>
        </w:rPr>
        <w:t xml:space="preserve"> from the </w:t>
      </w:r>
      <w:r w:rsidR="00CC0061" w:rsidRPr="004E6C52">
        <w:rPr>
          <w:color w:val="000000"/>
        </w:rPr>
        <w:t xml:space="preserve">Basal media </w:t>
      </w:r>
      <w:r w:rsidRPr="004E6C52">
        <w:rPr>
          <w:color w:val="000000"/>
        </w:rPr>
        <w:t xml:space="preserve">by warming it </w:t>
      </w:r>
      <w:r w:rsidR="00CC0061" w:rsidRPr="004E6C52">
        <w:rPr>
          <w:color w:val="000000"/>
        </w:rPr>
        <w:t xml:space="preserve">at </w:t>
      </w:r>
      <w:r w:rsidR="00CC0061" w:rsidRPr="004E6C52">
        <w:t>37</w:t>
      </w:r>
      <w:r w:rsidRPr="004E6C52">
        <w:t xml:space="preserve"> </w:t>
      </w:r>
      <w:r w:rsidR="00CC0061" w:rsidRPr="004E6C52">
        <w:t>°C</w:t>
      </w:r>
      <w:r w:rsidR="00CC0061" w:rsidRPr="004E6C52">
        <w:rPr>
          <w:color w:val="000000"/>
        </w:rPr>
        <w:t xml:space="preserve"> </w:t>
      </w:r>
      <w:r w:rsidRPr="004E6C52">
        <w:rPr>
          <w:color w:val="000000"/>
        </w:rPr>
        <w:t xml:space="preserve">and </w:t>
      </w:r>
      <w:r w:rsidR="00CC0061" w:rsidRPr="004E6C52">
        <w:rPr>
          <w:color w:val="000000"/>
        </w:rPr>
        <w:t>supplement</w:t>
      </w:r>
      <w:r w:rsidR="005B527A" w:rsidRPr="004E6C52">
        <w:rPr>
          <w:color w:val="000000"/>
        </w:rPr>
        <w:t>ing it</w:t>
      </w:r>
      <w:r w:rsidR="00CC0061" w:rsidRPr="004E6C52">
        <w:rPr>
          <w:color w:val="000000"/>
        </w:rPr>
        <w:t xml:space="preserve"> with </w:t>
      </w:r>
      <w:r w:rsidR="00A128F8" w:rsidRPr="004E6C52">
        <w:rPr>
          <w:color w:val="222222"/>
        </w:rPr>
        <w:t>100 ng/mL</w:t>
      </w:r>
      <w:r w:rsidR="00CC0061" w:rsidRPr="004E6C52">
        <w:rPr>
          <w:color w:val="222222"/>
        </w:rPr>
        <w:t xml:space="preserve"> </w:t>
      </w:r>
      <w:r w:rsidRPr="004E6C52">
        <w:rPr>
          <w:color w:val="222222"/>
        </w:rPr>
        <w:t xml:space="preserve">of </w:t>
      </w:r>
      <w:r w:rsidR="00CC0061" w:rsidRPr="004E6C52">
        <w:rPr>
          <w:color w:val="222222"/>
        </w:rPr>
        <w:t>Activin A and 0.2</w:t>
      </w:r>
      <w:r w:rsidR="003C4FAB" w:rsidRPr="004E6C52">
        <w:rPr>
          <w:color w:val="222222"/>
        </w:rPr>
        <w:t>5 mM</w:t>
      </w:r>
      <w:r w:rsidRPr="004E6C52">
        <w:rPr>
          <w:color w:val="222222"/>
        </w:rPr>
        <w:t xml:space="preserve"> of</w:t>
      </w:r>
      <w:r w:rsidR="003C4FAB" w:rsidRPr="004E6C52">
        <w:rPr>
          <w:color w:val="222222"/>
        </w:rPr>
        <w:t xml:space="preserve"> Vitamin C and mix</w:t>
      </w:r>
      <w:r w:rsidR="00C43E97" w:rsidRPr="004E6C52">
        <w:rPr>
          <w:color w:val="222222"/>
        </w:rPr>
        <w:t xml:space="preserve"> </w:t>
      </w:r>
      <w:r w:rsidR="003C4FAB" w:rsidRPr="004E6C52">
        <w:rPr>
          <w:color w:val="222222"/>
        </w:rPr>
        <w:t>well.</w:t>
      </w:r>
      <w:r w:rsidR="00CC0061" w:rsidRPr="004E6C52">
        <w:rPr>
          <w:color w:val="222222"/>
        </w:rPr>
        <w:t xml:space="preserve"> </w:t>
      </w:r>
    </w:p>
    <w:p w14:paraId="6C558C31" w14:textId="77777777" w:rsidR="00A0637A" w:rsidRPr="004E6C52" w:rsidRDefault="00A0637A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222222"/>
        </w:rPr>
      </w:pPr>
    </w:p>
    <w:p w14:paraId="22E8C47B" w14:textId="5AAF5F82" w:rsidR="00A0637A" w:rsidRPr="004E6C52" w:rsidRDefault="00A0637A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rPr>
          <w:color w:val="222222"/>
        </w:rPr>
        <w:t>NOTE</w:t>
      </w:r>
      <w:r w:rsidR="003C4FAB" w:rsidRPr="004E6C52">
        <w:rPr>
          <w:color w:val="222222"/>
        </w:rPr>
        <w:t>: 5 ng/mL of basic FGF or FGF2 can be optionally added to this media.</w:t>
      </w:r>
      <w:r w:rsidRPr="004E6C52">
        <w:rPr>
          <w:color w:val="222222"/>
        </w:rPr>
        <w:t xml:space="preserve"> This media will be used for the remaining days of </w:t>
      </w:r>
      <w:r w:rsidR="006F3A06" w:rsidRPr="004E6C52">
        <w:rPr>
          <w:color w:val="222222"/>
        </w:rPr>
        <w:t>S</w:t>
      </w:r>
      <w:r w:rsidRPr="004E6C52">
        <w:rPr>
          <w:color w:val="222222"/>
        </w:rPr>
        <w:t>tage 1.</w:t>
      </w:r>
    </w:p>
    <w:p w14:paraId="276A3094" w14:textId="77777777" w:rsidR="00742B86" w:rsidRPr="004E6C52" w:rsidRDefault="00742B86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266F768D" w14:textId="6028AC49" w:rsidR="004079FE" w:rsidRPr="004E6C52" w:rsidRDefault="00B402B7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 </w:t>
      </w:r>
      <w:r w:rsidR="00AF21AC" w:rsidRPr="004E6C52">
        <w:rPr>
          <w:color w:val="000000"/>
        </w:rPr>
        <w:t xml:space="preserve">Prepare </w:t>
      </w:r>
      <w:r w:rsidR="004079FE" w:rsidRPr="004E6C52">
        <w:rPr>
          <w:color w:val="000000"/>
        </w:rPr>
        <w:t xml:space="preserve">Stage 2 </w:t>
      </w:r>
      <w:r w:rsidR="00742B86" w:rsidRPr="004E6C52">
        <w:rPr>
          <w:color w:val="000000"/>
        </w:rPr>
        <w:t>differentiation media</w:t>
      </w:r>
      <w:r w:rsidR="006C1134" w:rsidRPr="004E6C52">
        <w:rPr>
          <w:color w:val="000000"/>
        </w:rPr>
        <w:t xml:space="preserve"> </w:t>
      </w:r>
      <w:r w:rsidR="004079FE" w:rsidRPr="004E6C52">
        <w:rPr>
          <w:color w:val="000000"/>
        </w:rPr>
        <w:t>(</w:t>
      </w:r>
      <w:r w:rsidR="00FC2118" w:rsidRPr="004E6C52">
        <w:rPr>
          <w:color w:val="000000"/>
        </w:rPr>
        <w:t xml:space="preserve">for </w:t>
      </w:r>
      <w:r w:rsidR="004079FE" w:rsidRPr="004E6C52">
        <w:rPr>
          <w:color w:val="000000"/>
        </w:rPr>
        <w:t xml:space="preserve">Primitive </w:t>
      </w:r>
      <w:r w:rsidR="00FD4B01" w:rsidRPr="004E6C52">
        <w:rPr>
          <w:color w:val="000000"/>
        </w:rPr>
        <w:t>G</w:t>
      </w:r>
      <w:r w:rsidR="004079FE" w:rsidRPr="004E6C52">
        <w:rPr>
          <w:color w:val="000000"/>
        </w:rPr>
        <w:t xml:space="preserve">ut </w:t>
      </w:r>
      <w:r w:rsidR="00FD4B01" w:rsidRPr="004E6C52">
        <w:rPr>
          <w:color w:val="000000"/>
        </w:rPr>
        <w:t>T</w:t>
      </w:r>
      <w:r w:rsidR="004079FE" w:rsidRPr="004E6C52">
        <w:rPr>
          <w:color w:val="000000"/>
        </w:rPr>
        <w:t>ube</w:t>
      </w:r>
      <w:r w:rsidR="0049733E" w:rsidRPr="004E6C52">
        <w:rPr>
          <w:color w:val="000000"/>
        </w:rPr>
        <w:t>; PGT</w:t>
      </w:r>
      <w:r w:rsidR="004079FE" w:rsidRPr="004E6C52">
        <w:rPr>
          <w:color w:val="000000"/>
        </w:rPr>
        <w:t>)</w:t>
      </w:r>
      <w:r w:rsidR="0029796F" w:rsidRPr="004E6C52">
        <w:rPr>
          <w:color w:val="000000"/>
        </w:rPr>
        <w:t>.</w:t>
      </w:r>
    </w:p>
    <w:p w14:paraId="473DD1AD" w14:textId="77777777" w:rsidR="00AF21AC" w:rsidRPr="004E6C52" w:rsidRDefault="00AF21A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57063C36" w14:textId="3A15BB26" w:rsidR="006C1134" w:rsidRPr="004E6C52" w:rsidRDefault="0079440C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4079FE" w:rsidRPr="004E6C52">
        <w:rPr>
          <w:color w:val="000000"/>
        </w:rPr>
        <w:t>Stage 2</w:t>
      </w:r>
      <w:r w:rsidR="006C1134" w:rsidRPr="004E6C52">
        <w:rPr>
          <w:color w:val="000000"/>
        </w:rPr>
        <w:t xml:space="preserve"> differentiation media containing </w:t>
      </w:r>
      <w:r w:rsidR="00FD4B01" w:rsidRPr="004E6C52">
        <w:rPr>
          <w:color w:val="000000"/>
        </w:rPr>
        <w:t>R</w:t>
      </w:r>
      <w:r w:rsidR="00971F57" w:rsidRPr="004E6C52">
        <w:rPr>
          <w:color w:val="222222"/>
        </w:rPr>
        <w:t>ock inhibitor</w:t>
      </w:r>
      <w:r w:rsidR="00D368E8" w:rsidRPr="004E6C52">
        <w:rPr>
          <w:color w:val="000000"/>
        </w:rPr>
        <w:t xml:space="preserve"> from the </w:t>
      </w:r>
      <w:r w:rsidR="00CC0061" w:rsidRPr="004E6C52">
        <w:rPr>
          <w:color w:val="000000"/>
        </w:rPr>
        <w:t xml:space="preserve">Basal media </w:t>
      </w:r>
      <w:r w:rsidR="00D368E8" w:rsidRPr="004E6C52">
        <w:rPr>
          <w:color w:val="000000"/>
        </w:rPr>
        <w:t>by warming it</w:t>
      </w:r>
      <w:r w:rsidR="00CC0061" w:rsidRPr="004E6C52">
        <w:rPr>
          <w:color w:val="000000"/>
        </w:rPr>
        <w:t xml:space="preserve"> at </w:t>
      </w:r>
      <w:r w:rsidR="00CC0061" w:rsidRPr="004E6C52">
        <w:t>37</w:t>
      </w:r>
      <w:r w:rsidR="00D368E8" w:rsidRPr="004E6C52">
        <w:t xml:space="preserve"> </w:t>
      </w:r>
      <w:r w:rsidR="00CC0061" w:rsidRPr="004E6C52">
        <w:t>°C and supplement</w:t>
      </w:r>
      <w:r w:rsidR="00D368E8" w:rsidRPr="004E6C52">
        <w:t>ing</w:t>
      </w:r>
      <w:r w:rsidR="00CC0061" w:rsidRPr="004E6C52">
        <w:t xml:space="preserve"> with </w:t>
      </w:r>
      <w:r w:rsidR="00230AD8" w:rsidRPr="004E6C52">
        <w:rPr>
          <w:color w:val="222222"/>
        </w:rPr>
        <w:t xml:space="preserve">50 ng/mL </w:t>
      </w:r>
      <w:r w:rsidR="00D368E8" w:rsidRPr="004E6C52">
        <w:rPr>
          <w:color w:val="222222"/>
        </w:rPr>
        <w:t xml:space="preserve">of </w:t>
      </w:r>
      <w:r w:rsidR="00230AD8" w:rsidRPr="004E6C52">
        <w:rPr>
          <w:color w:val="222222"/>
        </w:rPr>
        <w:t>FGF10, 50 ng/mL</w:t>
      </w:r>
      <w:r w:rsidR="00CC0061" w:rsidRPr="004E6C52">
        <w:rPr>
          <w:color w:val="222222"/>
        </w:rPr>
        <w:t xml:space="preserve"> </w:t>
      </w:r>
      <w:r w:rsidR="00D368E8" w:rsidRPr="004E6C52">
        <w:rPr>
          <w:color w:val="222222"/>
        </w:rPr>
        <w:t xml:space="preserve">of </w:t>
      </w:r>
      <w:r w:rsidR="00CC0061" w:rsidRPr="004E6C52">
        <w:rPr>
          <w:color w:val="222222"/>
        </w:rPr>
        <w:t xml:space="preserve">NOGGIN, </w:t>
      </w:r>
      <w:r w:rsidR="00CC0061" w:rsidRPr="004E6C52">
        <w:rPr>
          <w:bCs/>
          <w:iCs/>
        </w:rPr>
        <w:t xml:space="preserve">0.25 </w:t>
      </w:r>
      <w:proofErr w:type="spellStart"/>
      <w:r w:rsidR="00CC0061" w:rsidRPr="004E6C52">
        <w:rPr>
          <w:color w:val="222222"/>
        </w:rPr>
        <w:t>μM</w:t>
      </w:r>
      <w:proofErr w:type="spellEnd"/>
      <w:r w:rsidR="00CC0061" w:rsidRPr="004E6C52">
        <w:rPr>
          <w:color w:val="222222"/>
        </w:rPr>
        <w:t xml:space="preserve"> </w:t>
      </w:r>
      <w:r w:rsidR="00D368E8" w:rsidRPr="004E6C52">
        <w:rPr>
          <w:color w:val="222222"/>
        </w:rPr>
        <w:t xml:space="preserve">of </w:t>
      </w:r>
      <w:r w:rsidR="00CC0061" w:rsidRPr="004E6C52">
        <w:rPr>
          <w:color w:val="222222"/>
        </w:rPr>
        <w:t>CHIR99021</w:t>
      </w:r>
      <w:r w:rsidR="009B1448" w:rsidRPr="004E6C52">
        <w:rPr>
          <w:color w:val="222222"/>
        </w:rPr>
        <w:t xml:space="preserve">, 10 </w:t>
      </w:r>
      <w:proofErr w:type="spellStart"/>
      <w:r w:rsidR="009B1448" w:rsidRPr="004E6C52">
        <w:rPr>
          <w:color w:val="222222"/>
        </w:rPr>
        <w:t>μM</w:t>
      </w:r>
      <w:proofErr w:type="spellEnd"/>
      <w:r w:rsidR="009B1448" w:rsidRPr="004E6C52">
        <w:rPr>
          <w:color w:val="222222"/>
        </w:rPr>
        <w:t xml:space="preserve"> </w:t>
      </w:r>
      <w:r w:rsidR="00D368E8" w:rsidRPr="004E6C52">
        <w:rPr>
          <w:color w:val="222222"/>
        </w:rPr>
        <w:t xml:space="preserve">of </w:t>
      </w:r>
      <w:r w:rsidR="00971F57" w:rsidRPr="004E6C52">
        <w:rPr>
          <w:color w:val="222222"/>
        </w:rPr>
        <w:t>Y-27632</w:t>
      </w:r>
      <w:r w:rsidR="00FD4B01" w:rsidRPr="004E6C52">
        <w:rPr>
          <w:color w:val="222222"/>
        </w:rPr>
        <w:t xml:space="preserve"> (Rock inhibitor)</w:t>
      </w:r>
      <w:r w:rsidR="00971F57" w:rsidRPr="004E6C52">
        <w:rPr>
          <w:color w:val="222222"/>
        </w:rPr>
        <w:t>, and</w:t>
      </w:r>
      <w:r w:rsidR="00CC0061" w:rsidRPr="004E6C52">
        <w:rPr>
          <w:color w:val="222222"/>
        </w:rPr>
        <w:t xml:space="preserve"> 0.25 mM </w:t>
      </w:r>
      <w:r w:rsidR="00D368E8" w:rsidRPr="004E6C52">
        <w:rPr>
          <w:color w:val="222222"/>
        </w:rPr>
        <w:t xml:space="preserve">of </w:t>
      </w:r>
      <w:r w:rsidR="00CC0061" w:rsidRPr="004E6C52">
        <w:rPr>
          <w:color w:val="222222"/>
        </w:rPr>
        <w:t>Vitamin C.</w:t>
      </w:r>
    </w:p>
    <w:p w14:paraId="5CA08C47" w14:textId="77777777" w:rsidR="0079440C" w:rsidRPr="004E6C52" w:rsidRDefault="0079440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16FC9683" w14:textId="7C5E314B" w:rsidR="0079440C" w:rsidRPr="004E6C52" w:rsidRDefault="00F3581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rPr>
          <w:color w:val="000000"/>
        </w:rPr>
        <w:t xml:space="preserve">NOTE: </w:t>
      </w:r>
      <w:r w:rsidR="0079440C" w:rsidRPr="004E6C52">
        <w:rPr>
          <w:color w:val="000000"/>
        </w:rPr>
        <w:t>This media is used on the day of dissociation of endodermal cells.</w:t>
      </w:r>
    </w:p>
    <w:p w14:paraId="0A681A28" w14:textId="77777777" w:rsidR="0079440C" w:rsidRPr="004E6C52" w:rsidRDefault="0079440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230DD311" w14:textId="6C23E422" w:rsidR="006C1134" w:rsidRPr="004E6C52" w:rsidRDefault="00AA7BB8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4079FE" w:rsidRPr="004E6C52">
        <w:rPr>
          <w:color w:val="000000"/>
        </w:rPr>
        <w:t>Stage 2</w:t>
      </w:r>
      <w:r w:rsidR="006C1134" w:rsidRPr="004E6C52">
        <w:rPr>
          <w:color w:val="000000"/>
        </w:rPr>
        <w:t xml:space="preserve"> differentiation media without </w:t>
      </w:r>
      <w:r w:rsidR="00971F57" w:rsidRPr="004E6C52">
        <w:rPr>
          <w:color w:val="000000"/>
        </w:rPr>
        <w:t>R</w:t>
      </w:r>
      <w:r w:rsidR="006C1134" w:rsidRPr="004E6C52">
        <w:rPr>
          <w:color w:val="000000"/>
        </w:rPr>
        <w:t>ock inhibitor</w:t>
      </w:r>
      <w:r w:rsidR="00AB6D5A" w:rsidRPr="004E6C52">
        <w:rPr>
          <w:color w:val="000000"/>
        </w:rPr>
        <w:t xml:space="preserve"> following the same procedure for the</w:t>
      </w:r>
      <w:r w:rsidR="006C1134" w:rsidRPr="004E6C52">
        <w:rPr>
          <w:color w:val="000000"/>
        </w:rPr>
        <w:t xml:space="preserve"> </w:t>
      </w:r>
      <w:r w:rsidR="009B1448" w:rsidRPr="004E6C52">
        <w:rPr>
          <w:color w:val="000000"/>
        </w:rPr>
        <w:t xml:space="preserve">Media </w:t>
      </w:r>
      <w:r w:rsidR="00AB6D5A" w:rsidRPr="004E6C52">
        <w:rPr>
          <w:color w:val="000000"/>
        </w:rPr>
        <w:t>prepared in step</w:t>
      </w:r>
      <w:r w:rsidR="009B1448" w:rsidRPr="004E6C52">
        <w:rPr>
          <w:color w:val="000000"/>
        </w:rPr>
        <w:t xml:space="preserve"> 1.3.1</w:t>
      </w:r>
      <w:r w:rsidR="00AB6D5A" w:rsidRPr="004E6C52">
        <w:rPr>
          <w:color w:val="000000"/>
        </w:rPr>
        <w:t>, excluding the</w:t>
      </w:r>
      <w:r w:rsidR="009B1448" w:rsidRPr="004E6C52">
        <w:rPr>
          <w:color w:val="000000"/>
        </w:rPr>
        <w:t xml:space="preserve"> </w:t>
      </w:r>
      <w:r w:rsidR="00971F57" w:rsidRPr="004E6C52">
        <w:rPr>
          <w:color w:val="000000"/>
        </w:rPr>
        <w:t xml:space="preserve">Rock </w:t>
      </w:r>
      <w:r w:rsidR="009B1448" w:rsidRPr="004E6C52">
        <w:rPr>
          <w:color w:val="000000"/>
        </w:rPr>
        <w:t>inhibitor.</w:t>
      </w:r>
    </w:p>
    <w:p w14:paraId="37F3DACC" w14:textId="77777777" w:rsidR="00AB6D5A" w:rsidRPr="004E6C52" w:rsidRDefault="00AB6D5A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24CB1473" w14:textId="64E90C4B" w:rsidR="00742B86" w:rsidRPr="004E6C52" w:rsidRDefault="00AB6D5A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rPr>
          <w:color w:val="000000"/>
        </w:rPr>
        <w:t xml:space="preserve">NOTE: </w:t>
      </w:r>
      <w:r w:rsidR="00AA7BB8" w:rsidRPr="004E6C52">
        <w:rPr>
          <w:color w:val="000000"/>
        </w:rPr>
        <w:t xml:space="preserve">This media is used on the second day of </w:t>
      </w:r>
      <w:r w:rsidR="006F3A06" w:rsidRPr="004E6C52">
        <w:rPr>
          <w:color w:val="000000"/>
        </w:rPr>
        <w:t>S</w:t>
      </w:r>
      <w:r w:rsidR="00AA7BB8" w:rsidRPr="004E6C52">
        <w:rPr>
          <w:color w:val="000000"/>
        </w:rPr>
        <w:t>tage 2.</w:t>
      </w:r>
    </w:p>
    <w:p w14:paraId="143607B3" w14:textId="77777777" w:rsidR="00AB6D5A" w:rsidRPr="004E6C52" w:rsidRDefault="00AB6D5A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275010C0" w14:textId="0D530D54" w:rsidR="00742B86" w:rsidRPr="004E6C52" w:rsidRDefault="00B402B7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 </w:t>
      </w:r>
      <w:r w:rsidR="00833630" w:rsidRPr="004E6C52">
        <w:rPr>
          <w:color w:val="000000"/>
        </w:rPr>
        <w:t xml:space="preserve">Prepare </w:t>
      </w:r>
      <w:r w:rsidR="004079FE" w:rsidRPr="004E6C52">
        <w:rPr>
          <w:color w:val="000000"/>
        </w:rPr>
        <w:t>Stage 3</w:t>
      </w:r>
      <w:r w:rsidR="00742B86" w:rsidRPr="004E6C52">
        <w:rPr>
          <w:color w:val="000000"/>
        </w:rPr>
        <w:t xml:space="preserve"> differentiation media</w:t>
      </w:r>
      <w:r w:rsidR="009B1448" w:rsidRPr="004E6C52">
        <w:rPr>
          <w:color w:val="000000"/>
        </w:rPr>
        <w:t xml:space="preserve"> (</w:t>
      </w:r>
      <w:r w:rsidR="0043076D" w:rsidRPr="004E6C52">
        <w:rPr>
          <w:color w:val="000000"/>
        </w:rPr>
        <w:t xml:space="preserve">for </w:t>
      </w:r>
      <w:r w:rsidR="00FD4B01" w:rsidRPr="004E6C52">
        <w:rPr>
          <w:color w:val="000000"/>
        </w:rPr>
        <w:t>Posterior Foregut</w:t>
      </w:r>
      <w:r w:rsidR="009B1448" w:rsidRPr="004E6C52">
        <w:rPr>
          <w:color w:val="000000"/>
        </w:rPr>
        <w:t>)</w:t>
      </w:r>
      <w:r w:rsidR="0029796F" w:rsidRPr="004E6C52">
        <w:rPr>
          <w:color w:val="000000"/>
        </w:rPr>
        <w:t>.</w:t>
      </w:r>
    </w:p>
    <w:p w14:paraId="1E8165D5" w14:textId="1052BC97" w:rsidR="00833630" w:rsidRPr="004E6C52" w:rsidRDefault="0083363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647E3E39" w14:textId="70E54945" w:rsidR="00BE76D3" w:rsidRPr="004E6C52" w:rsidRDefault="00312FC5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9B1448" w:rsidRPr="004E6C52">
        <w:rPr>
          <w:color w:val="000000"/>
        </w:rPr>
        <w:t>DMEM media containing 4.5 g/</w:t>
      </w:r>
      <w:r w:rsidRPr="004E6C52">
        <w:rPr>
          <w:color w:val="000000"/>
        </w:rPr>
        <w:t>L of</w:t>
      </w:r>
      <w:r w:rsidR="009B1448" w:rsidRPr="004E6C52">
        <w:rPr>
          <w:color w:val="000000"/>
        </w:rPr>
        <w:t xml:space="preserve"> </w:t>
      </w:r>
      <w:r w:rsidR="0029796F" w:rsidRPr="004E6C52">
        <w:rPr>
          <w:color w:val="000000"/>
        </w:rPr>
        <w:t>G</w:t>
      </w:r>
      <w:r w:rsidR="009B1448" w:rsidRPr="004E6C52">
        <w:rPr>
          <w:color w:val="000000"/>
        </w:rPr>
        <w:t>lucose</w:t>
      </w:r>
      <w:r w:rsidR="00BE76D3" w:rsidRPr="004E6C52">
        <w:rPr>
          <w:color w:val="000000"/>
        </w:rPr>
        <w:t>,</w:t>
      </w:r>
      <w:r w:rsidR="00E02FE4" w:rsidRPr="004E6C52">
        <w:rPr>
          <w:color w:val="000000"/>
        </w:rPr>
        <w:t xml:space="preserve"> then</w:t>
      </w:r>
      <w:r w:rsidRPr="004E6C52">
        <w:rPr>
          <w:color w:val="000000"/>
        </w:rPr>
        <w:t xml:space="preserve"> </w:t>
      </w:r>
      <w:r w:rsidR="009B1448" w:rsidRPr="004E6C52">
        <w:rPr>
          <w:color w:val="000000"/>
        </w:rPr>
        <w:t xml:space="preserve">supplement with 1% </w:t>
      </w:r>
      <w:r w:rsidRPr="004E6C52">
        <w:rPr>
          <w:color w:val="000000"/>
        </w:rPr>
        <w:t xml:space="preserve">of </w:t>
      </w:r>
      <w:r w:rsidR="0029796F" w:rsidRPr="004E6C52">
        <w:rPr>
          <w:bCs/>
          <w:iCs/>
        </w:rPr>
        <w:t>P</w:t>
      </w:r>
      <w:r w:rsidRPr="004E6C52">
        <w:rPr>
          <w:bCs/>
          <w:iCs/>
        </w:rPr>
        <w:t>enicillin</w:t>
      </w:r>
      <w:r w:rsidRPr="004E6C52">
        <w:rPr>
          <w:color w:val="000000"/>
        </w:rPr>
        <w:t>-</w:t>
      </w:r>
      <w:r w:rsidRPr="004E6C52">
        <w:t>streptomycin</w:t>
      </w:r>
      <w:r w:rsidRPr="004E6C52">
        <w:rPr>
          <w:color w:val="000000"/>
        </w:rPr>
        <w:t xml:space="preserve"> </w:t>
      </w:r>
      <w:r w:rsidR="009B1448" w:rsidRPr="004E6C52">
        <w:rPr>
          <w:color w:val="000000"/>
        </w:rPr>
        <w:t xml:space="preserve">and 2 mM </w:t>
      </w:r>
      <w:r w:rsidR="00BE76D3" w:rsidRPr="004E6C52">
        <w:rPr>
          <w:color w:val="000000"/>
        </w:rPr>
        <w:t xml:space="preserve">of </w:t>
      </w:r>
      <w:proofErr w:type="spellStart"/>
      <w:r w:rsidR="0029796F" w:rsidRPr="004E6C52">
        <w:rPr>
          <w:color w:val="000000"/>
        </w:rPr>
        <w:t>G</w:t>
      </w:r>
      <w:r w:rsidR="009B1448" w:rsidRPr="004E6C52">
        <w:rPr>
          <w:color w:val="000000"/>
        </w:rPr>
        <w:t>lutamax</w:t>
      </w:r>
      <w:proofErr w:type="spellEnd"/>
      <w:r w:rsidR="009B1448" w:rsidRPr="004E6C52">
        <w:rPr>
          <w:color w:val="000000"/>
        </w:rPr>
        <w:t xml:space="preserve"> </w:t>
      </w:r>
      <w:r w:rsidR="00BE76D3" w:rsidRPr="004E6C52">
        <w:rPr>
          <w:color w:val="000000"/>
        </w:rPr>
        <w:t>and</w:t>
      </w:r>
      <w:r w:rsidR="00971F57" w:rsidRPr="004E6C52">
        <w:rPr>
          <w:color w:val="000000"/>
        </w:rPr>
        <w:t xml:space="preserve"> </w:t>
      </w:r>
      <w:r w:rsidR="009B1448" w:rsidRPr="004E6C52">
        <w:rPr>
          <w:color w:val="000000"/>
        </w:rPr>
        <w:t xml:space="preserve">use as basal media for </w:t>
      </w:r>
      <w:r w:rsidR="006F3A06" w:rsidRPr="004E6C52">
        <w:rPr>
          <w:color w:val="000000"/>
        </w:rPr>
        <w:t>S</w:t>
      </w:r>
      <w:r w:rsidR="009B1448" w:rsidRPr="004E6C52">
        <w:rPr>
          <w:color w:val="000000"/>
        </w:rPr>
        <w:t xml:space="preserve">tages 3 and 4. </w:t>
      </w:r>
    </w:p>
    <w:p w14:paraId="45A46733" w14:textId="77777777" w:rsidR="00BE76D3" w:rsidRPr="004E6C52" w:rsidRDefault="00BE76D3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50B83DCF" w14:textId="77777777" w:rsidR="00B16DDA" w:rsidRPr="004E6C52" w:rsidRDefault="009B1448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>Warm</w:t>
      </w:r>
      <w:r w:rsidR="00FC304A" w:rsidRPr="004E6C52">
        <w:rPr>
          <w:color w:val="000000"/>
        </w:rPr>
        <w:t xml:space="preserve"> the</w:t>
      </w:r>
      <w:r w:rsidRPr="004E6C52">
        <w:rPr>
          <w:color w:val="000000"/>
        </w:rPr>
        <w:t xml:space="preserve"> DMEM media </w:t>
      </w:r>
      <w:r w:rsidR="00FC304A" w:rsidRPr="004E6C52">
        <w:rPr>
          <w:color w:val="000000"/>
        </w:rPr>
        <w:t>(prepared in step 1.4.1) and</w:t>
      </w:r>
      <w:r w:rsidRPr="004E6C52">
        <w:rPr>
          <w:color w:val="000000"/>
        </w:rPr>
        <w:t xml:space="preserve"> suppleme</w:t>
      </w:r>
      <w:r w:rsidR="00FC304A" w:rsidRPr="004E6C52">
        <w:rPr>
          <w:color w:val="000000"/>
        </w:rPr>
        <w:t>nt</w:t>
      </w:r>
      <w:r w:rsidRPr="004E6C52">
        <w:rPr>
          <w:color w:val="000000"/>
        </w:rPr>
        <w:t xml:space="preserve"> with 2 </w:t>
      </w:r>
      <w:proofErr w:type="spellStart"/>
      <w:r w:rsidRPr="004E6C52">
        <w:rPr>
          <w:color w:val="000000"/>
        </w:rPr>
        <w:t>μM</w:t>
      </w:r>
      <w:proofErr w:type="spellEnd"/>
      <w:r w:rsidRPr="004E6C52">
        <w:rPr>
          <w:color w:val="000000"/>
        </w:rPr>
        <w:t xml:space="preserve"> </w:t>
      </w:r>
      <w:r w:rsidR="00FC304A" w:rsidRPr="004E6C52">
        <w:rPr>
          <w:color w:val="000000"/>
        </w:rPr>
        <w:t xml:space="preserve">of </w:t>
      </w:r>
      <w:r w:rsidRPr="004E6C52">
        <w:rPr>
          <w:color w:val="000000"/>
        </w:rPr>
        <w:t xml:space="preserve">Retinoic acid, 0.25 </w:t>
      </w:r>
      <w:proofErr w:type="spellStart"/>
      <w:r w:rsidRPr="004E6C52">
        <w:rPr>
          <w:color w:val="000000"/>
        </w:rPr>
        <w:t>μM</w:t>
      </w:r>
      <w:proofErr w:type="spellEnd"/>
      <w:r w:rsidRPr="004E6C52">
        <w:rPr>
          <w:color w:val="000000"/>
        </w:rPr>
        <w:t xml:space="preserve"> </w:t>
      </w:r>
      <w:r w:rsidR="00FC304A" w:rsidRPr="004E6C52">
        <w:rPr>
          <w:color w:val="000000"/>
        </w:rPr>
        <w:t xml:space="preserve">of </w:t>
      </w:r>
      <w:r w:rsidRPr="004E6C52">
        <w:rPr>
          <w:color w:val="000000"/>
        </w:rPr>
        <w:t xml:space="preserve">SANT-1, </w:t>
      </w:r>
      <w:r w:rsidR="00230AD8" w:rsidRPr="004E6C52">
        <w:rPr>
          <w:color w:val="000000"/>
        </w:rPr>
        <w:t xml:space="preserve">50 ng/mL </w:t>
      </w:r>
      <w:r w:rsidR="00FC304A" w:rsidRPr="004E6C52">
        <w:rPr>
          <w:color w:val="000000"/>
        </w:rPr>
        <w:t xml:space="preserve">of </w:t>
      </w:r>
      <w:r w:rsidR="00230AD8" w:rsidRPr="004E6C52">
        <w:rPr>
          <w:color w:val="000000"/>
        </w:rPr>
        <w:t>FGF10, 50 ng/mL</w:t>
      </w:r>
      <w:r w:rsidRPr="004E6C52">
        <w:rPr>
          <w:color w:val="000000"/>
        </w:rPr>
        <w:t xml:space="preserve"> </w:t>
      </w:r>
      <w:r w:rsidR="00FC304A" w:rsidRPr="004E6C52">
        <w:rPr>
          <w:color w:val="000000"/>
        </w:rPr>
        <w:t xml:space="preserve">of </w:t>
      </w:r>
      <w:r w:rsidRPr="004E6C52">
        <w:rPr>
          <w:color w:val="000000"/>
        </w:rPr>
        <w:t xml:space="preserve">NOGGIN, 0.25 mM </w:t>
      </w:r>
      <w:r w:rsidR="00FC304A" w:rsidRPr="004E6C52">
        <w:rPr>
          <w:color w:val="000000"/>
        </w:rPr>
        <w:t xml:space="preserve">of </w:t>
      </w:r>
      <w:r w:rsidRPr="004E6C52">
        <w:rPr>
          <w:color w:val="000000"/>
        </w:rPr>
        <w:t>Vitamin C</w:t>
      </w:r>
      <w:r w:rsidR="00971F57" w:rsidRPr="004E6C52">
        <w:rPr>
          <w:color w:val="000000"/>
        </w:rPr>
        <w:t>,</w:t>
      </w:r>
      <w:r w:rsidRPr="004E6C52">
        <w:rPr>
          <w:color w:val="000000"/>
        </w:rPr>
        <w:t xml:space="preserve"> and 1% B27 supplement without vitamin A</w:t>
      </w:r>
      <w:r w:rsidR="00612DC9" w:rsidRPr="004E6C52">
        <w:rPr>
          <w:color w:val="000000"/>
        </w:rPr>
        <w:t xml:space="preserve"> </w:t>
      </w:r>
      <w:r w:rsidR="00612DC9" w:rsidRPr="004E6C52">
        <w:rPr>
          <w:bCs/>
          <w:iCs/>
        </w:rPr>
        <w:t xml:space="preserve">(see </w:t>
      </w:r>
      <w:r w:rsidR="00612DC9" w:rsidRPr="004E6C52">
        <w:rPr>
          <w:b/>
          <w:iCs/>
        </w:rPr>
        <w:t>Table of Materials</w:t>
      </w:r>
      <w:r w:rsidR="00612DC9" w:rsidRPr="004E6C52">
        <w:rPr>
          <w:bCs/>
          <w:iCs/>
        </w:rPr>
        <w:t>)</w:t>
      </w:r>
      <w:r w:rsidRPr="004E6C52">
        <w:rPr>
          <w:color w:val="000000"/>
        </w:rPr>
        <w:t xml:space="preserve">. </w:t>
      </w:r>
    </w:p>
    <w:p w14:paraId="77D9A884" w14:textId="77777777" w:rsidR="00B16DDA" w:rsidRPr="004E6C52" w:rsidRDefault="00B16DDA" w:rsidP="004E6C52">
      <w:pPr>
        <w:pStyle w:val="ListParagraph"/>
        <w:ind w:left="0"/>
        <w:rPr>
          <w:color w:val="000000"/>
        </w:rPr>
      </w:pPr>
    </w:p>
    <w:p w14:paraId="72D08A08" w14:textId="128799E3" w:rsidR="009B1448" w:rsidRPr="004E6C52" w:rsidRDefault="00B16DDA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rPr>
          <w:color w:val="000000"/>
        </w:rPr>
        <w:t>NOTE: This</w:t>
      </w:r>
      <w:r w:rsidR="009B1448" w:rsidRPr="004E6C52">
        <w:rPr>
          <w:color w:val="000000"/>
        </w:rPr>
        <w:t xml:space="preserve"> medi</w:t>
      </w:r>
      <w:r w:rsidR="00971F57" w:rsidRPr="004E6C52">
        <w:rPr>
          <w:color w:val="000000"/>
        </w:rPr>
        <w:t>a</w:t>
      </w:r>
      <w:r w:rsidR="009B1448" w:rsidRPr="004E6C52">
        <w:rPr>
          <w:color w:val="000000"/>
        </w:rPr>
        <w:t xml:space="preserve"> </w:t>
      </w:r>
      <w:r w:rsidRPr="004E6C52">
        <w:rPr>
          <w:color w:val="000000"/>
        </w:rPr>
        <w:t>is</w:t>
      </w:r>
      <w:r w:rsidR="009B1448" w:rsidRPr="004E6C52">
        <w:rPr>
          <w:color w:val="000000"/>
        </w:rPr>
        <w:t xml:space="preserve"> used for </w:t>
      </w:r>
      <w:r w:rsidR="00FD4B01" w:rsidRPr="004E6C52">
        <w:rPr>
          <w:color w:val="000000"/>
        </w:rPr>
        <w:t xml:space="preserve">4 </w:t>
      </w:r>
      <w:r w:rsidR="009B1448" w:rsidRPr="004E6C52">
        <w:rPr>
          <w:color w:val="000000"/>
        </w:rPr>
        <w:t xml:space="preserve">days of </w:t>
      </w:r>
      <w:r w:rsidR="006F3A06" w:rsidRPr="004E6C52">
        <w:rPr>
          <w:color w:val="000000"/>
        </w:rPr>
        <w:t>S</w:t>
      </w:r>
      <w:r w:rsidR="009B1448" w:rsidRPr="004E6C52">
        <w:rPr>
          <w:color w:val="000000"/>
        </w:rPr>
        <w:t>tage 3</w:t>
      </w:r>
      <w:r w:rsidR="00FD4B01" w:rsidRPr="004E6C52">
        <w:rPr>
          <w:color w:val="000000"/>
        </w:rPr>
        <w:t xml:space="preserve"> for P2-D (</w:t>
      </w:r>
      <w:r w:rsidR="005F7BE2" w:rsidRPr="004E6C52">
        <w:rPr>
          <w:color w:val="000000"/>
        </w:rPr>
        <w:t>Protoc</w:t>
      </w:r>
      <w:r w:rsidR="0063145F" w:rsidRPr="004E6C52">
        <w:rPr>
          <w:color w:val="000000"/>
        </w:rPr>
        <w:t>o</w:t>
      </w:r>
      <w:r w:rsidR="005F7BE2" w:rsidRPr="004E6C52">
        <w:rPr>
          <w:color w:val="000000"/>
        </w:rPr>
        <w:t xml:space="preserve">l 2, </w:t>
      </w:r>
      <w:r w:rsidR="00FD4B01" w:rsidRPr="004E6C52">
        <w:rPr>
          <w:color w:val="000000"/>
        </w:rPr>
        <w:t xml:space="preserve">optimized, dissociated) and 2 days of </w:t>
      </w:r>
      <w:r w:rsidR="006F3A06" w:rsidRPr="004E6C52">
        <w:rPr>
          <w:color w:val="000000"/>
        </w:rPr>
        <w:t>S</w:t>
      </w:r>
      <w:r w:rsidR="00FD4B01" w:rsidRPr="004E6C52">
        <w:rPr>
          <w:color w:val="000000"/>
        </w:rPr>
        <w:t>tage 3 for P1-ND (</w:t>
      </w:r>
      <w:r w:rsidR="00CF4C06" w:rsidRPr="004E6C52">
        <w:rPr>
          <w:color w:val="000000"/>
        </w:rPr>
        <w:t xml:space="preserve">Protocol 1, non-optimized, </w:t>
      </w:r>
      <w:r w:rsidR="00FD4B01" w:rsidRPr="004E6C52">
        <w:rPr>
          <w:color w:val="000000"/>
        </w:rPr>
        <w:t>non-dissociated)</w:t>
      </w:r>
      <w:r w:rsidR="009B1448" w:rsidRPr="004E6C52">
        <w:rPr>
          <w:color w:val="000000"/>
        </w:rPr>
        <w:t>.</w:t>
      </w:r>
      <w:r w:rsidR="00FD4B01" w:rsidRPr="004E6C52">
        <w:rPr>
          <w:color w:val="000000"/>
        </w:rPr>
        <w:t xml:space="preserve"> </w:t>
      </w:r>
    </w:p>
    <w:p w14:paraId="4BD0E0E2" w14:textId="77777777" w:rsidR="00742B86" w:rsidRPr="004E6C52" w:rsidRDefault="00742B86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1B2D5E41" w14:textId="150224FF" w:rsidR="00742B86" w:rsidRPr="004E6C52" w:rsidRDefault="008E7A37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Prepare </w:t>
      </w:r>
      <w:r w:rsidR="004079FE" w:rsidRPr="004E6C52">
        <w:rPr>
          <w:color w:val="000000"/>
        </w:rPr>
        <w:t>Stage 4 differentiation media (</w:t>
      </w:r>
      <w:r w:rsidR="0043076D" w:rsidRPr="004E6C52">
        <w:rPr>
          <w:color w:val="000000"/>
        </w:rPr>
        <w:t xml:space="preserve">for </w:t>
      </w:r>
      <w:r w:rsidR="00FD4B01" w:rsidRPr="004E6C52">
        <w:rPr>
          <w:color w:val="000000"/>
        </w:rPr>
        <w:t>P</w:t>
      </w:r>
      <w:r w:rsidR="00742B86" w:rsidRPr="004E6C52">
        <w:rPr>
          <w:color w:val="000000"/>
        </w:rPr>
        <w:t xml:space="preserve">ancreatic </w:t>
      </w:r>
      <w:r w:rsidR="00FD4B01" w:rsidRPr="004E6C52">
        <w:rPr>
          <w:color w:val="000000"/>
        </w:rPr>
        <w:t>P</w:t>
      </w:r>
      <w:r w:rsidR="00742B86" w:rsidRPr="004E6C52">
        <w:rPr>
          <w:color w:val="000000"/>
        </w:rPr>
        <w:t>rogenitor</w:t>
      </w:r>
      <w:r w:rsidR="004079FE" w:rsidRPr="004E6C52">
        <w:rPr>
          <w:color w:val="000000"/>
        </w:rPr>
        <w:t>s)</w:t>
      </w:r>
      <w:r w:rsidR="001A5E40" w:rsidRPr="004E6C52">
        <w:rPr>
          <w:color w:val="000000"/>
        </w:rPr>
        <w:t>.</w:t>
      </w:r>
      <w:r w:rsidR="00742B86" w:rsidRPr="004E6C52">
        <w:rPr>
          <w:color w:val="000000"/>
        </w:rPr>
        <w:t xml:space="preserve"> </w:t>
      </w:r>
    </w:p>
    <w:p w14:paraId="1F76606C" w14:textId="77777777" w:rsidR="00131C9B" w:rsidRPr="004E6C52" w:rsidRDefault="00131C9B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000000"/>
        </w:rPr>
      </w:pPr>
    </w:p>
    <w:p w14:paraId="7DA3F708" w14:textId="5CE23F08" w:rsidR="009B1448" w:rsidRPr="004E6C52" w:rsidRDefault="00F44DE3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Add </w:t>
      </w:r>
      <w:r w:rsidR="00230AD8" w:rsidRPr="004E6C52">
        <w:rPr>
          <w:color w:val="000000"/>
        </w:rPr>
        <w:t>DMEM containing 4.5 g/L</w:t>
      </w:r>
      <w:r w:rsidR="009B1448" w:rsidRPr="004E6C52">
        <w:rPr>
          <w:color w:val="000000"/>
        </w:rPr>
        <w:t xml:space="preserve"> </w:t>
      </w:r>
      <w:r w:rsidRPr="004E6C52">
        <w:rPr>
          <w:color w:val="000000"/>
        </w:rPr>
        <w:t xml:space="preserve">of </w:t>
      </w:r>
      <w:r w:rsidR="001A5E40" w:rsidRPr="004E6C52">
        <w:rPr>
          <w:color w:val="000000"/>
        </w:rPr>
        <w:t>G</w:t>
      </w:r>
      <w:r w:rsidR="009B1448" w:rsidRPr="004E6C52">
        <w:rPr>
          <w:color w:val="000000"/>
        </w:rPr>
        <w:t xml:space="preserve">lucose with </w:t>
      </w:r>
      <w:r w:rsidR="00230AD8" w:rsidRPr="004E6C52">
        <w:rPr>
          <w:color w:val="000000"/>
        </w:rPr>
        <w:t>100 ng/mL</w:t>
      </w:r>
      <w:r w:rsidR="009B1448" w:rsidRPr="004E6C52">
        <w:rPr>
          <w:color w:val="000000"/>
        </w:rPr>
        <w:t xml:space="preserve"> </w:t>
      </w:r>
      <w:r w:rsidRPr="004E6C52">
        <w:rPr>
          <w:color w:val="000000"/>
        </w:rPr>
        <w:t xml:space="preserve">of </w:t>
      </w:r>
      <w:r w:rsidR="009B1448" w:rsidRPr="004E6C52">
        <w:rPr>
          <w:color w:val="000000"/>
        </w:rPr>
        <w:t>E</w:t>
      </w:r>
      <w:r w:rsidR="00230AD8" w:rsidRPr="004E6C52">
        <w:rPr>
          <w:color w:val="000000"/>
        </w:rPr>
        <w:t>GF, 10 mM</w:t>
      </w:r>
      <w:r w:rsidRPr="004E6C52">
        <w:rPr>
          <w:color w:val="000000"/>
        </w:rPr>
        <w:t xml:space="preserve"> of</w:t>
      </w:r>
      <w:r w:rsidR="00230AD8" w:rsidRPr="004E6C52">
        <w:rPr>
          <w:color w:val="000000"/>
        </w:rPr>
        <w:t xml:space="preserve"> Nicotinamide, 50 ng/mL</w:t>
      </w:r>
      <w:r w:rsidR="009B1448" w:rsidRPr="004E6C52">
        <w:rPr>
          <w:color w:val="000000"/>
        </w:rPr>
        <w:t xml:space="preserve"> </w:t>
      </w:r>
      <w:r w:rsidRPr="004E6C52">
        <w:rPr>
          <w:color w:val="000000"/>
        </w:rPr>
        <w:t xml:space="preserve">of </w:t>
      </w:r>
      <w:r w:rsidR="009B1448" w:rsidRPr="004E6C52">
        <w:rPr>
          <w:color w:val="000000"/>
        </w:rPr>
        <w:t xml:space="preserve">NOGGIN, 0.25 mM </w:t>
      </w:r>
      <w:r w:rsidRPr="004E6C52">
        <w:rPr>
          <w:color w:val="000000"/>
        </w:rPr>
        <w:t xml:space="preserve">of </w:t>
      </w:r>
      <w:r w:rsidR="009B1448" w:rsidRPr="004E6C52">
        <w:rPr>
          <w:color w:val="000000"/>
        </w:rPr>
        <w:t>Vitamin C</w:t>
      </w:r>
      <w:r w:rsidR="00971F57" w:rsidRPr="004E6C52">
        <w:rPr>
          <w:color w:val="000000"/>
        </w:rPr>
        <w:t>,</w:t>
      </w:r>
      <w:r w:rsidR="009B1448" w:rsidRPr="004E6C52">
        <w:rPr>
          <w:color w:val="000000"/>
        </w:rPr>
        <w:t xml:space="preserve"> and 1% </w:t>
      </w:r>
      <w:r w:rsidRPr="004E6C52">
        <w:rPr>
          <w:color w:val="000000"/>
        </w:rPr>
        <w:t xml:space="preserve">of </w:t>
      </w:r>
      <w:r w:rsidR="009B1448" w:rsidRPr="004E6C52">
        <w:rPr>
          <w:color w:val="000000"/>
        </w:rPr>
        <w:t xml:space="preserve">B27 supplement without </w:t>
      </w:r>
      <w:r w:rsidR="001A5E40" w:rsidRPr="004E6C52">
        <w:rPr>
          <w:color w:val="000000"/>
        </w:rPr>
        <w:t>V</w:t>
      </w:r>
      <w:r w:rsidR="009B1448" w:rsidRPr="004E6C52">
        <w:rPr>
          <w:color w:val="000000"/>
        </w:rPr>
        <w:t>itamin A</w:t>
      </w:r>
      <w:r w:rsidRPr="004E6C52">
        <w:rPr>
          <w:color w:val="000000"/>
        </w:rPr>
        <w:t xml:space="preserve"> </w:t>
      </w:r>
      <w:r w:rsidRPr="004E6C52">
        <w:rPr>
          <w:bCs/>
          <w:iCs/>
        </w:rPr>
        <w:t xml:space="preserve">(see </w:t>
      </w:r>
      <w:r w:rsidRPr="004E6C52">
        <w:rPr>
          <w:b/>
          <w:iCs/>
        </w:rPr>
        <w:t>Table of Materials</w:t>
      </w:r>
      <w:r w:rsidRPr="004E6C52">
        <w:rPr>
          <w:bCs/>
          <w:iCs/>
        </w:rPr>
        <w:t>)</w:t>
      </w:r>
      <w:r w:rsidR="009B1448" w:rsidRPr="004E6C52">
        <w:rPr>
          <w:color w:val="000000"/>
        </w:rPr>
        <w:t xml:space="preserve">. </w:t>
      </w:r>
      <w:r w:rsidRPr="004E6C52">
        <w:rPr>
          <w:color w:val="000000"/>
        </w:rPr>
        <w:t>Use this</w:t>
      </w:r>
      <w:r w:rsidR="009B1448" w:rsidRPr="004E6C52">
        <w:rPr>
          <w:color w:val="000000"/>
        </w:rPr>
        <w:t xml:space="preserve"> media for all days of </w:t>
      </w:r>
      <w:r w:rsidR="006F3A06" w:rsidRPr="004E6C52">
        <w:rPr>
          <w:color w:val="000000"/>
        </w:rPr>
        <w:t>S</w:t>
      </w:r>
      <w:r w:rsidR="009B1448" w:rsidRPr="004E6C52">
        <w:rPr>
          <w:color w:val="000000"/>
        </w:rPr>
        <w:t>tage 4.</w:t>
      </w:r>
    </w:p>
    <w:p w14:paraId="602A65C8" w14:textId="171837F0" w:rsidR="006A08A8" w:rsidRPr="004E6C52" w:rsidRDefault="006A08A8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222222"/>
        </w:rPr>
      </w:pPr>
    </w:p>
    <w:p w14:paraId="28993115" w14:textId="6BA5F354" w:rsidR="006A08A8" w:rsidRPr="004E6C52" w:rsidRDefault="00B06055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4E6C52">
        <w:t xml:space="preserve">NOTE: </w:t>
      </w:r>
      <w:r w:rsidR="006A08A8" w:rsidRPr="004E6C52">
        <w:t>Maintain all reagents at appropriate temperatures</w:t>
      </w:r>
      <w:r w:rsidR="00466324" w:rsidRPr="004E6C52">
        <w:t>,</w:t>
      </w:r>
      <w:r w:rsidR="006A08A8" w:rsidRPr="004E6C52">
        <w:t xml:space="preserve"> and all cytokine and sensitive reagents </w:t>
      </w:r>
      <w:r w:rsidR="00466324" w:rsidRPr="004E6C52">
        <w:t>need to</w:t>
      </w:r>
      <w:r w:rsidR="006A08A8" w:rsidRPr="004E6C52">
        <w:t xml:space="preserve"> be aliquoted. Thaw the aliquoted reagents and add to the basal media at the time of changing the differentiation media.</w:t>
      </w:r>
      <w:r w:rsidR="00426523" w:rsidRPr="004E6C52">
        <w:t xml:space="preserve"> The compositions of the different differentiation media are provided in </w:t>
      </w:r>
      <w:r w:rsidR="00426523" w:rsidRPr="004E6C52">
        <w:rPr>
          <w:b/>
          <w:bCs/>
        </w:rPr>
        <w:t>Table 1</w:t>
      </w:r>
      <w:r w:rsidR="00426523" w:rsidRPr="004E6C52">
        <w:t>.</w:t>
      </w:r>
    </w:p>
    <w:p w14:paraId="1726B63A" w14:textId="77777777" w:rsidR="006A08A8" w:rsidRPr="004E6C52" w:rsidRDefault="006A08A8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222222"/>
        </w:rPr>
      </w:pPr>
    </w:p>
    <w:p w14:paraId="257C404C" w14:textId="64357EA1" w:rsidR="003F17BC" w:rsidRPr="004E6C52" w:rsidRDefault="003873F7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/>
        </w:rPr>
      </w:pPr>
      <w:r w:rsidRPr="004E6C52">
        <w:rPr>
          <w:b/>
          <w:color w:val="000000"/>
        </w:rPr>
        <w:t xml:space="preserve">Preparation of </w:t>
      </w:r>
      <w:r w:rsidR="006A08A8" w:rsidRPr="004E6C52">
        <w:rPr>
          <w:b/>
          <w:color w:val="000000"/>
        </w:rPr>
        <w:t>basement membrane matrix coated dishes</w:t>
      </w:r>
    </w:p>
    <w:p w14:paraId="338709E2" w14:textId="77777777" w:rsidR="003873F7" w:rsidRPr="004E6C52" w:rsidRDefault="003873F7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/>
        </w:rPr>
      </w:pPr>
    </w:p>
    <w:p w14:paraId="4B643CBA" w14:textId="08D75CB9" w:rsidR="00AB3EBC" w:rsidRPr="004E6C52" w:rsidRDefault="0098452A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Thaw commercially available basement matrix (see </w:t>
      </w:r>
      <w:r w:rsidRPr="004E6C52">
        <w:rPr>
          <w:b/>
          <w:bCs/>
          <w:color w:val="000000"/>
        </w:rPr>
        <w:t>Table of Materials</w:t>
      </w:r>
      <w:r w:rsidRPr="004E6C52">
        <w:rPr>
          <w:color w:val="000000"/>
        </w:rPr>
        <w:t xml:space="preserve">) </w:t>
      </w:r>
      <w:r w:rsidR="003F17BC" w:rsidRPr="004E6C52">
        <w:rPr>
          <w:color w:val="000000"/>
        </w:rPr>
        <w:t>and aliquot on ice</w:t>
      </w:r>
      <w:r w:rsidRPr="004E6C52">
        <w:rPr>
          <w:color w:val="000000"/>
        </w:rPr>
        <w:t>;</w:t>
      </w:r>
      <w:r w:rsidR="003F17BC" w:rsidRPr="004E6C52">
        <w:rPr>
          <w:color w:val="000000"/>
        </w:rPr>
        <w:t xml:space="preserve"> </w:t>
      </w:r>
      <w:r w:rsidRPr="004E6C52">
        <w:rPr>
          <w:color w:val="000000"/>
        </w:rPr>
        <w:t xml:space="preserve">freeze </w:t>
      </w:r>
      <w:r w:rsidR="003F17BC" w:rsidRPr="004E6C52">
        <w:rPr>
          <w:color w:val="000000"/>
        </w:rPr>
        <w:t>the aliquots at -20</w:t>
      </w:r>
      <w:r w:rsidRPr="004E6C52">
        <w:rPr>
          <w:color w:val="000000"/>
        </w:rPr>
        <w:t xml:space="preserve"> </w:t>
      </w:r>
      <w:r w:rsidR="003F17BC" w:rsidRPr="004E6C52">
        <w:rPr>
          <w:color w:val="000000"/>
        </w:rPr>
        <w:t xml:space="preserve">°C. </w:t>
      </w:r>
    </w:p>
    <w:p w14:paraId="39C2BC1C" w14:textId="77777777" w:rsidR="00AB3EBC" w:rsidRPr="004E6C52" w:rsidRDefault="00AB3EB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07FE3F9C" w14:textId="7EE7B94E" w:rsidR="00773613" w:rsidRPr="004E6C52" w:rsidRDefault="00AB3EBC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>Before</w:t>
      </w:r>
      <w:r w:rsidR="003F17BC" w:rsidRPr="004E6C52">
        <w:rPr>
          <w:color w:val="000000"/>
        </w:rPr>
        <w:t xml:space="preserve"> coating </w:t>
      </w:r>
      <w:r w:rsidR="00971F57" w:rsidRPr="004E6C52">
        <w:rPr>
          <w:color w:val="000000"/>
        </w:rPr>
        <w:t xml:space="preserve">the tissue culture </w:t>
      </w:r>
      <w:r w:rsidR="003F17BC" w:rsidRPr="004E6C52">
        <w:rPr>
          <w:color w:val="000000"/>
        </w:rPr>
        <w:t xml:space="preserve">dishes, thaw </w:t>
      </w:r>
      <w:r w:rsidR="007A57C6" w:rsidRPr="004E6C52">
        <w:rPr>
          <w:color w:val="000000"/>
        </w:rPr>
        <w:t xml:space="preserve">the frozen </w:t>
      </w:r>
      <w:r w:rsidR="003F17BC" w:rsidRPr="004E6C52">
        <w:rPr>
          <w:color w:val="000000"/>
        </w:rPr>
        <w:t>aliquot</w:t>
      </w:r>
      <w:r w:rsidR="00971F57" w:rsidRPr="004E6C52">
        <w:rPr>
          <w:color w:val="000000"/>
        </w:rPr>
        <w:t>s</w:t>
      </w:r>
      <w:r w:rsidR="003F17BC" w:rsidRPr="004E6C52">
        <w:rPr>
          <w:color w:val="000000"/>
        </w:rPr>
        <w:t xml:space="preserve"> on ice. Add appropriate volume of </w:t>
      </w:r>
      <w:r w:rsidR="007A57C6" w:rsidRPr="004E6C52">
        <w:rPr>
          <w:color w:val="000000"/>
        </w:rPr>
        <w:t>the membrane matrix</w:t>
      </w:r>
      <w:r w:rsidR="003F17BC" w:rsidRPr="004E6C52">
        <w:rPr>
          <w:color w:val="000000"/>
        </w:rPr>
        <w:t xml:space="preserve"> </w:t>
      </w:r>
      <w:r w:rsidR="00A63DCD" w:rsidRPr="004E6C52">
        <w:rPr>
          <w:color w:val="000000"/>
        </w:rPr>
        <w:t xml:space="preserve">solution </w:t>
      </w:r>
      <w:r w:rsidR="003F17BC" w:rsidRPr="004E6C52">
        <w:rPr>
          <w:color w:val="000000"/>
        </w:rPr>
        <w:t xml:space="preserve">to </w:t>
      </w:r>
      <w:r w:rsidR="007A57C6" w:rsidRPr="004E6C52">
        <w:rPr>
          <w:color w:val="000000"/>
        </w:rPr>
        <w:t xml:space="preserve">the </w:t>
      </w:r>
      <w:r w:rsidR="003F17BC" w:rsidRPr="004E6C52">
        <w:rPr>
          <w:color w:val="000000"/>
        </w:rPr>
        <w:t xml:space="preserve">chilled </w:t>
      </w:r>
      <w:r w:rsidR="00BD1AC6" w:rsidRPr="004E6C52">
        <w:rPr>
          <w:color w:val="000000"/>
        </w:rPr>
        <w:t>KO</w:t>
      </w:r>
      <w:r w:rsidR="002C7BB4" w:rsidRPr="004E6C52">
        <w:rPr>
          <w:color w:val="000000"/>
        </w:rPr>
        <w:t>-</w:t>
      </w:r>
      <w:r w:rsidR="003F17BC" w:rsidRPr="004E6C52">
        <w:rPr>
          <w:color w:val="000000"/>
        </w:rPr>
        <w:t>DMEM</w:t>
      </w:r>
      <w:r w:rsidR="00494D64" w:rsidRPr="004E6C52">
        <w:rPr>
          <w:color w:val="000000"/>
        </w:rPr>
        <w:t>/F-12</w:t>
      </w:r>
      <w:r w:rsidR="003F17BC" w:rsidRPr="004E6C52">
        <w:rPr>
          <w:color w:val="000000"/>
        </w:rPr>
        <w:t xml:space="preserve"> media</w:t>
      </w:r>
      <w:r w:rsidR="00A63DCD" w:rsidRPr="004E6C52">
        <w:rPr>
          <w:color w:val="000000"/>
        </w:rPr>
        <w:t xml:space="preserve"> (</w:t>
      </w:r>
      <w:proofErr w:type="spellStart"/>
      <w:r w:rsidR="002C7BB4" w:rsidRPr="004E6C52">
        <w:rPr>
          <w:color w:val="000000"/>
        </w:rPr>
        <w:t>Knock</w:t>
      </w:r>
      <w:r w:rsidR="00B02196" w:rsidRPr="004E6C52">
        <w:rPr>
          <w:color w:val="000000"/>
        </w:rPr>
        <w:t>O</w:t>
      </w:r>
      <w:r w:rsidR="002C7BB4" w:rsidRPr="004E6C52">
        <w:rPr>
          <w:color w:val="000000"/>
        </w:rPr>
        <w:t>ut</w:t>
      </w:r>
      <w:proofErr w:type="spellEnd"/>
      <w:r w:rsidR="002C7BB4" w:rsidRPr="004E6C52">
        <w:rPr>
          <w:color w:val="000000"/>
        </w:rPr>
        <w:t xml:space="preserve"> DMEM</w:t>
      </w:r>
      <w:r w:rsidR="00494D64" w:rsidRPr="004E6C52">
        <w:rPr>
          <w:color w:val="000000"/>
        </w:rPr>
        <w:t>/F-12</w:t>
      </w:r>
      <w:r w:rsidR="00A63DCD" w:rsidRPr="004E6C52">
        <w:rPr>
          <w:color w:val="000000"/>
        </w:rPr>
        <w:t>)</w:t>
      </w:r>
      <w:r w:rsidR="003F17BC" w:rsidRPr="004E6C52">
        <w:rPr>
          <w:color w:val="000000"/>
        </w:rPr>
        <w:t xml:space="preserve"> </w:t>
      </w:r>
      <w:r w:rsidR="00D067E6" w:rsidRPr="004E6C52">
        <w:rPr>
          <w:color w:val="000000"/>
        </w:rPr>
        <w:t xml:space="preserve">(see </w:t>
      </w:r>
      <w:r w:rsidR="00D067E6" w:rsidRPr="004E6C52">
        <w:rPr>
          <w:b/>
          <w:bCs/>
          <w:color w:val="000000"/>
        </w:rPr>
        <w:t>Table of Materials</w:t>
      </w:r>
      <w:r w:rsidR="00D067E6" w:rsidRPr="004E6C52">
        <w:rPr>
          <w:color w:val="000000"/>
        </w:rPr>
        <w:t xml:space="preserve">) </w:t>
      </w:r>
      <w:r w:rsidR="00B402B7" w:rsidRPr="004E6C52">
        <w:rPr>
          <w:color w:val="000000"/>
        </w:rPr>
        <w:t>to</w:t>
      </w:r>
      <w:r w:rsidR="003F17BC" w:rsidRPr="004E6C52">
        <w:rPr>
          <w:color w:val="000000"/>
        </w:rPr>
        <w:t xml:space="preserve"> achieve the desired </w:t>
      </w:r>
      <w:r w:rsidR="00B402B7" w:rsidRPr="004E6C52">
        <w:rPr>
          <w:color w:val="000000"/>
        </w:rPr>
        <w:t>diluted concentration</w:t>
      </w:r>
      <w:r w:rsidR="003F17BC" w:rsidRPr="004E6C52">
        <w:rPr>
          <w:color w:val="000000"/>
        </w:rPr>
        <w:t xml:space="preserve"> and mix well. Store </w:t>
      </w:r>
      <w:r w:rsidR="00B402B7" w:rsidRPr="004E6C52">
        <w:rPr>
          <w:color w:val="000000"/>
        </w:rPr>
        <w:t>the dilut</w:t>
      </w:r>
      <w:r w:rsidR="00971F57" w:rsidRPr="004E6C52">
        <w:rPr>
          <w:color w:val="000000"/>
        </w:rPr>
        <w:t xml:space="preserve">ed </w:t>
      </w:r>
      <w:r w:rsidR="007A57C6" w:rsidRPr="004E6C52">
        <w:rPr>
          <w:color w:val="000000"/>
        </w:rPr>
        <w:t xml:space="preserve">matrix solution </w:t>
      </w:r>
      <w:r w:rsidR="00B402B7" w:rsidRPr="004E6C52">
        <w:rPr>
          <w:color w:val="000000"/>
        </w:rPr>
        <w:t>at</w:t>
      </w:r>
      <w:r w:rsidR="003F17BC" w:rsidRPr="004E6C52">
        <w:rPr>
          <w:color w:val="000000"/>
        </w:rPr>
        <w:t xml:space="preserve"> 4</w:t>
      </w:r>
      <w:r w:rsidR="00EA6DC2" w:rsidRPr="004E6C52">
        <w:rPr>
          <w:color w:val="000000"/>
        </w:rPr>
        <w:t xml:space="preserve"> </w:t>
      </w:r>
      <w:r w:rsidR="003F17BC" w:rsidRPr="004E6C52">
        <w:rPr>
          <w:color w:val="000000"/>
        </w:rPr>
        <w:t xml:space="preserve">°C for immediate use. </w:t>
      </w:r>
    </w:p>
    <w:p w14:paraId="0DE21F3B" w14:textId="77777777" w:rsidR="00E32DC8" w:rsidRPr="004E6C52" w:rsidRDefault="00E32DC8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275563D5" w14:textId="35261D6C" w:rsidR="003F17BC" w:rsidRPr="004E6C52" w:rsidRDefault="003F17BC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>Cover the surface of</w:t>
      </w:r>
      <w:r w:rsidR="00C03F7D" w:rsidRPr="004E6C52">
        <w:rPr>
          <w:color w:val="000000"/>
        </w:rPr>
        <w:t xml:space="preserve"> the</w:t>
      </w:r>
      <w:r w:rsidRPr="004E6C52">
        <w:rPr>
          <w:color w:val="000000"/>
        </w:rPr>
        <w:t xml:space="preserve"> tissue culture-treated </w:t>
      </w:r>
      <w:r w:rsidR="00773613" w:rsidRPr="004E6C52">
        <w:rPr>
          <w:color w:val="000000"/>
        </w:rPr>
        <w:t xml:space="preserve">plates </w:t>
      </w:r>
      <w:r w:rsidR="00C03F7D" w:rsidRPr="004E6C52">
        <w:rPr>
          <w:color w:val="000000"/>
        </w:rPr>
        <w:t xml:space="preserve">(see </w:t>
      </w:r>
      <w:r w:rsidR="00C03F7D" w:rsidRPr="004E6C52">
        <w:rPr>
          <w:b/>
          <w:bCs/>
          <w:color w:val="000000"/>
        </w:rPr>
        <w:t>Table of Materials</w:t>
      </w:r>
      <w:r w:rsidR="00C03F7D" w:rsidRPr="004E6C52">
        <w:rPr>
          <w:color w:val="000000"/>
        </w:rPr>
        <w:t xml:space="preserve">) </w:t>
      </w:r>
      <w:r w:rsidR="00773613" w:rsidRPr="004E6C52">
        <w:rPr>
          <w:color w:val="000000"/>
        </w:rPr>
        <w:t xml:space="preserve">with diluted </w:t>
      </w:r>
      <w:r w:rsidR="006458B1" w:rsidRPr="004E6C52">
        <w:rPr>
          <w:color w:val="000000"/>
        </w:rPr>
        <w:t xml:space="preserve">membrane matrix solution </w:t>
      </w:r>
      <w:r w:rsidR="00773613" w:rsidRPr="004E6C52">
        <w:rPr>
          <w:color w:val="000000"/>
        </w:rPr>
        <w:t>and place the plate</w:t>
      </w:r>
      <w:r w:rsidR="00A128F8" w:rsidRPr="004E6C52">
        <w:rPr>
          <w:color w:val="000000"/>
        </w:rPr>
        <w:t>s at 37</w:t>
      </w:r>
      <w:r w:rsidR="002E6203" w:rsidRPr="004E6C52">
        <w:rPr>
          <w:color w:val="000000"/>
        </w:rPr>
        <w:t xml:space="preserve"> </w:t>
      </w:r>
      <w:r w:rsidR="00A128F8" w:rsidRPr="004E6C52">
        <w:rPr>
          <w:color w:val="000000"/>
        </w:rPr>
        <w:t xml:space="preserve">°C for at least </w:t>
      </w:r>
      <w:r w:rsidR="00971F57" w:rsidRPr="004E6C52">
        <w:rPr>
          <w:color w:val="000000"/>
        </w:rPr>
        <w:t xml:space="preserve">60 min </w:t>
      </w:r>
      <w:r w:rsidR="002E6203" w:rsidRPr="004E6C52">
        <w:rPr>
          <w:color w:val="000000"/>
        </w:rPr>
        <w:t>before</w:t>
      </w:r>
      <w:r w:rsidR="00773613" w:rsidRPr="004E6C52">
        <w:rPr>
          <w:color w:val="000000"/>
        </w:rPr>
        <w:t xml:space="preserve"> plating </w:t>
      </w:r>
      <w:r w:rsidR="007E2538" w:rsidRPr="004E6C52">
        <w:rPr>
          <w:color w:val="000000"/>
        </w:rPr>
        <w:t xml:space="preserve">the </w:t>
      </w:r>
      <w:r w:rsidR="00773613" w:rsidRPr="004E6C52">
        <w:rPr>
          <w:color w:val="000000"/>
        </w:rPr>
        <w:t>cells.</w:t>
      </w:r>
      <w:r w:rsidR="00EE4C77" w:rsidRPr="004E6C52">
        <w:rPr>
          <w:color w:val="000000"/>
        </w:rPr>
        <w:t xml:space="preserve"> Use a dilution of 1:50 </w:t>
      </w:r>
      <w:r w:rsidR="00BD1AC6" w:rsidRPr="004E6C52">
        <w:rPr>
          <w:color w:val="000000"/>
        </w:rPr>
        <w:t>of the membrane matrix solution in KO</w:t>
      </w:r>
      <w:r w:rsidR="002C7BB4" w:rsidRPr="004E6C52">
        <w:rPr>
          <w:color w:val="000000"/>
        </w:rPr>
        <w:t>-</w:t>
      </w:r>
      <w:r w:rsidR="00BD1AC6" w:rsidRPr="004E6C52">
        <w:rPr>
          <w:color w:val="000000"/>
        </w:rPr>
        <w:t>DMEM</w:t>
      </w:r>
      <w:r w:rsidR="00E93914" w:rsidRPr="004E6C52">
        <w:rPr>
          <w:color w:val="000000"/>
        </w:rPr>
        <w:t>/F-12</w:t>
      </w:r>
      <w:r w:rsidR="00BD1AC6" w:rsidRPr="004E6C52">
        <w:rPr>
          <w:color w:val="000000"/>
        </w:rPr>
        <w:t xml:space="preserve"> for </w:t>
      </w:r>
      <w:r w:rsidR="008942F2" w:rsidRPr="004E6C52">
        <w:rPr>
          <w:color w:val="000000"/>
        </w:rPr>
        <w:t xml:space="preserve">plating cells </w:t>
      </w:r>
      <w:r w:rsidR="00F26C34" w:rsidRPr="004E6C52">
        <w:rPr>
          <w:color w:val="000000"/>
        </w:rPr>
        <w:t xml:space="preserve">for pancreatic differentiation experiment and 1:80 for expansion of undifferentiated </w:t>
      </w:r>
      <w:proofErr w:type="spellStart"/>
      <w:r w:rsidR="00F26C34" w:rsidRPr="004E6C52">
        <w:rPr>
          <w:color w:val="000000"/>
        </w:rPr>
        <w:t>hPSCs</w:t>
      </w:r>
      <w:proofErr w:type="spellEnd"/>
      <w:r w:rsidR="00F26C34" w:rsidRPr="004E6C52">
        <w:rPr>
          <w:color w:val="000000"/>
        </w:rPr>
        <w:t>.</w:t>
      </w:r>
    </w:p>
    <w:p w14:paraId="094BED87" w14:textId="77777777" w:rsidR="00773613" w:rsidRPr="004E6C52" w:rsidRDefault="00773613" w:rsidP="004E6C52">
      <w:pPr>
        <w:pStyle w:val="ListParagraph"/>
        <w:widowControl/>
        <w:ind w:left="0"/>
        <w:rPr>
          <w:bCs/>
          <w:iCs/>
        </w:rPr>
      </w:pPr>
    </w:p>
    <w:p w14:paraId="3685AA0C" w14:textId="6A0D0BF2" w:rsidR="00742B86" w:rsidRPr="004E6C52" w:rsidRDefault="009E2309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color w:val="000000"/>
        </w:rPr>
      </w:pPr>
      <w:r w:rsidRPr="004E6C52">
        <w:rPr>
          <w:b/>
          <w:color w:val="000000"/>
        </w:rPr>
        <w:t xml:space="preserve">Culture of undifferentiated </w:t>
      </w:r>
      <w:proofErr w:type="spellStart"/>
      <w:r w:rsidRPr="004E6C52">
        <w:rPr>
          <w:b/>
          <w:color w:val="000000"/>
        </w:rPr>
        <w:t>hPSCs</w:t>
      </w:r>
      <w:proofErr w:type="spellEnd"/>
    </w:p>
    <w:p w14:paraId="11903901" w14:textId="77777777" w:rsidR="008E52CB" w:rsidRPr="004E6C52" w:rsidRDefault="008E52C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/>
        </w:rPr>
      </w:pPr>
    </w:p>
    <w:p w14:paraId="57B17BF7" w14:textId="37CE744E" w:rsidR="000D4B62" w:rsidRPr="004E6C52" w:rsidRDefault="00F97E18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 </w:t>
      </w:r>
      <w:r w:rsidR="002B4AED" w:rsidRPr="004E6C52">
        <w:rPr>
          <w:color w:val="000000"/>
        </w:rPr>
        <w:t xml:space="preserve">Passage the </w:t>
      </w:r>
      <w:proofErr w:type="spellStart"/>
      <w:r w:rsidR="00096D31" w:rsidRPr="004E6C52">
        <w:rPr>
          <w:color w:val="000000"/>
        </w:rPr>
        <w:t>hPSCs</w:t>
      </w:r>
      <w:proofErr w:type="spellEnd"/>
      <w:r w:rsidR="00096D31" w:rsidRPr="004E6C52">
        <w:rPr>
          <w:color w:val="000000"/>
        </w:rPr>
        <w:t xml:space="preserve"> when the colonies reach a 70</w:t>
      </w:r>
      <w:r w:rsidR="002B4AED" w:rsidRPr="004E6C52">
        <w:rPr>
          <w:color w:val="000000"/>
        </w:rPr>
        <w:t>%</w:t>
      </w:r>
      <w:r w:rsidR="00096D31" w:rsidRPr="004E6C52">
        <w:rPr>
          <w:color w:val="000000"/>
        </w:rPr>
        <w:t xml:space="preserve">-80% confluency. </w:t>
      </w:r>
    </w:p>
    <w:p w14:paraId="065092D4" w14:textId="77777777" w:rsidR="002B4AED" w:rsidRPr="004E6C52" w:rsidRDefault="002B4AED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6553995E" w14:textId="24063A68" w:rsidR="003F17BC" w:rsidRPr="004E6C52" w:rsidRDefault="00096D31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4E6C52">
        <w:t xml:space="preserve">To passage, </w:t>
      </w:r>
      <w:r w:rsidR="00B402B7" w:rsidRPr="004E6C52">
        <w:t xml:space="preserve">wash the </w:t>
      </w:r>
      <w:proofErr w:type="spellStart"/>
      <w:r w:rsidR="00B402B7" w:rsidRPr="004E6C52">
        <w:t>hPSCs</w:t>
      </w:r>
      <w:proofErr w:type="spellEnd"/>
      <w:r w:rsidR="00B402B7" w:rsidRPr="004E6C52">
        <w:t xml:space="preserve"> once with warm PBS,</w:t>
      </w:r>
      <w:r w:rsidRPr="004E6C52">
        <w:t xml:space="preserve"> </w:t>
      </w:r>
      <w:r w:rsidR="00A2123A" w:rsidRPr="004E6C52">
        <w:t>aspirate</w:t>
      </w:r>
      <w:r w:rsidR="00766B77" w:rsidRPr="004E6C52">
        <w:t xml:space="preserve"> using a portable vacuum aspirator inside the tissue culture hood</w:t>
      </w:r>
      <w:r w:rsidR="00971F57" w:rsidRPr="004E6C52">
        <w:t>,</w:t>
      </w:r>
      <w:r w:rsidR="00A2123A" w:rsidRPr="004E6C52">
        <w:t xml:space="preserve"> </w:t>
      </w:r>
      <w:r w:rsidRPr="004E6C52">
        <w:t xml:space="preserve">and add 0.5 mM </w:t>
      </w:r>
      <w:r w:rsidR="00C77089" w:rsidRPr="004E6C52">
        <w:t xml:space="preserve">of </w:t>
      </w:r>
      <w:r w:rsidRPr="004E6C52">
        <w:t>EDTA solution in PBS to cover the colony surface. Incubate at 37</w:t>
      </w:r>
      <w:r w:rsidR="00C77089" w:rsidRPr="004E6C52">
        <w:t xml:space="preserve"> </w:t>
      </w:r>
      <w:r w:rsidRPr="004E6C52">
        <w:t>°C, 5% CO</w:t>
      </w:r>
      <w:r w:rsidRPr="004E6C52">
        <w:rPr>
          <w:vertAlign w:val="subscript"/>
        </w:rPr>
        <w:t xml:space="preserve">2 </w:t>
      </w:r>
      <w:r w:rsidRPr="004E6C52">
        <w:t xml:space="preserve">for </w:t>
      </w:r>
      <w:r w:rsidR="00C77089" w:rsidRPr="004E6C52">
        <w:t>1 min</w:t>
      </w:r>
      <w:r w:rsidRPr="004E6C52">
        <w:t xml:space="preserve"> or until the </w:t>
      </w:r>
      <w:r w:rsidR="00C77089" w:rsidRPr="004E6C52">
        <w:t>colonies' border</w:t>
      </w:r>
      <w:r w:rsidRPr="004E6C52">
        <w:t xml:space="preserve">s detach from the </w:t>
      </w:r>
      <w:r w:rsidR="00971F57" w:rsidRPr="004E6C52">
        <w:t>plate surface</w:t>
      </w:r>
      <w:r w:rsidRPr="004E6C52">
        <w:t xml:space="preserve">. </w:t>
      </w:r>
    </w:p>
    <w:p w14:paraId="16F3A06D" w14:textId="77777777" w:rsidR="00C77089" w:rsidRPr="004E6C52" w:rsidRDefault="00C77089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3CDBE351" w14:textId="78399141" w:rsidR="003F17BC" w:rsidRPr="004E6C52" w:rsidRDefault="00096D31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4E6C52">
        <w:t xml:space="preserve">Remove EDTA solution and collect the detaching colonies with </w:t>
      </w:r>
      <w:proofErr w:type="spellStart"/>
      <w:r w:rsidRPr="004E6C52">
        <w:t>hPSC</w:t>
      </w:r>
      <w:proofErr w:type="spellEnd"/>
      <w:r w:rsidRPr="004E6C52">
        <w:t xml:space="preserve"> culture medium</w:t>
      </w:r>
      <w:r w:rsidR="00F7167D" w:rsidRPr="004E6C52">
        <w:t xml:space="preserve"> using a P1000 micropipette</w:t>
      </w:r>
      <w:r w:rsidRPr="004E6C52">
        <w:t xml:space="preserve">. </w:t>
      </w:r>
      <w:r w:rsidR="008252DB" w:rsidRPr="004E6C52">
        <w:t xml:space="preserve">Centrifuge the collected cells </w:t>
      </w:r>
      <w:r w:rsidR="00B62575" w:rsidRPr="004E6C52">
        <w:t xml:space="preserve">at </w:t>
      </w:r>
      <w:r w:rsidR="00404231" w:rsidRPr="004E6C52">
        <w:t xml:space="preserve">128 x </w:t>
      </w:r>
      <w:r w:rsidR="00404231" w:rsidRPr="004E6C52">
        <w:rPr>
          <w:i/>
          <w:iCs/>
        </w:rPr>
        <w:t>g</w:t>
      </w:r>
      <w:r w:rsidR="00B62575" w:rsidRPr="004E6C52">
        <w:t xml:space="preserve"> </w:t>
      </w:r>
      <w:r w:rsidR="008252DB" w:rsidRPr="004E6C52">
        <w:t>for 4 min</w:t>
      </w:r>
      <w:r w:rsidR="00F7167D" w:rsidRPr="004E6C52">
        <w:t xml:space="preserve"> at room temperature</w:t>
      </w:r>
      <w:r w:rsidR="008252DB" w:rsidRPr="004E6C52">
        <w:t xml:space="preserve">. Discard the supernatant and supplement the cells with </w:t>
      </w:r>
      <w:proofErr w:type="spellStart"/>
      <w:r w:rsidR="008252DB" w:rsidRPr="004E6C52">
        <w:t>hPSC</w:t>
      </w:r>
      <w:proofErr w:type="spellEnd"/>
      <w:r w:rsidR="008252DB" w:rsidRPr="004E6C52">
        <w:t xml:space="preserve"> culture media containing 10 </w:t>
      </w:r>
      <w:proofErr w:type="spellStart"/>
      <w:r w:rsidR="008252DB" w:rsidRPr="004E6C52">
        <w:t>μM</w:t>
      </w:r>
      <w:proofErr w:type="spellEnd"/>
      <w:r w:rsidR="000A7ABD" w:rsidRPr="004E6C52">
        <w:t xml:space="preserve"> of </w:t>
      </w:r>
      <w:r w:rsidR="00971F57" w:rsidRPr="004E6C52">
        <w:t>Y-27632</w:t>
      </w:r>
      <w:r w:rsidR="00FD4B01" w:rsidRPr="004E6C52">
        <w:t xml:space="preserve"> (Rock inhibitor)</w:t>
      </w:r>
      <w:r w:rsidR="000671D6" w:rsidRPr="004E6C52">
        <w:fldChar w:fldCharType="begin">
          <w:fldData xml:space="preserve">PEVuZE5vdGU+PENpdGU+PEF1dGhvcj5BbGk8L0F1dGhvcj48WWVhcj4yMDIwPC9ZZWFyPjxSZWNO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</w:fldData>
        </w:fldChar>
      </w:r>
      <w:r w:rsidR="000671D6" w:rsidRPr="004E6C52">
        <w:instrText xml:space="preserve"> ADDIN EN.CITE </w:instrText>
      </w:r>
      <w:r w:rsidR="000671D6" w:rsidRPr="004E6C52">
        <w:fldChar w:fldCharType="begin">
          <w:fldData xml:space="preserve">PEVuZE5vdGU+PENpdGU+PEF1dGhvcj5BbGk8L0F1dGhvcj48WWVhcj4yMDIwPC9ZZWFyPjxSZWNO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</w:fldData>
        </w:fldChar>
      </w:r>
      <w:r w:rsidR="000671D6" w:rsidRPr="004E6C52">
        <w:instrText xml:space="preserve"> ADDIN EN.CITE.DATA </w:instrText>
      </w:r>
      <w:r w:rsidR="000671D6" w:rsidRPr="004E6C52">
        <w:fldChar w:fldCharType="end"/>
      </w:r>
      <w:r w:rsidR="000671D6" w:rsidRPr="004E6C52">
        <w:fldChar w:fldCharType="separate"/>
      </w:r>
      <w:r w:rsidR="000671D6" w:rsidRPr="004E6C52">
        <w:rPr>
          <w:noProof/>
          <w:vertAlign w:val="superscript"/>
        </w:rPr>
        <w:t>23,24</w:t>
      </w:r>
      <w:r w:rsidR="000671D6" w:rsidRPr="004E6C52">
        <w:fldChar w:fldCharType="end"/>
      </w:r>
      <w:r w:rsidR="00EB695C" w:rsidRPr="004E6C52">
        <w:t>.</w:t>
      </w:r>
    </w:p>
    <w:p w14:paraId="5EB7FC30" w14:textId="77777777" w:rsidR="000A7ABD" w:rsidRPr="004E6C52" w:rsidRDefault="000A7ABD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63664BD1" w14:textId="1CA0A395" w:rsidR="00096D31" w:rsidRPr="004E6C52" w:rsidRDefault="000A7ABD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4E6C52">
        <w:t xml:space="preserve">NOTE: </w:t>
      </w:r>
      <w:r w:rsidR="00D22421" w:rsidRPr="004E6C52">
        <w:t xml:space="preserve">Passage the </w:t>
      </w:r>
      <w:proofErr w:type="spellStart"/>
      <w:r w:rsidR="008252DB" w:rsidRPr="004E6C52">
        <w:t>hPSCs</w:t>
      </w:r>
      <w:proofErr w:type="spellEnd"/>
      <w:r w:rsidR="008252DB" w:rsidRPr="004E6C52">
        <w:t xml:space="preserve"> in at least </w:t>
      </w:r>
      <w:r w:rsidR="00207D93" w:rsidRPr="004E6C52">
        <w:t xml:space="preserve">a </w:t>
      </w:r>
      <w:r w:rsidR="008252DB" w:rsidRPr="004E6C52">
        <w:t xml:space="preserve">1:3 ratio on 1:80 </w:t>
      </w:r>
      <w:r w:rsidR="00207D93" w:rsidRPr="004E6C52">
        <w:t>membrane matrix</w:t>
      </w:r>
      <w:r w:rsidR="008252DB" w:rsidRPr="004E6C52">
        <w:t xml:space="preserve">-coated dishes. However, for differentiation experiments, </w:t>
      </w:r>
      <w:r w:rsidR="00FE3373" w:rsidRPr="004E6C52">
        <w:t xml:space="preserve">plate the </w:t>
      </w:r>
      <w:proofErr w:type="spellStart"/>
      <w:r w:rsidR="00FE3373" w:rsidRPr="004E6C52">
        <w:t>hPSCs</w:t>
      </w:r>
      <w:proofErr w:type="spellEnd"/>
      <w:r w:rsidR="008252DB" w:rsidRPr="004E6C52">
        <w:t xml:space="preserve"> on 1:50 coated dishes.</w:t>
      </w:r>
    </w:p>
    <w:p w14:paraId="2A5B26FB" w14:textId="77777777" w:rsidR="004079FE" w:rsidRPr="004E6C52" w:rsidRDefault="004079FE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</w:p>
    <w:p w14:paraId="3FFF2D0A" w14:textId="0759BBCD" w:rsidR="009E2309" w:rsidRPr="004E6C52" w:rsidRDefault="009E2309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4E6C52">
        <w:rPr>
          <w:b/>
          <w:highlight w:val="yellow"/>
        </w:rPr>
        <w:t xml:space="preserve">Induction of </w:t>
      </w:r>
      <w:r w:rsidR="00263C78" w:rsidRPr="004E6C52">
        <w:rPr>
          <w:b/>
          <w:highlight w:val="yellow"/>
        </w:rPr>
        <w:t xml:space="preserve">Definitive Endoderm </w:t>
      </w:r>
      <w:r w:rsidR="00454392" w:rsidRPr="004E6C52">
        <w:rPr>
          <w:b/>
          <w:highlight w:val="yellow"/>
        </w:rPr>
        <w:t>(</w:t>
      </w:r>
      <w:r w:rsidRPr="004E6C52">
        <w:rPr>
          <w:b/>
          <w:highlight w:val="yellow"/>
        </w:rPr>
        <w:t>DE</w:t>
      </w:r>
      <w:r w:rsidR="00454392" w:rsidRPr="004E6C52">
        <w:rPr>
          <w:b/>
          <w:highlight w:val="yellow"/>
        </w:rPr>
        <w:t>)</w:t>
      </w:r>
      <w:r w:rsidRPr="004E6C52">
        <w:rPr>
          <w:b/>
          <w:highlight w:val="yellow"/>
        </w:rPr>
        <w:t xml:space="preserve"> differentiation in </w:t>
      </w:r>
      <w:proofErr w:type="spellStart"/>
      <w:r w:rsidRPr="004E6C52">
        <w:rPr>
          <w:b/>
          <w:highlight w:val="yellow"/>
        </w:rPr>
        <w:t>hPSCs</w:t>
      </w:r>
      <w:proofErr w:type="spellEnd"/>
      <w:r w:rsidR="00CD1D14" w:rsidRPr="004E6C52">
        <w:rPr>
          <w:b/>
          <w:highlight w:val="yellow"/>
        </w:rPr>
        <w:t xml:space="preserve"> (Stage 1)</w:t>
      </w:r>
    </w:p>
    <w:p w14:paraId="22CFC3F2" w14:textId="77777777" w:rsidR="00263C78" w:rsidRPr="004E6C52" w:rsidRDefault="00263C78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color w:val="000000"/>
          <w:highlight w:val="yellow"/>
        </w:rPr>
      </w:pPr>
    </w:p>
    <w:p w14:paraId="2C858C19" w14:textId="529855F1" w:rsidR="00CB6EFC" w:rsidRPr="004E6C52" w:rsidRDefault="00CB6EFC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4E6C52">
        <w:rPr>
          <w:highlight w:val="yellow"/>
        </w:rPr>
        <w:t xml:space="preserve">When </w:t>
      </w:r>
      <w:r w:rsidR="001052ED" w:rsidRPr="004E6C52">
        <w:rPr>
          <w:highlight w:val="yellow"/>
        </w:rPr>
        <w:t xml:space="preserve">the </w:t>
      </w:r>
      <w:proofErr w:type="spellStart"/>
      <w:r w:rsidRPr="004E6C52">
        <w:rPr>
          <w:highlight w:val="yellow"/>
        </w:rPr>
        <w:t>hPSC</w:t>
      </w:r>
      <w:proofErr w:type="spellEnd"/>
      <w:r w:rsidRPr="004E6C52">
        <w:rPr>
          <w:highlight w:val="yellow"/>
        </w:rPr>
        <w:t xml:space="preserve"> colonies reach a confluency of </w:t>
      </w:r>
      <w:r w:rsidR="00971F57" w:rsidRPr="004E6C52">
        <w:rPr>
          <w:highlight w:val="yellow"/>
        </w:rPr>
        <w:t>70</w:t>
      </w:r>
      <w:r w:rsidR="001752AC" w:rsidRPr="004E6C52">
        <w:rPr>
          <w:highlight w:val="yellow"/>
        </w:rPr>
        <w:t>%</w:t>
      </w:r>
      <w:r w:rsidR="00971F57" w:rsidRPr="004E6C52">
        <w:rPr>
          <w:highlight w:val="yellow"/>
        </w:rPr>
        <w:t xml:space="preserve">-80%, </w:t>
      </w:r>
      <w:r w:rsidRPr="004E6C52">
        <w:rPr>
          <w:highlight w:val="yellow"/>
        </w:rPr>
        <w:t>wash them twice with warm PBS and aspirate</w:t>
      </w:r>
      <w:r w:rsidR="006F75F3" w:rsidRPr="004E6C52">
        <w:rPr>
          <w:highlight w:val="yellow"/>
        </w:rPr>
        <w:t xml:space="preserve"> using a </w:t>
      </w:r>
      <w:r w:rsidR="00766B77" w:rsidRPr="004E6C52">
        <w:rPr>
          <w:highlight w:val="yellow"/>
        </w:rPr>
        <w:t xml:space="preserve">portable </w:t>
      </w:r>
      <w:r w:rsidR="006F75F3" w:rsidRPr="004E6C52">
        <w:rPr>
          <w:highlight w:val="yellow"/>
        </w:rPr>
        <w:t>vacuum aspirator</w:t>
      </w:r>
      <w:r w:rsidR="00826384" w:rsidRPr="004E6C52">
        <w:rPr>
          <w:highlight w:val="yellow"/>
        </w:rPr>
        <w:t xml:space="preserve"> inside the </w:t>
      </w:r>
      <w:r w:rsidR="00766B77" w:rsidRPr="004E6C52">
        <w:rPr>
          <w:highlight w:val="yellow"/>
        </w:rPr>
        <w:t xml:space="preserve">tissue </w:t>
      </w:r>
      <w:r w:rsidR="00826384" w:rsidRPr="004E6C52">
        <w:rPr>
          <w:highlight w:val="yellow"/>
        </w:rPr>
        <w:t>culture hood</w:t>
      </w:r>
      <w:r w:rsidR="00F22343" w:rsidRPr="004E6C52">
        <w:rPr>
          <w:highlight w:val="yellow"/>
        </w:rPr>
        <w:t xml:space="preserve"> to begin </w:t>
      </w:r>
      <w:r w:rsidR="00937FD8" w:rsidRPr="004E6C52">
        <w:rPr>
          <w:highlight w:val="yellow"/>
        </w:rPr>
        <w:t>S</w:t>
      </w:r>
      <w:r w:rsidR="00F22343" w:rsidRPr="004E6C52">
        <w:rPr>
          <w:highlight w:val="yellow"/>
        </w:rPr>
        <w:t>tage 1 differentiation</w:t>
      </w:r>
      <w:r w:rsidRPr="004E6C52">
        <w:rPr>
          <w:highlight w:val="yellow"/>
        </w:rPr>
        <w:t xml:space="preserve">. </w:t>
      </w:r>
    </w:p>
    <w:p w14:paraId="46D6E3E2" w14:textId="77777777" w:rsidR="00D87F6C" w:rsidRPr="004E6C52" w:rsidRDefault="00D87F6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bCs/>
          <w:highlight w:val="yellow"/>
        </w:rPr>
      </w:pPr>
    </w:p>
    <w:p w14:paraId="62D6D606" w14:textId="4BF8F6D8" w:rsidR="0042520F" w:rsidRPr="004E6C52" w:rsidRDefault="00F22343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4E6C52">
        <w:rPr>
          <w:highlight w:val="yellow"/>
        </w:rPr>
        <w:t xml:space="preserve">Add </w:t>
      </w:r>
      <w:r w:rsidR="004079FE" w:rsidRPr="004E6C52">
        <w:rPr>
          <w:highlight w:val="yellow"/>
        </w:rPr>
        <w:t>Stage 1</w:t>
      </w:r>
      <w:r w:rsidRPr="004E6C52">
        <w:rPr>
          <w:highlight w:val="yellow"/>
        </w:rPr>
        <w:t xml:space="preserve"> differentiation medium containing CHIR99021 </w:t>
      </w:r>
      <w:r w:rsidR="001752AC" w:rsidRPr="004E6C52">
        <w:rPr>
          <w:highlight w:val="yellow"/>
        </w:rPr>
        <w:t>(</w:t>
      </w:r>
      <w:r w:rsidRPr="004E6C52">
        <w:rPr>
          <w:highlight w:val="yellow"/>
        </w:rPr>
        <w:t xml:space="preserve">from </w:t>
      </w:r>
      <w:r w:rsidR="00230AD8" w:rsidRPr="004E6C52">
        <w:rPr>
          <w:highlight w:val="yellow"/>
        </w:rPr>
        <w:t>step 1.2.2</w:t>
      </w:r>
      <w:r w:rsidR="001752AC" w:rsidRPr="004E6C52">
        <w:rPr>
          <w:highlight w:val="yellow"/>
        </w:rPr>
        <w:t>)</w:t>
      </w:r>
      <w:r w:rsidR="00230AD8" w:rsidRPr="004E6C52">
        <w:rPr>
          <w:highlight w:val="yellow"/>
        </w:rPr>
        <w:t xml:space="preserve"> to the colonies, 2 mL</w:t>
      </w:r>
      <w:r w:rsidRPr="004E6C52">
        <w:rPr>
          <w:highlight w:val="yellow"/>
        </w:rPr>
        <w:t xml:space="preserve"> per 6-well plate</w:t>
      </w:r>
      <w:r w:rsidR="00531F40" w:rsidRPr="004E6C52">
        <w:rPr>
          <w:highlight w:val="yellow"/>
        </w:rPr>
        <w:t>,</w:t>
      </w:r>
      <w:r w:rsidRPr="004E6C52">
        <w:rPr>
          <w:highlight w:val="yellow"/>
        </w:rPr>
        <w:t xml:space="preserve"> and incubate at </w:t>
      </w:r>
      <w:r w:rsidRPr="004E6C52">
        <w:rPr>
          <w:bCs/>
          <w:highlight w:val="yellow"/>
        </w:rPr>
        <w:t>37</w:t>
      </w:r>
      <w:r w:rsidR="00531F40" w:rsidRPr="004E6C52">
        <w:rPr>
          <w:bCs/>
          <w:highlight w:val="yellow"/>
        </w:rPr>
        <w:t xml:space="preserve"> </w:t>
      </w:r>
      <w:r w:rsidRPr="004E6C52">
        <w:rPr>
          <w:highlight w:val="yellow"/>
          <w:shd w:val="clear" w:color="auto" w:fill="FFFFFF"/>
        </w:rPr>
        <w:t>°</w:t>
      </w:r>
      <w:r w:rsidRPr="004E6C52">
        <w:rPr>
          <w:bCs/>
          <w:highlight w:val="yellow"/>
        </w:rPr>
        <w:t>C for 24 h.</w:t>
      </w:r>
    </w:p>
    <w:p w14:paraId="563DB29C" w14:textId="77777777" w:rsidR="00D87F6C" w:rsidRPr="004E6C52" w:rsidRDefault="00D87F6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640D0C1A" w14:textId="29F4C135" w:rsidR="00F22343" w:rsidRPr="004E6C52" w:rsidRDefault="001B3E5C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4E6C52">
        <w:rPr>
          <w:bCs/>
          <w:highlight w:val="yellow"/>
        </w:rPr>
        <w:t>The n</w:t>
      </w:r>
      <w:r w:rsidR="00F22343" w:rsidRPr="004E6C52">
        <w:rPr>
          <w:bCs/>
          <w:highlight w:val="yellow"/>
        </w:rPr>
        <w:t xml:space="preserve">ext day, replace the </w:t>
      </w:r>
      <w:r w:rsidR="00F97E18" w:rsidRPr="004E6C52">
        <w:rPr>
          <w:bCs/>
          <w:highlight w:val="yellow"/>
        </w:rPr>
        <w:t xml:space="preserve">spent </w:t>
      </w:r>
      <w:r w:rsidR="00F22343" w:rsidRPr="004E6C52">
        <w:rPr>
          <w:bCs/>
          <w:highlight w:val="yellow"/>
        </w:rPr>
        <w:t xml:space="preserve">media with </w:t>
      </w:r>
      <w:r w:rsidR="004079FE" w:rsidRPr="004E6C52">
        <w:rPr>
          <w:highlight w:val="yellow"/>
        </w:rPr>
        <w:t>Stage 1</w:t>
      </w:r>
      <w:r w:rsidR="00F22343" w:rsidRPr="004E6C52">
        <w:rPr>
          <w:highlight w:val="yellow"/>
        </w:rPr>
        <w:t xml:space="preserve"> differentiation medium without CHIR99021</w:t>
      </w:r>
      <w:r w:rsidR="00BA62AD" w:rsidRPr="004E6C52">
        <w:rPr>
          <w:highlight w:val="yellow"/>
        </w:rPr>
        <w:t xml:space="preserve"> (step 1.2.3)</w:t>
      </w:r>
      <w:r w:rsidR="00F22343" w:rsidRPr="004E6C52">
        <w:rPr>
          <w:highlight w:val="yellow"/>
        </w:rPr>
        <w:t xml:space="preserve">. </w:t>
      </w:r>
    </w:p>
    <w:p w14:paraId="53C5FD8B" w14:textId="77777777" w:rsidR="00D87F6C" w:rsidRPr="004E6C52" w:rsidRDefault="00D87F6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42BB5874" w14:textId="444C5884" w:rsidR="00D87F6C" w:rsidRPr="004E6C52" w:rsidRDefault="00F97E18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</w:pPr>
      <w:r w:rsidRPr="004E6C52">
        <w:rPr>
          <w:bCs/>
        </w:rPr>
        <w:t>Every 24 h, a</w:t>
      </w:r>
      <w:r w:rsidR="00F22343" w:rsidRPr="004E6C52">
        <w:rPr>
          <w:bCs/>
        </w:rPr>
        <w:t xml:space="preserve">spirate the spent media </w:t>
      </w:r>
      <w:r w:rsidR="00766B77" w:rsidRPr="004E6C52">
        <w:t xml:space="preserve">using a portable vacuum aspirator inside the tissue culture hood </w:t>
      </w:r>
      <w:r w:rsidR="00F22343" w:rsidRPr="004E6C52">
        <w:rPr>
          <w:bCs/>
        </w:rPr>
        <w:t xml:space="preserve">and replace </w:t>
      </w:r>
      <w:r w:rsidR="00746173" w:rsidRPr="004E6C52">
        <w:rPr>
          <w:bCs/>
        </w:rPr>
        <w:t xml:space="preserve">it </w:t>
      </w:r>
      <w:r w:rsidR="00F22343" w:rsidRPr="004E6C52">
        <w:rPr>
          <w:bCs/>
        </w:rPr>
        <w:t xml:space="preserve">with </w:t>
      </w:r>
      <w:r w:rsidR="00746173" w:rsidRPr="004E6C52">
        <w:rPr>
          <w:bCs/>
        </w:rPr>
        <w:t xml:space="preserve">a </w:t>
      </w:r>
      <w:r w:rsidR="00F22343" w:rsidRPr="004E6C52">
        <w:rPr>
          <w:bCs/>
        </w:rPr>
        <w:t xml:space="preserve">fresh </w:t>
      </w:r>
      <w:r w:rsidR="004079FE" w:rsidRPr="004E6C52">
        <w:t>Stage 1</w:t>
      </w:r>
      <w:r w:rsidR="00F22343" w:rsidRPr="004E6C52">
        <w:t xml:space="preserve"> differentiation medium without </w:t>
      </w:r>
      <w:r w:rsidRPr="004E6C52">
        <w:t>CHIR99021</w:t>
      </w:r>
      <w:r w:rsidR="00F22343" w:rsidRPr="004E6C52">
        <w:t>.</w:t>
      </w:r>
      <w:r w:rsidR="00680AB2" w:rsidRPr="004E6C52">
        <w:t xml:space="preserve"> </w:t>
      </w:r>
    </w:p>
    <w:p w14:paraId="2DDF4130" w14:textId="77777777" w:rsidR="00D87F6C" w:rsidRPr="004E6C52" w:rsidRDefault="00D87F6C" w:rsidP="004E6C52">
      <w:pPr>
        <w:pStyle w:val="ListParagraph"/>
        <w:ind w:left="0"/>
        <w:rPr>
          <w:b/>
          <w:highlight w:val="yellow"/>
        </w:rPr>
      </w:pPr>
    </w:p>
    <w:p w14:paraId="0388F7B2" w14:textId="532A23E5" w:rsidR="00F22343" w:rsidRPr="004E6C52" w:rsidRDefault="00507B68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4E6C52">
        <w:rPr>
          <w:bCs/>
        </w:rPr>
        <w:t>NOTE</w:t>
      </w:r>
      <w:r w:rsidR="00230AD8" w:rsidRPr="004E6C52">
        <w:rPr>
          <w:bCs/>
        </w:rPr>
        <w:t>: Stage</w:t>
      </w:r>
      <w:r w:rsidR="00230AD8" w:rsidRPr="004E6C52">
        <w:t xml:space="preserve"> 1 can be extended up to 4 days.</w:t>
      </w:r>
      <w:r w:rsidR="009616F2" w:rsidRPr="004E6C52">
        <w:t xml:space="preserve"> Th</w:t>
      </w:r>
      <w:r w:rsidR="00DC5DD4" w:rsidRPr="004E6C52">
        <w:t xml:space="preserve">e length of </w:t>
      </w:r>
      <w:r w:rsidR="00F94128" w:rsidRPr="004E6C52">
        <w:t>S</w:t>
      </w:r>
      <w:r w:rsidR="00DC5DD4" w:rsidRPr="004E6C52">
        <w:t xml:space="preserve">tage 1 is dependent on the </w:t>
      </w:r>
      <w:proofErr w:type="spellStart"/>
      <w:r w:rsidR="00DC5DD4" w:rsidRPr="004E6C52">
        <w:t>hPSC</w:t>
      </w:r>
      <w:proofErr w:type="spellEnd"/>
      <w:r w:rsidR="00DC5DD4" w:rsidRPr="004E6C52">
        <w:t xml:space="preserve"> line being used and should be optimized accordingly. </w:t>
      </w:r>
    </w:p>
    <w:p w14:paraId="6A038979" w14:textId="77777777" w:rsidR="00F97E18" w:rsidRPr="004E6C52" w:rsidRDefault="00F97E18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53A344B6" w14:textId="0F04A90E" w:rsidR="009E2309" w:rsidRPr="004E6C52" w:rsidRDefault="009E2309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4E6C52">
        <w:rPr>
          <w:b/>
          <w:highlight w:val="yellow"/>
        </w:rPr>
        <w:t xml:space="preserve">Immunofluorescence analysis of </w:t>
      </w:r>
      <w:proofErr w:type="spellStart"/>
      <w:r w:rsidRPr="004E6C52">
        <w:rPr>
          <w:b/>
          <w:highlight w:val="yellow"/>
        </w:rPr>
        <w:t>hPSC</w:t>
      </w:r>
      <w:proofErr w:type="spellEnd"/>
      <w:r w:rsidRPr="004E6C52">
        <w:rPr>
          <w:b/>
          <w:highlight w:val="yellow"/>
        </w:rPr>
        <w:t>-derived DE</w:t>
      </w:r>
      <w:r w:rsidR="00CD1D14" w:rsidRPr="004E6C52">
        <w:rPr>
          <w:b/>
          <w:highlight w:val="yellow"/>
        </w:rPr>
        <w:t xml:space="preserve"> (Stage 1)</w:t>
      </w:r>
    </w:p>
    <w:p w14:paraId="40D63A2E" w14:textId="77777777" w:rsidR="006850E6" w:rsidRPr="004E6C52" w:rsidRDefault="006850E6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highlight w:val="yellow"/>
        </w:rPr>
      </w:pPr>
    </w:p>
    <w:p w14:paraId="40B25328" w14:textId="7D489028" w:rsidR="00680AB2" w:rsidRPr="004E6C52" w:rsidRDefault="00855C92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For immunofluorescence, </w:t>
      </w:r>
      <w:r w:rsidR="00A64E85" w:rsidRPr="004E6C52">
        <w:rPr>
          <w:bCs/>
          <w:highlight w:val="yellow"/>
        </w:rPr>
        <w:t>a</w:t>
      </w:r>
      <w:r w:rsidR="00713509" w:rsidRPr="004E6C52">
        <w:rPr>
          <w:bCs/>
          <w:highlight w:val="yellow"/>
        </w:rPr>
        <w:t>spirate the spent media</w:t>
      </w:r>
      <w:r w:rsidR="00766B77" w:rsidRPr="004E6C52">
        <w:rPr>
          <w:bCs/>
          <w:highlight w:val="yellow"/>
        </w:rPr>
        <w:t xml:space="preserve"> using a portable vacuum aspirator inside the tissue culture hood</w:t>
      </w:r>
      <w:r w:rsidR="00713509" w:rsidRPr="004E6C52">
        <w:rPr>
          <w:bCs/>
          <w:highlight w:val="yellow"/>
        </w:rPr>
        <w:t xml:space="preserve"> from the wells and wash twice with warm PBS. Swirl the plate </w:t>
      </w:r>
      <w:r w:rsidR="002343AF" w:rsidRPr="004E6C52">
        <w:rPr>
          <w:bCs/>
          <w:highlight w:val="yellow"/>
        </w:rPr>
        <w:t>to</w:t>
      </w:r>
      <w:r w:rsidR="00713509" w:rsidRPr="004E6C52">
        <w:rPr>
          <w:bCs/>
          <w:highlight w:val="yellow"/>
        </w:rPr>
        <w:t xml:space="preserve"> get rid of any cell debris.</w:t>
      </w:r>
    </w:p>
    <w:p w14:paraId="63CF5CD1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77507643" w14:textId="1C3E3BC3" w:rsidR="001E6B2D" w:rsidRPr="004E6C52" w:rsidRDefault="00713509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Cover the surface of the wells with 4% </w:t>
      </w:r>
      <w:r w:rsidR="00436511" w:rsidRPr="004E6C52">
        <w:rPr>
          <w:bCs/>
          <w:highlight w:val="yellow"/>
        </w:rPr>
        <w:t xml:space="preserve">of </w:t>
      </w:r>
      <w:r w:rsidRPr="004E6C52">
        <w:rPr>
          <w:bCs/>
          <w:highlight w:val="yellow"/>
        </w:rPr>
        <w:t>paraformaldehyde (PFA) to fix the DE cells</w:t>
      </w:r>
      <w:r w:rsidR="00B82292" w:rsidRPr="004E6C52">
        <w:rPr>
          <w:bCs/>
          <w:highlight w:val="yellow"/>
        </w:rPr>
        <w:t>;</w:t>
      </w:r>
      <w:r w:rsidR="00333D0F" w:rsidRPr="004E6C52">
        <w:rPr>
          <w:bCs/>
          <w:highlight w:val="yellow"/>
        </w:rPr>
        <w:t xml:space="preserve"> for example, add 250 </w:t>
      </w:r>
      <w:proofErr w:type="spellStart"/>
      <w:r w:rsidR="00815C73" w:rsidRPr="004E6C52">
        <w:rPr>
          <w:bCs/>
          <w:highlight w:val="yellow"/>
        </w:rPr>
        <w:t>uL</w:t>
      </w:r>
      <w:proofErr w:type="spellEnd"/>
      <w:r w:rsidR="00815C73" w:rsidRPr="004E6C52">
        <w:rPr>
          <w:bCs/>
          <w:highlight w:val="yellow"/>
        </w:rPr>
        <w:t xml:space="preserve"> of PFA per well of a 24-well plate.</w:t>
      </w:r>
      <w:r w:rsidRPr="004E6C52">
        <w:rPr>
          <w:bCs/>
          <w:highlight w:val="yellow"/>
        </w:rPr>
        <w:t xml:space="preserve"> Place the p</w:t>
      </w:r>
      <w:r w:rsidR="00230AD8" w:rsidRPr="004E6C52">
        <w:rPr>
          <w:bCs/>
          <w:highlight w:val="yellow"/>
        </w:rPr>
        <w:t xml:space="preserve">late on </w:t>
      </w:r>
      <w:r w:rsidR="00815C73" w:rsidRPr="004E6C52">
        <w:rPr>
          <w:bCs/>
          <w:highlight w:val="yellow"/>
        </w:rPr>
        <w:t xml:space="preserve">a 2D </w:t>
      </w:r>
      <w:r w:rsidR="00230AD8" w:rsidRPr="004E6C52">
        <w:rPr>
          <w:bCs/>
          <w:highlight w:val="yellow"/>
        </w:rPr>
        <w:t xml:space="preserve">shaker </w:t>
      </w:r>
      <w:r w:rsidR="001F79F5" w:rsidRPr="004E6C52">
        <w:rPr>
          <w:bCs/>
          <w:highlight w:val="yellow"/>
        </w:rPr>
        <w:t xml:space="preserve">at 20 x </w:t>
      </w:r>
      <w:r w:rsidR="001F79F5" w:rsidRPr="004E6C52">
        <w:rPr>
          <w:bCs/>
          <w:i/>
          <w:iCs/>
          <w:highlight w:val="yellow"/>
        </w:rPr>
        <w:t>g</w:t>
      </w:r>
      <w:r w:rsidR="001F79F5" w:rsidRPr="004E6C52">
        <w:rPr>
          <w:bCs/>
          <w:highlight w:val="yellow"/>
        </w:rPr>
        <w:t xml:space="preserve"> </w:t>
      </w:r>
      <w:r w:rsidR="00230AD8" w:rsidRPr="004E6C52">
        <w:rPr>
          <w:bCs/>
          <w:highlight w:val="yellow"/>
        </w:rPr>
        <w:t>for 20 min</w:t>
      </w:r>
      <w:r w:rsidR="001E6B2D" w:rsidRPr="004E6C52">
        <w:rPr>
          <w:bCs/>
          <w:highlight w:val="yellow"/>
        </w:rPr>
        <w:t>.</w:t>
      </w:r>
    </w:p>
    <w:p w14:paraId="40CA3AA2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0E1B8800" w14:textId="5082781F" w:rsidR="00231D24" w:rsidRPr="004E6C52" w:rsidRDefault="00286C2D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After fixation, wash the DE cells with tris-buffered saline with 0.5% </w:t>
      </w:r>
      <w:r w:rsidR="00436511" w:rsidRPr="004E6C52">
        <w:rPr>
          <w:bCs/>
          <w:highlight w:val="yellow"/>
        </w:rPr>
        <w:t xml:space="preserve">of </w:t>
      </w:r>
      <w:r w:rsidR="00CA66B0" w:rsidRPr="004E6C52">
        <w:rPr>
          <w:bCs/>
          <w:highlight w:val="yellow"/>
        </w:rPr>
        <w:t>T</w:t>
      </w:r>
      <w:r w:rsidRPr="004E6C52">
        <w:rPr>
          <w:bCs/>
          <w:highlight w:val="yellow"/>
        </w:rPr>
        <w:t xml:space="preserve">ween (TBST) </w:t>
      </w:r>
      <w:r w:rsidR="008331E4" w:rsidRPr="004E6C52">
        <w:rPr>
          <w:bCs/>
        </w:rPr>
        <w:t xml:space="preserve">(see </w:t>
      </w:r>
      <w:r w:rsidR="008331E4" w:rsidRPr="004E6C52">
        <w:rPr>
          <w:b/>
        </w:rPr>
        <w:t>Table of Materials</w:t>
      </w:r>
      <w:r w:rsidR="008331E4" w:rsidRPr="004E6C52">
        <w:rPr>
          <w:bCs/>
        </w:rPr>
        <w:t>)</w:t>
      </w:r>
      <w:r w:rsidR="008331E4" w:rsidRPr="004E6C52">
        <w:rPr>
          <w:bCs/>
          <w:highlight w:val="yellow"/>
        </w:rPr>
        <w:t xml:space="preserve"> </w:t>
      </w:r>
      <w:r w:rsidRPr="004E6C52">
        <w:rPr>
          <w:bCs/>
          <w:highlight w:val="yellow"/>
        </w:rPr>
        <w:t>and place the plate on the shaker</w:t>
      </w:r>
      <w:r w:rsidR="001F79F5" w:rsidRPr="004E6C52">
        <w:rPr>
          <w:bCs/>
          <w:highlight w:val="yellow"/>
        </w:rPr>
        <w:t xml:space="preserve"> at 20 x </w:t>
      </w:r>
      <w:r w:rsidR="001F79F5" w:rsidRPr="004E6C52">
        <w:rPr>
          <w:bCs/>
          <w:i/>
          <w:iCs/>
          <w:highlight w:val="yellow"/>
        </w:rPr>
        <w:t>g</w:t>
      </w:r>
      <w:r w:rsidR="001F79F5" w:rsidRPr="004E6C52">
        <w:rPr>
          <w:bCs/>
          <w:highlight w:val="yellow"/>
        </w:rPr>
        <w:t xml:space="preserve"> </w:t>
      </w:r>
      <w:r w:rsidRPr="004E6C52">
        <w:rPr>
          <w:bCs/>
          <w:highlight w:val="yellow"/>
        </w:rPr>
        <w:t>for 10 min</w:t>
      </w:r>
      <w:r w:rsidR="00231D24" w:rsidRPr="004E6C52">
        <w:rPr>
          <w:bCs/>
          <w:highlight w:val="yellow"/>
        </w:rPr>
        <w:t>. Repeat this step</w:t>
      </w:r>
      <w:r w:rsidR="00F5228D" w:rsidRPr="004E6C52">
        <w:rPr>
          <w:bCs/>
          <w:highlight w:val="yellow"/>
        </w:rPr>
        <w:t xml:space="preserve"> once</w:t>
      </w:r>
      <w:r w:rsidR="004076A5" w:rsidRPr="004E6C52">
        <w:rPr>
          <w:bCs/>
          <w:highlight w:val="yellow"/>
        </w:rPr>
        <w:t xml:space="preserve"> more</w:t>
      </w:r>
      <w:r w:rsidR="00231D24" w:rsidRPr="004E6C52">
        <w:rPr>
          <w:bCs/>
          <w:highlight w:val="yellow"/>
        </w:rPr>
        <w:t>.</w:t>
      </w:r>
    </w:p>
    <w:p w14:paraId="4AA8653D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61F9DD59" w14:textId="59E42E9B" w:rsidR="00B61BA3" w:rsidRPr="004E6C52" w:rsidRDefault="00231D24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Permeabilize the fixed cells </w:t>
      </w:r>
      <w:r w:rsidR="00BD013E" w:rsidRPr="004E6C52">
        <w:rPr>
          <w:bCs/>
          <w:highlight w:val="yellow"/>
        </w:rPr>
        <w:t xml:space="preserve">by adding a generous volume of </w:t>
      </w:r>
      <w:r w:rsidR="002343AF" w:rsidRPr="004E6C52">
        <w:rPr>
          <w:bCs/>
          <w:highlight w:val="yellow"/>
        </w:rPr>
        <w:t>phosphate</w:t>
      </w:r>
      <w:r w:rsidR="00CA66B0" w:rsidRPr="004E6C52">
        <w:rPr>
          <w:bCs/>
          <w:highlight w:val="yellow"/>
        </w:rPr>
        <w:t>-</w:t>
      </w:r>
      <w:r w:rsidR="002343AF" w:rsidRPr="004E6C52">
        <w:rPr>
          <w:bCs/>
          <w:highlight w:val="yellow"/>
        </w:rPr>
        <w:t>buffered saline with 0.5%</w:t>
      </w:r>
      <w:r w:rsidR="00436511" w:rsidRPr="004E6C52">
        <w:rPr>
          <w:bCs/>
          <w:highlight w:val="yellow"/>
        </w:rPr>
        <w:t xml:space="preserve"> of</w:t>
      </w:r>
      <w:r w:rsidR="002343AF" w:rsidRPr="004E6C52">
        <w:rPr>
          <w:bCs/>
          <w:highlight w:val="yellow"/>
        </w:rPr>
        <w:t xml:space="preserve"> </w:t>
      </w:r>
      <w:r w:rsidR="00436511" w:rsidRPr="004E6C52">
        <w:rPr>
          <w:bCs/>
          <w:highlight w:val="yellow"/>
        </w:rPr>
        <w:t>T</w:t>
      </w:r>
      <w:r w:rsidR="002343AF" w:rsidRPr="004E6C52">
        <w:rPr>
          <w:bCs/>
          <w:highlight w:val="yellow"/>
        </w:rPr>
        <w:t>riton X</w:t>
      </w:r>
      <w:r w:rsidR="00FD4B01" w:rsidRPr="004E6C52">
        <w:rPr>
          <w:bCs/>
          <w:highlight w:val="yellow"/>
        </w:rPr>
        <w:t>-</w:t>
      </w:r>
      <w:r w:rsidR="002343AF" w:rsidRPr="004E6C52">
        <w:rPr>
          <w:bCs/>
          <w:highlight w:val="yellow"/>
        </w:rPr>
        <w:t>100 (PBST)</w:t>
      </w:r>
      <w:r w:rsidR="00A13971" w:rsidRPr="004E6C52">
        <w:rPr>
          <w:bCs/>
          <w:highlight w:val="yellow"/>
        </w:rPr>
        <w:t>;</w:t>
      </w:r>
      <w:r w:rsidR="001A5A9F" w:rsidRPr="004E6C52">
        <w:rPr>
          <w:bCs/>
          <w:highlight w:val="yellow"/>
        </w:rPr>
        <w:t xml:space="preserve"> for example, </w:t>
      </w:r>
      <w:r w:rsidR="003C176E" w:rsidRPr="004E6C52">
        <w:rPr>
          <w:bCs/>
          <w:highlight w:val="yellow"/>
        </w:rPr>
        <w:t xml:space="preserve">add </w:t>
      </w:r>
      <w:r w:rsidR="001A5A9F" w:rsidRPr="004E6C52">
        <w:rPr>
          <w:bCs/>
          <w:highlight w:val="yellow"/>
        </w:rPr>
        <w:t>1 mL of PBST per well of a 24-well plate</w:t>
      </w:r>
      <w:r w:rsidR="002343AF" w:rsidRPr="004E6C52">
        <w:rPr>
          <w:bCs/>
          <w:highlight w:val="yellow"/>
        </w:rPr>
        <w:t xml:space="preserve"> </w:t>
      </w:r>
      <w:r w:rsidRPr="004E6C52">
        <w:rPr>
          <w:bCs/>
          <w:highlight w:val="yellow"/>
        </w:rPr>
        <w:t xml:space="preserve">and place the plate </w:t>
      </w:r>
      <w:r w:rsidR="00230AD8" w:rsidRPr="004E6C52">
        <w:rPr>
          <w:bCs/>
          <w:highlight w:val="yellow"/>
        </w:rPr>
        <w:t>back on the shaker</w:t>
      </w:r>
      <w:r w:rsidR="001F79F5" w:rsidRPr="004E6C52">
        <w:rPr>
          <w:bCs/>
          <w:highlight w:val="yellow"/>
        </w:rPr>
        <w:t xml:space="preserve"> at 20 x </w:t>
      </w:r>
      <w:r w:rsidR="001F79F5" w:rsidRPr="004E6C52">
        <w:rPr>
          <w:bCs/>
          <w:i/>
          <w:iCs/>
          <w:highlight w:val="yellow"/>
        </w:rPr>
        <w:t>g</w:t>
      </w:r>
      <w:r w:rsidR="00230AD8" w:rsidRPr="004E6C52">
        <w:rPr>
          <w:bCs/>
          <w:highlight w:val="yellow"/>
        </w:rPr>
        <w:t xml:space="preserve"> for 20 min</w:t>
      </w:r>
      <w:r w:rsidRPr="004E6C52">
        <w:rPr>
          <w:bCs/>
          <w:highlight w:val="yellow"/>
        </w:rPr>
        <w:t>.</w:t>
      </w:r>
    </w:p>
    <w:p w14:paraId="5E375F6D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7EDFF651" w14:textId="6EC7459B" w:rsidR="00231D24" w:rsidRPr="004E6C52" w:rsidRDefault="00231D24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Freshly prepare 5%-6% of BSA in PBST as blocking buffer and add it to the permeabilized cells.  Incubate the plate for at least </w:t>
      </w:r>
      <w:r w:rsidR="00014831" w:rsidRPr="004E6C52">
        <w:rPr>
          <w:bCs/>
          <w:highlight w:val="yellow"/>
        </w:rPr>
        <w:t>1</w:t>
      </w:r>
      <w:r w:rsidRPr="004E6C52">
        <w:rPr>
          <w:bCs/>
          <w:highlight w:val="yellow"/>
        </w:rPr>
        <w:t xml:space="preserve"> h in the blocking solution on the shaker.</w:t>
      </w:r>
    </w:p>
    <w:p w14:paraId="132D4B5A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5D979683" w14:textId="75BDB633" w:rsidR="00231D24" w:rsidRPr="004E6C52" w:rsidRDefault="00E976BD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D</w:t>
      </w:r>
      <w:r w:rsidR="00231D24" w:rsidRPr="004E6C52">
        <w:rPr>
          <w:bCs/>
          <w:highlight w:val="yellow"/>
        </w:rPr>
        <w:t xml:space="preserve">ilute the primary antibodies against SOX17 and FOXA2 </w:t>
      </w:r>
      <w:r w:rsidR="00091426" w:rsidRPr="004E6C52">
        <w:rPr>
          <w:bCs/>
          <w:highlight w:val="yellow"/>
        </w:rPr>
        <w:t xml:space="preserve">together </w:t>
      </w:r>
      <w:r w:rsidR="00091426" w:rsidRPr="004E6C52">
        <w:rPr>
          <w:bCs/>
        </w:rPr>
        <w:t xml:space="preserve">(see </w:t>
      </w:r>
      <w:r w:rsidR="00091426" w:rsidRPr="004E6C52">
        <w:rPr>
          <w:b/>
        </w:rPr>
        <w:t>Table of Materials</w:t>
      </w:r>
      <w:r w:rsidR="00091426" w:rsidRPr="004E6C52">
        <w:rPr>
          <w:bCs/>
        </w:rPr>
        <w:t xml:space="preserve">) </w:t>
      </w:r>
      <w:r w:rsidR="00231D24" w:rsidRPr="004E6C52">
        <w:rPr>
          <w:bCs/>
          <w:highlight w:val="yellow"/>
        </w:rPr>
        <w:t xml:space="preserve">in </w:t>
      </w:r>
      <w:r w:rsidRPr="004E6C52">
        <w:rPr>
          <w:bCs/>
          <w:highlight w:val="yellow"/>
        </w:rPr>
        <w:t>2</w:t>
      </w:r>
      <w:r w:rsidR="00091426" w:rsidRPr="004E6C52">
        <w:rPr>
          <w:bCs/>
          <w:highlight w:val="yellow"/>
        </w:rPr>
        <w:t>%</w:t>
      </w:r>
      <w:r w:rsidRPr="004E6C52">
        <w:rPr>
          <w:bCs/>
          <w:highlight w:val="yellow"/>
        </w:rPr>
        <w:t>-</w:t>
      </w:r>
      <w:r w:rsidR="00231D24" w:rsidRPr="004E6C52">
        <w:rPr>
          <w:bCs/>
          <w:highlight w:val="yellow"/>
        </w:rPr>
        <w:t>3% BSA in PBST solution.</w:t>
      </w:r>
      <w:r w:rsidR="00542C15" w:rsidRPr="004E6C52">
        <w:rPr>
          <w:bCs/>
          <w:highlight w:val="yellow"/>
        </w:rPr>
        <w:t xml:space="preserve"> Add the combined antibodies to blocked cells and place the plate </w:t>
      </w:r>
      <w:r w:rsidRPr="004E6C52">
        <w:rPr>
          <w:bCs/>
          <w:highlight w:val="yellow"/>
        </w:rPr>
        <w:t>on</w:t>
      </w:r>
      <w:r w:rsidR="00542C15" w:rsidRPr="004E6C52">
        <w:rPr>
          <w:bCs/>
          <w:highlight w:val="yellow"/>
        </w:rPr>
        <w:t xml:space="preserve"> the shaker at 4</w:t>
      </w:r>
      <w:r w:rsidR="00091426" w:rsidRPr="004E6C52">
        <w:rPr>
          <w:bCs/>
          <w:highlight w:val="yellow"/>
        </w:rPr>
        <w:t xml:space="preserve"> </w:t>
      </w:r>
      <w:r w:rsidR="00542C15" w:rsidRPr="004E6C52">
        <w:rPr>
          <w:bCs/>
          <w:highlight w:val="yellow"/>
        </w:rPr>
        <w:t>°C overnight</w:t>
      </w:r>
      <w:r w:rsidR="0022043E" w:rsidRPr="004E6C52">
        <w:rPr>
          <w:bCs/>
          <w:highlight w:val="yellow"/>
        </w:rPr>
        <w:t xml:space="preserve"> at a low speed with gent</w:t>
      </w:r>
      <w:r w:rsidR="0030095E" w:rsidRPr="004E6C52">
        <w:rPr>
          <w:bCs/>
          <w:highlight w:val="yellow"/>
        </w:rPr>
        <w:t>le shaking</w:t>
      </w:r>
      <w:r w:rsidR="00542C15" w:rsidRPr="004E6C52">
        <w:rPr>
          <w:bCs/>
          <w:highlight w:val="yellow"/>
        </w:rPr>
        <w:t>.</w:t>
      </w:r>
    </w:p>
    <w:p w14:paraId="2417D2C7" w14:textId="77777777" w:rsidR="00091426" w:rsidRPr="004E6C52" w:rsidRDefault="00091426" w:rsidP="004E6C52">
      <w:pPr>
        <w:pStyle w:val="ListParagraph"/>
        <w:ind w:left="0"/>
        <w:rPr>
          <w:bCs/>
          <w:highlight w:val="yellow"/>
        </w:rPr>
      </w:pPr>
    </w:p>
    <w:p w14:paraId="0DA95EB7" w14:textId="005F9344" w:rsidR="00091426" w:rsidRPr="004E6C52" w:rsidRDefault="00091426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  <w:r w:rsidRPr="004E6C52">
        <w:rPr>
          <w:bCs/>
        </w:rPr>
        <w:t>NOTE: SOX17 and FOXA2 are well-established DE markers</w:t>
      </w:r>
      <w:r w:rsidR="00157693" w:rsidRPr="004E6C52">
        <w:rPr>
          <w:bCs/>
        </w:rPr>
        <w:fldChar w:fldCharType="begin">
          <w:fldData xml:space="preserve">PEVuZE5vdGU+PENpdGU+PEF1dGhvcj5EYXZlbnBvcnQ8L0F1dGhvcj48WWVhcj4yMDE2PC9ZZWFy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</w:fldData>
        </w:fldChar>
      </w:r>
      <w:r w:rsidR="000671D6" w:rsidRPr="004E6C52">
        <w:rPr>
          <w:bCs/>
        </w:rPr>
        <w:instrText xml:space="preserve"> ADDIN EN.CITE </w:instrText>
      </w:r>
      <w:r w:rsidR="000671D6" w:rsidRPr="004E6C52">
        <w:rPr>
          <w:bCs/>
        </w:rPr>
        <w:fldChar w:fldCharType="begin">
          <w:fldData xml:space="preserve">PEVuZE5vdGU+PENpdGU+PEF1dGhvcj5EYXZlbnBvcnQ8L0F1dGhvcj48WWVhcj4yMDE2PC9ZZWFy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</w:fldData>
        </w:fldChar>
      </w:r>
      <w:r w:rsidR="000671D6" w:rsidRPr="004E6C52">
        <w:rPr>
          <w:bCs/>
        </w:rPr>
        <w:instrText xml:space="preserve"> ADDIN EN.CITE.DATA </w:instrText>
      </w:r>
      <w:r w:rsidR="000671D6" w:rsidRPr="004E6C52">
        <w:rPr>
          <w:bCs/>
        </w:rPr>
      </w:r>
      <w:r w:rsidR="000671D6" w:rsidRPr="004E6C52">
        <w:rPr>
          <w:bCs/>
        </w:rPr>
        <w:fldChar w:fldCharType="end"/>
      </w:r>
      <w:r w:rsidR="00157693" w:rsidRPr="004E6C52">
        <w:rPr>
          <w:bCs/>
        </w:rPr>
      </w:r>
      <w:r w:rsidR="00157693" w:rsidRPr="004E6C52">
        <w:rPr>
          <w:bCs/>
        </w:rPr>
        <w:fldChar w:fldCharType="separate"/>
      </w:r>
      <w:r w:rsidR="000671D6" w:rsidRPr="004E6C52">
        <w:rPr>
          <w:bCs/>
          <w:noProof/>
          <w:vertAlign w:val="superscript"/>
        </w:rPr>
        <w:t>25,26</w:t>
      </w:r>
      <w:r w:rsidR="00157693" w:rsidRPr="004E6C52">
        <w:rPr>
          <w:bCs/>
        </w:rPr>
        <w:fldChar w:fldCharType="end"/>
      </w:r>
      <w:r w:rsidRPr="004E6C52">
        <w:rPr>
          <w:bCs/>
        </w:rPr>
        <w:t>.</w:t>
      </w:r>
    </w:p>
    <w:p w14:paraId="5F80B180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3359E526" w14:textId="4F6BA300" w:rsidR="00542C15" w:rsidRPr="004E6C52" w:rsidRDefault="00680A08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The n</w:t>
      </w:r>
      <w:r w:rsidR="00624A61" w:rsidRPr="004E6C52">
        <w:rPr>
          <w:bCs/>
          <w:highlight w:val="yellow"/>
        </w:rPr>
        <w:t xml:space="preserve">ext day, aspirate the primary antibodies </w:t>
      </w:r>
      <w:r w:rsidR="00FD4994" w:rsidRPr="004E6C52">
        <w:rPr>
          <w:bCs/>
          <w:highlight w:val="yellow"/>
        </w:rPr>
        <w:t xml:space="preserve">using a portable vacuum filter </w:t>
      </w:r>
      <w:r w:rsidR="00624A61" w:rsidRPr="004E6C52">
        <w:rPr>
          <w:bCs/>
          <w:highlight w:val="yellow"/>
        </w:rPr>
        <w:t>and wash the wells with TBST thr</w:t>
      </w:r>
      <w:r w:rsidR="00E976BD" w:rsidRPr="004E6C52">
        <w:rPr>
          <w:bCs/>
          <w:highlight w:val="yellow"/>
        </w:rPr>
        <w:t>ee times</w:t>
      </w:r>
      <w:r w:rsidR="00A128F8" w:rsidRPr="004E6C52">
        <w:rPr>
          <w:bCs/>
          <w:highlight w:val="yellow"/>
        </w:rPr>
        <w:t>, each wash for 10 mins</w:t>
      </w:r>
      <w:r w:rsidR="00624A61" w:rsidRPr="004E6C52">
        <w:rPr>
          <w:bCs/>
          <w:highlight w:val="yellow"/>
        </w:rPr>
        <w:t xml:space="preserve"> on the shaker.</w:t>
      </w:r>
    </w:p>
    <w:p w14:paraId="248C9121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0D7BB50E" w14:textId="2789923D" w:rsidR="00460DEA" w:rsidRPr="004E6C52" w:rsidRDefault="00460DEA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Prepare 1:500 </w:t>
      </w:r>
      <w:r w:rsidR="00E976BD" w:rsidRPr="004E6C52">
        <w:rPr>
          <w:bCs/>
          <w:highlight w:val="yellow"/>
        </w:rPr>
        <w:t>dilution</w:t>
      </w:r>
      <w:r w:rsidRPr="004E6C52">
        <w:rPr>
          <w:bCs/>
          <w:highlight w:val="yellow"/>
        </w:rPr>
        <w:t xml:space="preserve"> of Alexa fluor 488- and 568- conjugated secondary antibodies </w:t>
      </w:r>
      <w:r w:rsidR="007211E0" w:rsidRPr="004E6C52">
        <w:rPr>
          <w:bCs/>
        </w:rPr>
        <w:t xml:space="preserve">(see </w:t>
      </w:r>
      <w:r w:rsidR="007211E0" w:rsidRPr="004E6C52">
        <w:rPr>
          <w:b/>
        </w:rPr>
        <w:t>Table of Materials</w:t>
      </w:r>
      <w:r w:rsidR="007211E0" w:rsidRPr="004E6C52">
        <w:rPr>
          <w:bCs/>
        </w:rPr>
        <w:t>)</w:t>
      </w:r>
      <w:r w:rsidR="007211E0" w:rsidRPr="004E6C52">
        <w:rPr>
          <w:bCs/>
          <w:highlight w:val="yellow"/>
        </w:rPr>
        <w:t xml:space="preserve"> </w:t>
      </w:r>
      <w:r w:rsidRPr="004E6C52">
        <w:rPr>
          <w:bCs/>
          <w:highlight w:val="yellow"/>
        </w:rPr>
        <w:t>against the species the primary antibodies were raised in.</w:t>
      </w:r>
    </w:p>
    <w:p w14:paraId="7105CEB8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0BB05BF6" w14:textId="0E6568E1" w:rsidR="00F97E18" w:rsidRPr="004E6C52" w:rsidRDefault="00460DEA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Add the secondary antibody combination to the stained well and cover the plate with aluminum foil to protect from light. Place the plate on the shaker for 1 h at room temperature.</w:t>
      </w:r>
    </w:p>
    <w:p w14:paraId="03F6A000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7BBDCFF5" w14:textId="75C56BFA" w:rsidR="00460DEA" w:rsidRPr="004E6C52" w:rsidRDefault="00460DEA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Aspirate the secondary antibod</w:t>
      </w:r>
      <w:r w:rsidR="001F11FC" w:rsidRPr="004E6C52">
        <w:rPr>
          <w:bCs/>
          <w:highlight w:val="yellow"/>
        </w:rPr>
        <w:t>y solution</w:t>
      </w:r>
      <w:r w:rsidRPr="004E6C52">
        <w:rPr>
          <w:bCs/>
          <w:highlight w:val="yellow"/>
        </w:rPr>
        <w:t xml:space="preserve"> </w:t>
      </w:r>
      <w:r w:rsidR="00FD4994" w:rsidRPr="004E6C52">
        <w:rPr>
          <w:bCs/>
          <w:highlight w:val="yellow"/>
        </w:rPr>
        <w:t xml:space="preserve">using a portable vacuum filter </w:t>
      </w:r>
      <w:r w:rsidRPr="004E6C52">
        <w:rPr>
          <w:bCs/>
          <w:highlight w:val="yellow"/>
        </w:rPr>
        <w:t xml:space="preserve">and </w:t>
      </w:r>
      <w:r w:rsidR="00237361" w:rsidRPr="004E6C52">
        <w:rPr>
          <w:bCs/>
          <w:highlight w:val="yellow"/>
        </w:rPr>
        <w:t xml:space="preserve">wash the stained wells with </w:t>
      </w:r>
      <w:r w:rsidR="00230AD8" w:rsidRPr="004E6C52">
        <w:rPr>
          <w:bCs/>
          <w:highlight w:val="yellow"/>
        </w:rPr>
        <w:t>TBST on the shaker for 10 min</w:t>
      </w:r>
      <w:r w:rsidR="008C7AAA" w:rsidRPr="004E6C52">
        <w:rPr>
          <w:bCs/>
          <w:highlight w:val="yellow"/>
        </w:rPr>
        <w:t>, covering the plate</w:t>
      </w:r>
      <w:r w:rsidR="00237361" w:rsidRPr="004E6C52">
        <w:rPr>
          <w:bCs/>
          <w:highlight w:val="yellow"/>
        </w:rPr>
        <w:t xml:space="preserve"> with foil. Repeat the wash step a total of three times.</w:t>
      </w:r>
    </w:p>
    <w:p w14:paraId="38DE4265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09934ED0" w14:textId="405DB953" w:rsidR="00237361" w:rsidRPr="004E6C52" w:rsidRDefault="00237361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Prepare a 1</w:t>
      </w:r>
      <w:r w:rsidR="00BD013E" w:rsidRPr="004E6C52">
        <w:rPr>
          <w:bCs/>
          <w:highlight w:val="yellow"/>
        </w:rPr>
        <w:t xml:space="preserve"> </w:t>
      </w:r>
      <w:proofErr w:type="spellStart"/>
      <w:r w:rsidRPr="004E6C52">
        <w:rPr>
          <w:bCs/>
          <w:highlight w:val="yellow"/>
        </w:rPr>
        <w:t>μg</w:t>
      </w:r>
      <w:proofErr w:type="spellEnd"/>
      <w:r w:rsidRPr="004E6C52">
        <w:rPr>
          <w:bCs/>
          <w:highlight w:val="yellow"/>
        </w:rPr>
        <w:t>/m</w:t>
      </w:r>
      <w:r w:rsidR="00230AD8" w:rsidRPr="004E6C52">
        <w:rPr>
          <w:bCs/>
          <w:highlight w:val="yellow"/>
        </w:rPr>
        <w:t>L</w:t>
      </w:r>
      <w:r w:rsidRPr="004E6C52">
        <w:rPr>
          <w:bCs/>
          <w:highlight w:val="yellow"/>
        </w:rPr>
        <w:t xml:space="preserve"> </w:t>
      </w:r>
      <w:r w:rsidR="00277AC1" w:rsidRPr="004E6C52">
        <w:rPr>
          <w:bCs/>
          <w:highlight w:val="yellow"/>
        </w:rPr>
        <w:t xml:space="preserve">of </w:t>
      </w:r>
      <w:r w:rsidRPr="004E6C52">
        <w:rPr>
          <w:bCs/>
          <w:highlight w:val="yellow"/>
        </w:rPr>
        <w:t>Hoechst 33342 dilution in PBS to stain the nuclei. Add the Hoechst solution to the wells and place the plate on the sha</w:t>
      </w:r>
      <w:r w:rsidR="00A128F8" w:rsidRPr="004E6C52">
        <w:rPr>
          <w:bCs/>
          <w:highlight w:val="yellow"/>
        </w:rPr>
        <w:t>ker for 2-3 min</w:t>
      </w:r>
      <w:r w:rsidRPr="004E6C52">
        <w:rPr>
          <w:bCs/>
          <w:highlight w:val="yellow"/>
        </w:rPr>
        <w:t>.</w:t>
      </w:r>
    </w:p>
    <w:p w14:paraId="4EAD2398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114B668D" w14:textId="5F635C6A" w:rsidR="00237361" w:rsidRPr="004E6C52" w:rsidRDefault="00AD0D31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 </w:t>
      </w:r>
      <w:r w:rsidR="00237361" w:rsidRPr="004E6C52">
        <w:rPr>
          <w:bCs/>
          <w:highlight w:val="yellow"/>
        </w:rPr>
        <w:t>Aspirate the Hoechst solution</w:t>
      </w:r>
      <w:r w:rsidR="00FD4994" w:rsidRPr="004E6C52">
        <w:rPr>
          <w:bCs/>
          <w:highlight w:val="yellow"/>
        </w:rPr>
        <w:t xml:space="preserve"> using a portable vacuum filter</w:t>
      </w:r>
      <w:r w:rsidR="00237361" w:rsidRPr="004E6C52">
        <w:rPr>
          <w:bCs/>
          <w:highlight w:val="yellow"/>
        </w:rPr>
        <w:t xml:space="preserve"> and rinse the wells with PBS twice. </w:t>
      </w:r>
    </w:p>
    <w:p w14:paraId="01DD32C4" w14:textId="77777777" w:rsidR="00E21A44" w:rsidRPr="004E6C52" w:rsidRDefault="00E21A4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28A3FB19" w14:textId="1C2C3F40" w:rsidR="00237361" w:rsidRPr="004E6C52" w:rsidRDefault="00237361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  <w:highlight w:val="yellow"/>
        </w:rPr>
        <w:t xml:space="preserve">Finally, add PBS to the stained cells and image them using an inverted fluorescence microscope </w:t>
      </w:r>
      <w:r w:rsidR="00A20D9F" w:rsidRPr="004E6C52">
        <w:rPr>
          <w:bCs/>
        </w:rPr>
        <w:t xml:space="preserve">(see </w:t>
      </w:r>
      <w:r w:rsidR="00A20D9F" w:rsidRPr="004E6C52">
        <w:rPr>
          <w:b/>
        </w:rPr>
        <w:t>Table of Materials</w:t>
      </w:r>
      <w:r w:rsidR="00A20D9F" w:rsidRPr="004E6C52">
        <w:rPr>
          <w:bCs/>
        </w:rPr>
        <w:t xml:space="preserve">) </w:t>
      </w:r>
      <w:r w:rsidRPr="004E6C52">
        <w:rPr>
          <w:bCs/>
          <w:highlight w:val="yellow"/>
        </w:rPr>
        <w:t xml:space="preserve">in the dark. </w:t>
      </w:r>
      <w:r w:rsidRPr="004E6C52">
        <w:rPr>
          <w:bCs/>
        </w:rPr>
        <w:t xml:space="preserve">Keep the plate covered with foil when not imaging </w:t>
      </w:r>
      <w:r w:rsidR="00E976BD" w:rsidRPr="004E6C52">
        <w:rPr>
          <w:bCs/>
        </w:rPr>
        <w:t>to</w:t>
      </w:r>
      <w:r w:rsidRPr="004E6C52">
        <w:rPr>
          <w:bCs/>
        </w:rPr>
        <w:t xml:space="preserve"> minimize </w:t>
      </w:r>
      <w:r w:rsidR="00277AC1" w:rsidRPr="004E6C52">
        <w:rPr>
          <w:bCs/>
        </w:rPr>
        <w:t xml:space="preserve">the fluorophore </w:t>
      </w:r>
      <w:r w:rsidRPr="004E6C52">
        <w:rPr>
          <w:bCs/>
        </w:rPr>
        <w:t>bleaching.</w:t>
      </w:r>
    </w:p>
    <w:p w14:paraId="1472E2F4" w14:textId="096168AF" w:rsidR="00E976BD" w:rsidRPr="004E6C52" w:rsidRDefault="00E976BD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25390CB4" w14:textId="2E03C80E" w:rsidR="0088244F" w:rsidRPr="004E6C52" w:rsidRDefault="005500AD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  <w:r w:rsidRPr="004E6C52">
        <w:rPr>
          <w:bCs/>
        </w:rPr>
        <w:t xml:space="preserve">NOTE: </w:t>
      </w:r>
      <w:r w:rsidR="0088244F" w:rsidRPr="004E6C52">
        <w:rPr>
          <w:bCs/>
        </w:rPr>
        <w:t xml:space="preserve">Alternatively, flow-cytometry can be used </w:t>
      </w:r>
      <w:r w:rsidRPr="004E6C52">
        <w:rPr>
          <w:bCs/>
        </w:rPr>
        <w:t>to assess</w:t>
      </w:r>
      <w:r w:rsidR="0088244F" w:rsidRPr="004E6C52">
        <w:rPr>
          <w:bCs/>
        </w:rPr>
        <w:t xml:space="preserve"> DE efficiency as described in step </w:t>
      </w:r>
      <w:r w:rsidR="00BC7D24" w:rsidRPr="004E6C52">
        <w:rPr>
          <w:bCs/>
        </w:rPr>
        <w:t>9</w:t>
      </w:r>
      <w:r w:rsidR="0088244F" w:rsidRPr="004E6C52">
        <w:rPr>
          <w:bCs/>
        </w:rPr>
        <w:t xml:space="preserve">.2. </w:t>
      </w:r>
    </w:p>
    <w:p w14:paraId="78F9A6F6" w14:textId="77777777" w:rsidR="0088244F" w:rsidRPr="004E6C52" w:rsidRDefault="0088244F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44026174" w14:textId="55279A6D" w:rsidR="009E2309" w:rsidRPr="004E6C52" w:rsidRDefault="009E2309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  <w:highlight w:val="yellow"/>
        </w:rPr>
      </w:pPr>
      <w:r w:rsidRPr="004E6C52">
        <w:rPr>
          <w:b/>
          <w:highlight w:val="yellow"/>
        </w:rPr>
        <w:t xml:space="preserve">Generation of </w:t>
      </w:r>
      <w:r w:rsidR="00FB7BB8" w:rsidRPr="004E6C52">
        <w:rPr>
          <w:b/>
          <w:highlight w:val="yellow"/>
        </w:rPr>
        <w:t xml:space="preserve">the </w:t>
      </w:r>
      <w:r w:rsidR="00E976BD" w:rsidRPr="004E6C52">
        <w:rPr>
          <w:b/>
          <w:highlight w:val="yellow"/>
        </w:rPr>
        <w:t>p</w:t>
      </w:r>
      <w:r w:rsidR="004079FE" w:rsidRPr="004E6C52">
        <w:rPr>
          <w:b/>
          <w:highlight w:val="yellow"/>
        </w:rPr>
        <w:t xml:space="preserve">rimitive </w:t>
      </w:r>
      <w:r w:rsidR="00E976BD" w:rsidRPr="004E6C52">
        <w:rPr>
          <w:b/>
          <w:highlight w:val="yellow"/>
        </w:rPr>
        <w:t>g</w:t>
      </w:r>
      <w:r w:rsidR="004079FE" w:rsidRPr="004E6C52">
        <w:rPr>
          <w:b/>
          <w:highlight w:val="yellow"/>
        </w:rPr>
        <w:t xml:space="preserve">ut </w:t>
      </w:r>
      <w:r w:rsidR="00E976BD" w:rsidRPr="004E6C52">
        <w:rPr>
          <w:b/>
          <w:highlight w:val="yellow"/>
        </w:rPr>
        <w:t>t</w:t>
      </w:r>
      <w:r w:rsidR="004079FE" w:rsidRPr="004E6C52">
        <w:rPr>
          <w:b/>
          <w:highlight w:val="yellow"/>
        </w:rPr>
        <w:t>ube</w:t>
      </w:r>
      <w:r w:rsidR="001E6B2D" w:rsidRPr="004E6C52">
        <w:rPr>
          <w:b/>
          <w:highlight w:val="yellow"/>
        </w:rPr>
        <w:t xml:space="preserve"> (PGT)</w:t>
      </w:r>
      <w:r w:rsidRPr="004E6C52">
        <w:rPr>
          <w:b/>
          <w:highlight w:val="yellow"/>
        </w:rPr>
        <w:t xml:space="preserve"> from </w:t>
      </w:r>
      <w:proofErr w:type="spellStart"/>
      <w:r w:rsidRPr="004E6C52">
        <w:rPr>
          <w:b/>
          <w:highlight w:val="yellow"/>
        </w:rPr>
        <w:t>hPSCs</w:t>
      </w:r>
      <w:proofErr w:type="spellEnd"/>
      <w:r w:rsidR="00CD1D14" w:rsidRPr="004E6C52">
        <w:rPr>
          <w:b/>
          <w:highlight w:val="yellow"/>
        </w:rPr>
        <w:t xml:space="preserve"> (Stage 2)</w:t>
      </w:r>
    </w:p>
    <w:p w14:paraId="0606DF12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  <w:highlight w:val="yellow"/>
        </w:rPr>
      </w:pPr>
    </w:p>
    <w:p w14:paraId="20C2A1D9" w14:textId="602E5A13" w:rsidR="00237361" w:rsidRPr="004E6C52" w:rsidRDefault="003E06F4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  <w:r w:rsidRPr="004E6C52">
        <w:rPr>
          <w:bCs/>
        </w:rPr>
        <w:t xml:space="preserve">NOTE: </w:t>
      </w:r>
      <w:r w:rsidR="00237361" w:rsidRPr="004E6C52">
        <w:rPr>
          <w:bCs/>
        </w:rPr>
        <w:t xml:space="preserve">If the immunofluorescence analysis in step </w:t>
      </w:r>
      <w:r w:rsidRPr="004E6C52">
        <w:rPr>
          <w:bCs/>
        </w:rPr>
        <w:t>5.13</w:t>
      </w:r>
      <w:r w:rsidR="00237361" w:rsidRPr="004E6C52">
        <w:rPr>
          <w:bCs/>
        </w:rPr>
        <w:t xml:space="preserve"> is determined to be </w:t>
      </w:r>
      <w:r w:rsidR="00FE070C" w:rsidRPr="004E6C52">
        <w:rPr>
          <w:bCs/>
        </w:rPr>
        <w:t xml:space="preserve">a SOX17-FOXA2 co-expression of </w:t>
      </w:r>
      <w:r w:rsidR="00237361" w:rsidRPr="004E6C52">
        <w:rPr>
          <w:bCs/>
        </w:rPr>
        <w:t>80%</w:t>
      </w:r>
      <w:r w:rsidR="00FE070C" w:rsidRPr="004E6C52">
        <w:rPr>
          <w:bCs/>
        </w:rPr>
        <w:t xml:space="preserve"> and above, the experiment </w:t>
      </w:r>
      <w:r w:rsidR="00952C6C" w:rsidRPr="004E6C52">
        <w:rPr>
          <w:bCs/>
        </w:rPr>
        <w:t>proceeds</w:t>
      </w:r>
      <w:r w:rsidR="00FE070C" w:rsidRPr="004E6C52">
        <w:rPr>
          <w:bCs/>
        </w:rPr>
        <w:t xml:space="preserve"> to </w:t>
      </w:r>
      <w:r w:rsidR="00952C6C" w:rsidRPr="004E6C52">
        <w:rPr>
          <w:bCs/>
        </w:rPr>
        <w:t>S</w:t>
      </w:r>
      <w:r w:rsidR="00FE070C" w:rsidRPr="004E6C52">
        <w:rPr>
          <w:bCs/>
        </w:rPr>
        <w:t>tage 2.</w:t>
      </w:r>
      <w:r w:rsidR="005B2D17" w:rsidRPr="004E6C52">
        <w:rPr>
          <w:bCs/>
        </w:rPr>
        <w:t xml:space="preserve"> If the efficiency is </w:t>
      </w:r>
      <w:r w:rsidR="005473D4" w:rsidRPr="004E6C52">
        <w:rPr>
          <w:bCs/>
        </w:rPr>
        <w:t>&lt;</w:t>
      </w:r>
      <w:r w:rsidR="005B2D17" w:rsidRPr="004E6C52">
        <w:rPr>
          <w:bCs/>
        </w:rPr>
        <w:t xml:space="preserve">80%, extend the duration of </w:t>
      </w:r>
      <w:r w:rsidR="005473D4" w:rsidRPr="004E6C52">
        <w:rPr>
          <w:bCs/>
        </w:rPr>
        <w:t>S</w:t>
      </w:r>
      <w:r w:rsidR="005B2D17" w:rsidRPr="004E6C52">
        <w:rPr>
          <w:bCs/>
        </w:rPr>
        <w:t xml:space="preserve">tage 1 to </w:t>
      </w:r>
      <w:r w:rsidR="003A12EA" w:rsidRPr="004E6C52">
        <w:rPr>
          <w:bCs/>
        </w:rPr>
        <w:t>4 days.</w:t>
      </w:r>
    </w:p>
    <w:p w14:paraId="52C102CB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2F739BD1" w14:textId="30DC0B5F" w:rsidR="00FE070C" w:rsidRPr="004E6C52" w:rsidRDefault="00FE070C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On day 1 of </w:t>
      </w:r>
      <w:r w:rsidR="00AA58D8" w:rsidRPr="004E6C52">
        <w:rPr>
          <w:bCs/>
          <w:highlight w:val="yellow"/>
        </w:rPr>
        <w:t>S</w:t>
      </w:r>
      <w:r w:rsidRPr="004E6C52">
        <w:rPr>
          <w:bCs/>
          <w:highlight w:val="yellow"/>
        </w:rPr>
        <w:t xml:space="preserve">tage 2, </w:t>
      </w:r>
      <w:r w:rsidR="00AA58D8" w:rsidRPr="004E6C52">
        <w:rPr>
          <w:bCs/>
          <w:highlight w:val="yellow"/>
        </w:rPr>
        <w:t xml:space="preserve">dissociate </w:t>
      </w:r>
      <w:r w:rsidRPr="004E6C52">
        <w:rPr>
          <w:bCs/>
          <w:highlight w:val="yellow"/>
        </w:rPr>
        <w:t xml:space="preserve">the </w:t>
      </w:r>
      <w:proofErr w:type="spellStart"/>
      <w:r w:rsidRPr="004E6C52">
        <w:rPr>
          <w:bCs/>
          <w:highlight w:val="yellow"/>
        </w:rPr>
        <w:t>hPSC</w:t>
      </w:r>
      <w:proofErr w:type="spellEnd"/>
      <w:r w:rsidRPr="004E6C52">
        <w:rPr>
          <w:bCs/>
          <w:highlight w:val="yellow"/>
        </w:rPr>
        <w:t xml:space="preserve">-derived endodermal cells using </w:t>
      </w:r>
      <w:proofErr w:type="spellStart"/>
      <w:r w:rsidRPr="004E6C52">
        <w:rPr>
          <w:bCs/>
          <w:highlight w:val="yellow"/>
        </w:rPr>
        <w:t>TrypLE</w:t>
      </w:r>
      <w:proofErr w:type="spellEnd"/>
      <w:r w:rsidRPr="004E6C52">
        <w:rPr>
          <w:bCs/>
          <w:highlight w:val="yellow"/>
        </w:rPr>
        <w:t xml:space="preserve"> or </w:t>
      </w:r>
      <w:proofErr w:type="spellStart"/>
      <w:r w:rsidRPr="004E6C52">
        <w:rPr>
          <w:bCs/>
          <w:highlight w:val="yellow"/>
        </w:rPr>
        <w:t>Accutase</w:t>
      </w:r>
      <w:proofErr w:type="spellEnd"/>
      <w:r w:rsidR="00B57609" w:rsidRPr="004E6C52">
        <w:rPr>
          <w:bCs/>
          <w:highlight w:val="yellow"/>
        </w:rPr>
        <w:t xml:space="preserve"> </w:t>
      </w:r>
      <w:r w:rsidR="00AA58D8" w:rsidRPr="004E6C52">
        <w:rPr>
          <w:bCs/>
        </w:rPr>
        <w:t xml:space="preserve">(see </w:t>
      </w:r>
      <w:r w:rsidR="00AA58D8" w:rsidRPr="004E6C52">
        <w:rPr>
          <w:b/>
        </w:rPr>
        <w:t>Table of Materials</w:t>
      </w:r>
      <w:r w:rsidR="00AA58D8" w:rsidRPr="004E6C52">
        <w:rPr>
          <w:bCs/>
        </w:rPr>
        <w:t xml:space="preserve">) </w:t>
      </w:r>
      <w:r w:rsidR="00B57609" w:rsidRPr="004E6C52">
        <w:rPr>
          <w:bCs/>
          <w:highlight w:val="yellow"/>
        </w:rPr>
        <w:t>for the optimized P2-D protocol</w:t>
      </w:r>
      <w:r w:rsidRPr="004E6C52">
        <w:rPr>
          <w:bCs/>
          <w:highlight w:val="yellow"/>
        </w:rPr>
        <w:t>. Wash the adherent cells with warm PBS and add warm</w:t>
      </w:r>
      <w:r w:rsidR="00B731C9" w:rsidRPr="004E6C52">
        <w:rPr>
          <w:bCs/>
          <w:highlight w:val="yellow"/>
        </w:rPr>
        <w:t xml:space="preserve"> 1</w:t>
      </w:r>
      <w:r w:rsidR="00C7381B" w:rsidRPr="004E6C52">
        <w:rPr>
          <w:bCs/>
          <w:highlight w:val="yellow"/>
        </w:rPr>
        <w:t xml:space="preserve"> </w:t>
      </w:r>
      <w:r w:rsidR="00B731C9" w:rsidRPr="004E6C52">
        <w:rPr>
          <w:bCs/>
          <w:highlight w:val="yellow"/>
        </w:rPr>
        <w:t>mL of</w:t>
      </w:r>
      <w:r w:rsidRPr="004E6C52">
        <w:rPr>
          <w:bCs/>
          <w:highlight w:val="yellow"/>
        </w:rPr>
        <w:t xml:space="preserve"> </w:t>
      </w:r>
      <w:proofErr w:type="spellStart"/>
      <w:r w:rsidR="00B731C9" w:rsidRPr="004E6C52">
        <w:rPr>
          <w:bCs/>
          <w:highlight w:val="yellow"/>
        </w:rPr>
        <w:t>TrypLE</w:t>
      </w:r>
      <w:proofErr w:type="spellEnd"/>
      <w:r w:rsidR="00B731C9" w:rsidRPr="004E6C52">
        <w:rPr>
          <w:bCs/>
          <w:highlight w:val="yellow"/>
        </w:rPr>
        <w:t xml:space="preserve"> or </w:t>
      </w:r>
      <w:proofErr w:type="spellStart"/>
      <w:r w:rsidR="00B731C9" w:rsidRPr="004E6C52">
        <w:rPr>
          <w:bCs/>
          <w:highlight w:val="yellow"/>
        </w:rPr>
        <w:t>Accutase</w:t>
      </w:r>
      <w:proofErr w:type="spellEnd"/>
      <w:r w:rsidR="00B731C9" w:rsidRPr="004E6C52">
        <w:rPr>
          <w:bCs/>
          <w:highlight w:val="yellow"/>
        </w:rPr>
        <w:t xml:space="preserve"> </w:t>
      </w:r>
      <w:r w:rsidR="00A128F8" w:rsidRPr="004E6C52">
        <w:rPr>
          <w:bCs/>
          <w:highlight w:val="yellow"/>
        </w:rPr>
        <w:t>solution</w:t>
      </w:r>
      <w:r w:rsidR="00B731C9" w:rsidRPr="004E6C52">
        <w:rPr>
          <w:bCs/>
          <w:highlight w:val="yellow"/>
        </w:rPr>
        <w:t xml:space="preserve"> per well of a 6-well plate</w:t>
      </w:r>
      <w:r w:rsidR="00A128F8" w:rsidRPr="004E6C52">
        <w:rPr>
          <w:bCs/>
          <w:highlight w:val="yellow"/>
        </w:rPr>
        <w:t xml:space="preserve"> for 3-5 min</w:t>
      </w:r>
      <w:r w:rsidRPr="004E6C52">
        <w:rPr>
          <w:bCs/>
          <w:highlight w:val="yellow"/>
        </w:rPr>
        <w:t xml:space="preserve"> at 37</w:t>
      </w:r>
      <w:r w:rsidR="00A2601F" w:rsidRPr="004E6C52">
        <w:rPr>
          <w:bCs/>
          <w:highlight w:val="yellow"/>
        </w:rPr>
        <w:t xml:space="preserve"> </w:t>
      </w:r>
      <w:r w:rsidRPr="004E6C52">
        <w:rPr>
          <w:bCs/>
          <w:highlight w:val="yellow"/>
        </w:rPr>
        <w:t>°C, 5% CO</w:t>
      </w:r>
      <w:r w:rsidRPr="004E6C52">
        <w:rPr>
          <w:bCs/>
          <w:highlight w:val="yellow"/>
          <w:vertAlign w:val="subscript"/>
        </w:rPr>
        <w:t>2</w:t>
      </w:r>
      <w:r w:rsidR="004346DB" w:rsidRPr="004E6C52">
        <w:rPr>
          <w:bCs/>
          <w:highlight w:val="yellow"/>
          <w:vertAlign w:val="subscript"/>
        </w:rPr>
        <w:t>,</w:t>
      </w:r>
      <w:r w:rsidRPr="004E6C52">
        <w:rPr>
          <w:bCs/>
          <w:highlight w:val="yellow"/>
        </w:rPr>
        <w:t xml:space="preserve"> or until the cells begin to detach from one another.</w:t>
      </w:r>
    </w:p>
    <w:p w14:paraId="6440765D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07A2FE33" w14:textId="7491EC59" w:rsidR="00FE070C" w:rsidRPr="004E6C52" w:rsidRDefault="00A30FA0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Dissociate</w:t>
      </w:r>
      <w:r w:rsidR="00FE070C" w:rsidRPr="004E6C52">
        <w:rPr>
          <w:bCs/>
          <w:highlight w:val="yellow"/>
        </w:rPr>
        <w:t xml:space="preserve"> the detached sheets or monolayer of cells in the wells and then </w:t>
      </w:r>
      <w:r w:rsidR="00230AD8" w:rsidRPr="004E6C52">
        <w:rPr>
          <w:bCs/>
          <w:highlight w:val="yellow"/>
        </w:rPr>
        <w:t>collect them together in a 15 mL</w:t>
      </w:r>
      <w:r w:rsidR="00FE070C" w:rsidRPr="004E6C52">
        <w:rPr>
          <w:bCs/>
          <w:highlight w:val="yellow"/>
        </w:rPr>
        <w:t xml:space="preserve"> polypropylene tube</w:t>
      </w:r>
      <w:r w:rsidR="00B417C9" w:rsidRPr="004E6C52">
        <w:rPr>
          <w:bCs/>
          <w:highlight w:val="yellow"/>
        </w:rPr>
        <w:t xml:space="preserve"> using basal </w:t>
      </w:r>
      <w:r w:rsidR="00E82CF8" w:rsidRPr="004E6C52">
        <w:rPr>
          <w:bCs/>
          <w:highlight w:val="yellow"/>
        </w:rPr>
        <w:t>S</w:t>
      </w:r>
      <w:r w:rsidR="00B417C9" w:rsidRPr="004E6C52">
        <w:rPr>
          <w:bCs/>
          <w:highlight w:val="yellow"/>
        </w:rPr>
        <w:t xml:space="preserve">tage 1/2 media without cytokines containing at least 0.5% of either fetal bovine serum (FBS) or </w:t>
      </w:r>
      <w:proofErr w:type="spellStart"/>
      <w:r w:rsidR="00D93231" w:rsidRPr="004E6C52">
        <w:rPr>
          <w:bCs/>
          <w:highlight w:val="yellow"/>
        </w:rPr>
        <w:t>K</w:t>
      </w:r>
      <w:r w:rsidR="00B417C9" w:rsidRPr="004E6C52">
        <w:rPr>
          <w:bCs/>
          <w:highlight w:val="yellow"/>
        </w:rPr>
        <w:t>nock</w:t>
      </w:r>
      <w:r w:rsidR="00D93231" w:rsidRPr="004E6C52">
        <w:rPr>
          <w:bCs/>
          <w:highlight w:val="yellow"/>
        </w:rPr>
        <w:t>O</w:t>
      </w:r>
      <w:r w:rsidR="00B417C9" w:rsidRPr="004E6C52">
        <w:rPr>
          <w:bCs/>
          <w:highlight w:val="yellow"/>
        </w:rPr>
        <w:t>ut</w:t>
      </w:r>
      <w:proofErr w:type="spellEnd"/>
      <w:r w:rsidR="00B417C9" w:rsidRPr="004E6C52">
        <w:rPr>
          <w:bCs/>
          <w:highlight w:val="yellow"/>
        </w:rPr>
        <w:t xml:space="preserve"> serum (KOSR)</w:t>
      </w:r>
      <w:r w:rsidR="00E41584" w:rsidRPr="004E6C52">
        <w:rPr>
          <w:bCs/>
          <w:highlight w:val="yellow"/>
        </w:rPr>
        <w:t xml:space="preserve"> </w:t>
      </w:r>
      <w:r w:rsidR="00E41584" w:rsidRPr="004E6C52">
        <w:rPr>
          <w:bCs/>
        </w:rPr>
        <w:t xml:space="preserve">(see </w:t>
      </w:r>
      <w:r w:rsidR="00E41584" w:rsidRPr="004E6C52">
        <w:rPr>
          <w:b/>
        </w:rPr>
        <w:t>Table of Materials</w:t>
      </w:r>
      <w:r w:rsidR="00E41584" w:rsidRPr="004E6C52">
        <w:rPr>
          <w:bCs/>
        </w:rPr>
        <w:t>)</w:t>
      </w:r>
      <w:r w:rsidR="00FE070C" w:rsidRPr="004E6C52">
        <w:rPr>
          <w:bCs/>
          <w:highlight w:val="yellow"/>
        </w:rPr>
        <w:t>.</w:t>
      </w:r>
    </w:p>
    <w:p w14:paraId="0E9E4B83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0B4F10A8" w14:textId="41314F8D" w:rsidR="001E6B2D" w:rsidRPr="004E6C52" w:rsidRDefault="00FE070C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Spin d</w:t>
      </w:r>
      <w:r w:rsidR="001A1B8C" w:rsidRPr="004E6C52">
        <w:rPr>
          <w:bCs/>
          <w:highlight w:val="yellow"/>
        </w:rPr>
        <w:t xml:space="preserve">own the cells at 800 x </w:t>
      </w:r>
      <w:r w:rsidR="001A1B8C" w:rsidRPr="004E6C52">
        <w:rPr>
          <w:bCs/>
          <w:i/>
          <w:iCs/>
          <w:highlight w:val="yellow"/>
        </w:rPr>
        <w:t>g</w:t>
      </w:r>
      <w:r w:rsidR="00062CD6" w:rsidRPr="004E6C52">
        <w:rPr>
          <w:bCs/>
          <w:highlight w:val="yellow"/>
        </w:rPr>
        <w:t xml:space="preserve"> </w:t>
      </w:r>
      <w:r w:rsidR="00E976BD" w:rsidRPr="004E6C52">
        <w:rPr>
          <w:bCs/>
          <w:highlight w:val="yellow"/>
        </w:rPr>
        <w:t xml:space="preserve">for 5 min </w:t>
      </w:r>
      <w:r w:rsidR="00E52A69" w:rsidRPr="004E6C52">
        <w:rPr>
          <w:bCs/>
          <w:highlight w:val="yellow"/>
        </w:rPr>
        <w:t xml:space="preserve">at 4 °C </w:t>
      </w:r>
      <w:r w:rsidRPr="004E6C52">
        <w:rPr>
          <w:bCs/>
          <w:highlight w:val="yellow"/>
        </w:rPr>
        <w:t>and discard the supernatant.</w:t>
      </w:r>
      <w:r w:rsidR="00B82C06" w:rsidRPr="004E6C52">
        <w:rPr>
          <w:bCs/>
          <w:highlight w:val="yellow"/>
        </w:rPr>
        <w:t xml:space="preserve"> </w:t>
      </w:r>
      <w:r w:rsidR="00230AD8" w:rsidRPr="004E6C52">
        <w:rPr>
          <w:bCs/>
          <w:highlight w:val="yellow"/>
        </w:rPr>
        <w:t>Add 1 mL</w:t>
      </w:r>
      <w:r w:rsidRPr="004E6C52">
        <w:rPr>
          <w:bCs/>
          <w:highlight w:val="yellow"/>
        </w:rPr>
        <w:t xml:space="preserve"> of </w:t>
      </w:r>
      <w:r w:rsidR="00B417C9" w:rsidRPr="004E6C52">
        <w:rPr>
          <w:bCs/>
          <w:highlight w:val="yellow"/>
        </w:rPr>
        <w:t xml:space="preserve">sterile PBS </w:t>
      </w:r>
      <w:r w:rsidRPr="004E6C52">
        <w:rPr>
          <w:bCs/>
          <w:highlight w:val="yellow"/>
        </w:rPr>
        <w:t>and resuspend the pellet into single cells.</w:t>
      </w:r>
    </w:p>
    <w:p w14:paraId="74580F8F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4C93FAAB" w14:textId="5B0FA095" w:rsidR="001E6B2D" w:rsidRPr="004E6C52" w:rsidRDefault="00843543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>Count the cells using an automated counter</w:t>
      </w:r>
      <w:r w:rsidR="00A234AD" w:rsidRPr="004E6C52">
        <w:rPr>
          <w:bCs/>
          <w:highlight w:val="yellow"/>
        </w:rPr>
        <w:t xml:space="preserve"> </w:t>
      </w:r>
      <w:r w:rsidR="00A234AD" w:rsidRPr="004E6C52">
        <w:rPr>
          <w:bCs/>
        </w:rPr>
        <w:t xml:space="preserve">(see </w:t>
      </w:r>
      <w:r w:rsidR="00A234AD" w:rsidRPr="004E6C52">
        <w:rPr>
          <w:b/>
        </w:rPr>
        <w:t>Table of Materials</w:t>
      </w:r>
      <w:r w:rsidR="00A234AD" w:rsidRPr="004E6C52">
        <w:rPr>
          <w:bCs/>
        </w:rPr>
        <w:t>)</w:t>
      </w:r>
      <w:r w:rsidR="00A234AD" w:rsidRPr="004E6C52">
        <w:rPr>
          <w:bCs/>
        </w:rPr>
        <w:t xml:space="preserve"> </w:t>
      </w:r>
      <w:r w:rsidRPr="004E6C52">
        <w:rPr>
          <w:bCs/>
          <w:highlight w:val="yellow"/>
        </w:rPr>
        <w:t xml:space="preserve">by loading the recommended </w:t>
      </w:r>
      <w:r w:rsidR="00E976BD" w:rsidRPr="004E6C52">
        <w:rPr>
          <w:bCs/>
          <w:highlight w:val="yellow"/>
        </w:rPr>
        <w:t>volume</w:t>
      </w:r>
      <w:r w:rsidRPr="004E6C52">
        <w:rPr>
          <w:bCs/>
          <w:highlight w:val="yellow"/>
        </w:rPr>
        <w:t xml:space="preserve"> of cells in the chamber slide. Spin the resuspended cells at </w:t>
      </w:r>
      <w:r w:rsidR="001A1B8C" w:rsidRPr="004E6C52">
        <w:rPr>
          <w:bCs/>
          <w:highlight w:val="yellow"/>
        </w:rPr>
        <w:t xml:space="preserve">800 x </w:t>
      </w:r>
      <w:r w:rsidR="001A1B8C" w:rsidRPr="004E6C52">
        <w:rPr>
          <w:bCs/>
          <w:i/>
          <w:iCs/>
          <w:highlight w:val="yellow"/>
        </w:rPr>
        <w:t>g</w:t>
      </w:r>
      <w:r w:rsidRPr="004E6C52">
        <w:rPr>
          <w:bCs/>
          <w:highlight w:val="yellow"/>
        </w:rPr>
        <w:t xml:space="preserve"> for 5 min </w:t>
      </w:r>
      <w:r w:rsidR="00D93231" w:rsidRPr="004E6C52">
        <w:rPr>
          <w:bCs/>
          <w:highlight w:val="yellow"/>
        </w:rPr>
        <w:t xml:space="preserve">at 4 °C </w:t>
      </w:r>
      <w:r w:rsidRPr="004E6C52">
        <w:rPr>
          <w:bCs/>
          <w:highlight w:val="yellow"/>
        </w:rPr>
        <w:t xml:space="preserve">and discard the supernatant. </w:t>
      </w:r>
    </w:p>
    <w:p w14:paraId="2D978D47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627E906E" w14:textId="77777777" w:rsidR="00E82CF8" w:rsidRPr="004E6C52" w:rsidRDefault="00843543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bookmarkStart w:id="1" w:name="_Hlk85697015"/>
      <w:r w:rsidRPr="004E6C52">
        <w:rPr>
          <w:bCs/>
          <w:highlight w:val="yellow"/>
        </w:rPr>
        <w:t xml:space="preserve">Resuspend the pellet in </w:t>
      </w:r>
      <w:r w:rsidR="005309D7" w:rsidRPr="004E6C52">
        <w:rPr>
          <w:bCs/>
          <w:highlight w:val="yellow"/>
        </w:rPr>
        <w:t xml:space="preserve">the appropriate volume of </w:t>
      </w:r>
      <w:r w:rsidR="00E82CF8" w:rsidRPr="004E6C52">
        <w:rPr>
          <w:bCs/>
          <w:highlight w:val="yellow"/>
        </w:rPr>
        <w:t>S</w:t>
      </w:r>
      <w:r w:rsidR="004079FE" w:rsidRPr="004E6C52">
        <w:rPr>
          <w:bCs/>
          <w:highlight w:val="yellow"/>
        </w:rPr>
        <w:t>tage 2</w:t>
      </w:r>
      <w:r w:rsidRPr="004E6C52">
        <w:rPr>
          <w:bCs/>
          <w:highlight w:val="yellow"/>
        </w:rPr>
        <w:t xml:space="preserve"> differentiation medium containing </w:t>
      </w:r>
      <w:r w:rsidR="00FD4B01" w:rsidRPr="004E6C52">
        <w:rPr>
          <w:bCs/>
          <w:highlight w:val="yellow"/>
        </w:rPr>
        <w:t>Rock inhibitor</w:t>
      </w:r>
      <w:r w:rsidR="00E976BD" w:rsidRPr="004E6C52">
        <w:rPr>
          <w:bCs/>
          <w:highlight w:val="yellow"/>
        </w:rPr>
        <w:t xml:space="preserve"> </w:t>
      </w:r>
      <w:r w:rsidRPr="004E6C52">
        <w:rPr>
          <w:bCs/>
          <w:highlight w:val="yellow"/>
        </w:rPr>
        <w:t>at a density of 2.5-3.5 x 10</w:t>
      </w:r>
      <w:r w:rsidRPr="004E6C52">
        <w:rPr>
          <w:bCs/>
          <w:highlight w:val="yellow"/>
          <w:vertAlign w:val="superscript"/>
        </w:rPr>
        <w:t>5</w:t>
      </w:r>
      <w:r w:rsidRPr="004E6C52">
        <w:rPr>
          <w:bCs/>
          <w:highlight w:val="yellow"/>
        </w:rPr>
        <w:t xml:space="preserve"> cells/cm</w:t>
      </w:r>
      <w:r w:rsidRPr="004E6C52">
        <w:rPr>
          <w:bCs/>
          <w:highlight w:val="yellow"/>
          <w:vertAlign w:val="superscript"/>
        </w:rPr>
        <w:t>2</w:t>
      </w:r>
      <w:r w:rsidRPr="004E6C52">
        <w:rPr>
          <w:bCs/>
          <w:highlight w:val="yellow"/>
        </w:rPr>
        <w:t>.</w:t>
      </w:r>
      <w:bookmarkEnd w:id="1"/>
      <w:r w:rsidR="003318D7" w:rsidRPr="004E6C52">
        <w:rPr>
          <w:bCs/>
          <w:highlight w:val="yellow"/>
        </w:rPr>
        <w:t xml:space="preserve"> </w:t>
      </w:r>
    </w:p>
    <w:p w14:paraId="53F2C62A" w14:textId="77777777" w:rsidR="00E82CF8" w:rsidRPr="004E6C52" w:rsidRDefault="00E82CF8" w:rsidP="004E6C52">
      <w:pPr>
        <w:pStyle w:val="ListParagraph"/>
        <w:ind w:left="0"/>
        <w:rPr>
          <w:bCs/>
          <w:highlight w:val="yellow"/>
        </w:rPr>
      </w:pPr>
    </w:p>
    <w:p w14:paraId="0959DDE4" w14:textId="18753ECF" w:rsidR="00E976BD" w:rsidRPr="004E6C52" w:rsidRDefault="00E82CF8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  <w:r w:rsidRPr="004E6C52">
        <w:rPr>
          <w:bCs/>
        </w:rPr>
        <w:t>NOTE: This count may come down to a 1:2 splitting ratio for most cell lines</w:t>
      </w:r>
      <w:r w:rsidR="001A648E" w:rsidRPr="004E6C52">
        <w:rPr>
          <w:bCs/>
        </w:rPr>
        <w:t xml:space="preserve">, </w:t>
      </w:r>
      <w:r w:rsidR="004B1295" w:rsidRPr="004E6C52">
        <w:rPr>
          <w:bCs/>
        </w:rPr>
        <w:t xml:space="preserve">dependent on the proliferation rate. </w:t>
      </w:r>
      <w:r w:rsidR="003318D7" w:rsidRPr="004E6C52">
        <w:rPr>
          <w:bCs/>
        </w:rPr>
        <w:t>T</w:t>
      </w:r>
      <w:r w:rsidRPr="004E6C52">
        <w:rPr>
          <w:bCs/>
        </w:rPr>
        <w:t>he t</w:t>
      </w:r>
      <w:r w:rsidR="003318D7" w:rsidRPr="004E6C52">
        <w:rPr>
          <w:bCs/>
        </w:rPr>
        <w:t xml:space="preserve">otal volume </w:t>
      </w:r>
      <w:r w:rsidRPr="004E6C52">
        <w:rPr>
          <w:bCs/>
        </w:rPr>
        <w:t>will</w:t>
      </w:r>
      <w:r w:rsidR="003318D7" w:rsidRPr="004E6C52">
        <w:rPr>
          <w:bCs/>
        </w:rPr>
        <w:t xml:space="preserve"> be 2 m</w:t>
      </w:r>
      <w:r w:rsidRPr="004E6C52">
        <w:rPr>
          <w:bCs/>
        </w:rPr>
        <w:t>L</w:t>
      </w:r>
      <w:r w:rsidR="003318D7" w:rsidRPr="004E6C52">
        <w:rPr>
          <w:bCs/>
        </w:rPr>
        <w:t xml:space="preserve"> of media with resuspended cells in </w:t>
      </w:r>
      <w:r w:rsidR="00C05770" w:rsidRPr="004E6C52">
        <w:rPr>
          <w:bCs/>
        </w:rPr>
        <w:t xml:space="preserve">1 </w:t>
      </w:r>
      <w:r w:rsidRPr="004E6C52">
        <w:rPr>
          <w:bCs/>
        </w:rPr>
        <w:t xml:space="preserve">a </w:t>
      </w:r>
      <w:r w:rsidR="00C05770" w:rsidRPr="004E6C52">
        <w:rPr>
          <w:bCs/>
        </w:rPr>
        <w:t>well of 6-well plate.</w:t>
      </w:r>
    </w:p>
    <w:p w14:paraId="630CDA78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6D1AA4C9" w14:textId="688E48E0" w:rsidR="001E6B2D" w:rsidRPr="004E6C52" w:rsidRDefault="005309D7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Plate the resuspended cells on 1:50 </w:t>
      </w:r>
      <w:r w:rsidR="002161DE" w:rsidRPr="004E6C52">
        <w:rPr>
          <w:bCs/>
          <w:highlight w:val="yellow"/>
        </w:rPr>
        <w:t>membrane matrix</w:t>
      </w:r>
      <w:r w:rsidRPr="004E6C52">
        <w:rPr>
          <w:bCs/>
          <w:highlight w:val="yellow"/>
        </w:rPr>
        <w:t xml:space="preserve">-coated plates </w:t>
      </w:r>
      <w:r w:rsidR="002161DE" w:rsidRPr="004E6C52">
        <w:rPr>
          <w:bCs/>
          <w:highlight w:val="yellow"/>
        </w:rPr>
        <w:t xml:space="preserve">(prepared in step 2) </w:t>
      </w:r>
      <w:r w:rsidRPr="004E6C52">
        <w:rPr>
          <w:bCs/>
          <w:highlight w:val="yellow"/>
        </w:rPr>
        <w:t>and incubate them at 37</w:t>
      </w:r>
      <w:r w:rsidR="002161DE" w:rsidRPr="004E6C52">
        <w:rPr>
          <w:bCs/>
          <w:highlight w:val="yellow"/>
        </w:rPr>
        <w:t xml:space="preserve"> </w:t>
      </w:r>
      <w:r w:rsidRPr="004E6C52">
        <w:rPr>
          <w:bCs/>
          <w:highlight w:val="yellow"/>
        </w:rPr>
        <w:t>°C, 5% CO</w:t>
      </w:r>
      <w:r w:rsidRPr="004E6C52">
        <w:rPr>
          <w:bCs/>
          <w:highlight w:val="yellow"/>
          <w:vertAlign w:val="subscript"/>
        </w:rPr>
        <w:t xml:space="preserve">2 </w:t>
      </w:r>
      <w:r w:rsidRPr="004E6C52">
        <w:rPr>
          <w:bCs/>
          <w:highlight w:val="yellow"/>
        </w:rPr>
        <w:t>in the incubator.</w:t>
      </w:r>
    </w:p>
    <w:p w14:paraId="3EBF57C6" w14:textId="77777777" w:rsidR="007102F0" w:rsidRPr="004E6C52" w:rsidRDefault="007102F0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7C400A68" w14:textId="4686A7B9" w:rsidR="005309D7" w:rsidRPr="004E6C52" w:rsidRDefault="005309D7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  <w:highlight w:val="yellow"/>
        </w:rPr>
      </w:pPr>
      <w:r w:rsidRPr="004E6C52">
        <w:rPr>
          <w:bCs/>
          <w:highlight w:val="yellow"/>
        </w:rPr>
        <w:t xml:space="preserve">24 h later, replace the media with </w:t>
      </w:r>
      <w:r w:rsidR="00B417C9" w:rsidRPr="004E6C52">
        <w:rPr>
          <w:bCs/>
          <w:highlight w:val="yellow"/>
        </w:rPr>
        <w:t>Stage 2 differentiation medium</w:t>
      </w:r>
      <w:r w:rsidRPr="004E6C52">
        <w:rPr>
          <w:bCs/>
          <w:highlight w:val="yellow"/>
        </w:rPr>
        <w:t xml:space="preserve"> without </w:t>
      </w:r>
      <w:r w:rsidR="00FD4B01" w:rsidRPr="004E6C52">
        <w:rPr>
          <w:bCs/>
          <w:highlight w:val="yellow"/>
        </w:rPr>
        <w:t>Rock inhibitor</w:t>
      </w:r>
      <w:r w:rsidR="00090BD6" w:rsidRPr="004E6C52">
        <w:rPr>
          <w:bCs/>
          <w:highlight w:val="yellow"/>
        </w:rPr>
        <w:t xml:space="preserve"> (prepared in </w:t>
      </w:r>
      <w:r w:rsidR="0068235A" w:rsidRPr="004E6C52">
        <w:rPr>
          <w:bCs/>
          <w:highlight w:val="yellow"/>
        </w:rPr>
        <w:t xml:space="preserve">step </w:t>
      </w:r>
      <w:r w:rsidR="00090BD6" w:rsidRPr="004E6C52">
        <w:rPr>
          <w:bCs/>
          <w:highlight w:val="yellow"/>
        </w:rPr>
        <w:t>1.3.2)</w:t>
      </w:r>
      <w:r w:rsidRPr="004E6C52">
        <w:rPr>
          <w:bCs/>
          <w:highlight w:val="yellow"/>
        </w:rPr>
        <w:t>.</w:t>
      </w:r>
    </w:p>
    <w:p w14:paraId="0388647A" w14:textId="77777777" w:rsidR="00E976BD" w:rsidRPr="004E6C52" w:rsidRDefault="00E976BD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272142E9" w14:textId="1BA285A6" w:rsidR="009E2309" w:rsidRPr="004E6C52" w:rsidRDefault="009E2309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</w:rPr>
      </w:pPr>
      <w:r w:rsidRPr="004E6C52">
        <w:rPr>
          <w:b/>
        </w:rPr>
        <w:t xml:space="preserve">Generation of </w:t>
      </w:r>
      <w:r w:rsidR="00FD4B01" w:rsidRPr="004E6C52">
        <w:rPr>
          <w:b/>
        </w:rPr>
        <w:t>posterior foregut</w:t>
      </w:r>
      <w:r w:rsidR="00E976BD" w:rsidRPr="004E6C52">
        <w:rPr>
          <w:b/>
        </w:rPr>
        <w:t xml:space="preserve"> </w:t>
      </w:r>
      <w:r w:rsidR="00712F72" w:rsidRPr="004E6C52">
        <w:rPr>
          <w:b/>
        </w:rPr>
        <w:t>from</w:t>
      </w:r>
      <w:r w:rsidRPr="004E6C52">
        <w:rPr>
          <w:b/>
        </w:rPr>
        <w:t xml:space="preserve"> </w:t>
      </w:r>
      <w:proofErr w:type="spellStart"/>
      <w:r w:rsidRPr="004E6C52">
        <w:rPr>
          <w:b/>
        </w:rPr>
        <w:t>hPSCs</w:t>
      </w:r>
      <w:proofErr w:type="spellEnd"/>
      <w:r w:rsidR="005309D7" w:rsidRPr="004E6C52">
        <w:rPr>
          <w:b/>
        </w:rPr>
        <w:t xml:space="preserve"> (</w:t>
      </w:r>
      <w:r w:rsidR="00CD1D14" w:rsidRPr="004E6C52">
        <w:rPr>
          <w:b/>
        </w:rPr>
        <w:t>S</w:t>
      </w:r>
      <w:r w:rsidR="005309D7" w:rsidRPr="004E6C52">
        <w:rPr>
          <w:b/>
        </w:rPr>
        <w:t>tage 3</w:t>
      </w:r>
      <w:r w:rsidR="00FD4B01" w:rsidRPr="004E6C52">
        <w:rPr>
          <w:b/>
        </w:rPr>
        <w:t>)</w:t>
      </w:r>
    </w:p>
    <w:p w14:paraId="44EE0081" w14:textId="77777777" w:rsidR="00C91D0C" w:rsidRPr="004E6C52" w:rsidRDefault="00C91D0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</w:rPr>
      </w:pPr>
    </w:p>
    <w:p w14:paraId="35BF53B5" w14:textId="23DFCBC0" w:rsidR="005309D7" w:rsidRPr="004E6C52" w:rsidRDefault="0001724D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</w:rPr>
        <w:t xml:space="preserve">Aspirate the spent </w:t>
      </w:r>
      <w:r w:rsidR="007849D9" w:rsidRPr="004E6C52">
        <w:rPr>
          <w:bCs/>
        </w:rPr>
        <w:t>S</w:t>
      </w:r>
      <w:r w:rsidRPr="004E6C52">
        <w:rPr>
          <w:bCs/>
        </w:rPr>
        <w:t>tage 2 media</w:t>
      </w:r>
      <w:r w:rsidR="00BB3CF5" w:rsidRPr="004E6C52">
        <w:rPr>
          <w:bCs/>
        </w:rPr>
        <w:t xml:space="preserve"> using a portable vacuum aspirator inside the tissue culture hood</w:t>
      </w:r>
      <w:r w:rsidRPr="004E6C52">
        <w:rPr>
          <w:bCs/>
        </w:rPr>
        <w:t xml:space="preserve"> and wash the cells with warm PBS. </w:t>
      </w:r>
    </w:p>
    <w:p w14:paraId="30956D2F" w14:textId="77777777" w:rsidR="00C91D0C" w:rsidRPr="004E6C52" w:rsidRDefault="00C91D0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</w:p>
    <w:p w14:paraId="6AEDD811" w14:textId="74B4C9A6" w:rsidR="0049733E" w:rsidRPr="004E6C52" w:rsidRDefault="0001724D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</w:rPr>
        <w:t xml:space="preserve">Add </w:t>
      </w:r>
      <w:r w:rsidR="00BD013E" w:rsidRPr="004E6C52">
        <w:rPr>
          <w:bCs/>
        </w:rPr>
        <w:t>Stage 3</w:t>
      </w:r>
      <w:r w:rsidRPr="004E6C52">
        <w:rPr>
          <w:bCs/>
        </w:rPr>
        <w:t xml:space="preserve"> </w:t>
      </w:r>
      <w:r w:rsidR="00F25134" w:rsidRPr="004E6C52">
        <w:rPr>
          <w:bCs/>
        </w:rPr>
        <w:t>differentiation</w:t>
      </w:r>
      <w:r w:rsidRPr="004E6C52">
        <w:rPr>
          <w:bCs/>
        </w:rPr>
        <w:t xml:space="preserve"> media</w:t>
      </w:r>
      <w:r w:rsidR="00F25134" w:rsidRPr="004E6C52">
        <w:rPr>
          <w:bCs/>
        </w:rPr>
        <w:t xml:space="preserve"> from step 1.4</w:t>
      </w:r>
      <w:r w:rsidR="00BD013E" w:rsidRPr="004E6C52">
        <w:rPr>
          <w:bCs/>
        </w:rPr>
        <w:t xml:space="preserve"> </w:t>
      </w:r>
      <w:r w:rsidRPr="004E6C52">
        <w:rPr>
          <w:bCs/>
        </w:rPr>
        <w:t>to the cells and incubate at 37</w:t>
      </w:r>
      <w:r w:rsidR="007849D9" w:rsidRPr="004E6C52">
        <w:rPr>
          <w:bCs/>
        </w:rPr>
        <w:t xml:space="preserve"> </w:t>
      </w:r>
      <w:r w:rsidRPr="004E6C52">
        <w:rPr>
          <w:bCs/>
        </w:rPr>
        <w:t>°C, 5% CO</w:t>
      </w:r>
      <w:r w:rsidRPr="004E6C52">
        <w:rPr>
          <w:bCs/>
          <w:vertAlign w:val="subscript"/>
        </w:rPr>
        <w:t>2</w:t>
      </w:r>
      <w:r w:rsidRPr="004E6C52">
        <w:rPr>
          <w:bCs/>
        </w:rPr>
        <w:t>.</w:t>
      </w:r>
    </w:p>
    <w:p w14:paraId="6DF8A813" w14:textId="77777777" w:rsidR="00C91D0C" w:rsidRPr="004E6C52" w:rsidRDefault="00C91D0C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</w:p>
    <w:p w14:paraId="24C1E878" w14:textId="278F14BD" w:rsidR="00B57609" w:rsidRPr="004E6C52" w:rsidRDefault="00717FCB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</w:rPr>
        <w:t>After</w:t>
      </w:r>
      <w:r w:rsidR="0001724D" w:rsidRPr="004E6C52">
        <w:rPr>
          <w:bCs/>
        </w:rPr>
        <w:t xml:space="preserve"> 24 h, replace the spent media with freshly prepared </w:t>
      </w:r>
      <w:r w:rsidR="00E60ED6" w:rsidRPr="004E6C52">
        <w:rPr>
          <w:bCs/>
        </w:rPr>
        <w:t>S</w:t>
      </w:r>
      <w:r w:rsidR="004079FE" w:rsidRPr="004E6C52">
        <w:rPr>
          <w:bCs/>
        </w:rPr>
        <w:t>tage 3 differentiation media</w:t>
      </w:r>
      <w:r w:rsidR="0001724D" w:rsidRPr="004E6C52">
        <w:rPr>
          <w:bCs/>
        </w:rPr>
        <w:t xml:space="preserve">. Repeat this for a total of </w:t>
      </w:r>
      <w:r w:rsidR="00F25134" w:rsidRPr="004E6C52">
        <w:rPr>
          <w:bCs/>
        </w:rPr>
        <w:t>4</w:t>
      </w:r>
      <w:r w:rsidR="0001724D" w:rsidRPr="004E6C52">
        <w:rPr>
          <w:bCs/>
        </w:rPr>
        <w:t xml:space="preserve"> days</w:t>
      </w:r>
      <w:r w:rsidR="006166A0" w:rsidRPr="004E6C52">
        <w:rPr>
          <w:bCs/>
        </w:rPr>
        <w:t xml:space="preserve"> for P2-D protocol (optimized) and only 2 days for the non-dissociated P1-ND</w:t>
      </w:r>
      <w:r w:rsidR="0001724D" w:rsidRPr="004E6C52">
        <w:rPr>
          <w:bCs/>
        </w:rPr>
        <w:t xml:space="preserve">. </w:t>
      </w:r>
    </w:p>
    <w:p w14:paraId="3E32F9EF" w14:textId="77777777" w:rsidR="0049733E" w:rsidRPr="004E6C52" w:rsidRDefault="0049733E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20144F0D" w14:textId="73A12DA2" w:rsidR="0001724D" w:rsidRPr="004E6C52" w:rsidRDefault="00B57609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</w:rPr>
      </w:pPr>
      <w:r w:rsidRPr="004E6C52">
        <w:rPr>
          <w:b/>
        </w:rPr>
        <w:t xml:space="preserve">Generation of Pancreatic Progenitors from </w:t>
      </w:r>
      <w:proofErr w:type="spellStart"/>
      <w:r w:rsidRPr="004E6C52">
        <w:rPr>
          <w:b/>
        </w:rPr>
        <w:t>hPSCs</w:t>
      </w:r>
      <w:proofErr w:type="spellEnd"/>
      <w:r w:rsidRPr="004E6C52">
        <w:rPr>
          <w:b/>
        </w:rPr>
        <w:t xml:space="preserve"> (</w:t>
      </w:r>
      <w:r w:rsidR="00CD1D14" w:rsidRPr="004E6C52">
        <w:rPr>
          <w:b/>
        </w:rPr>
        <w:t>S</w:t>
      </w:r>
      <w:r w:rsidRPr="004E6C52">
        <w:rPr>
          <w:b/>
        </w:rPr>
        <w:t>tage 4)</w:t>
      </w:r>
    </w:p>
    <w:p w14:paraId="09609950" w14:textId="77777777" w:rsidR="00783445" w:rsidRPr="004E6C52" w:rsidRDefault="00783445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</w:rPr>
      </w:pPr>
    </w:p>
    <w:p w14:paraId="50CD3770" w14:textId="3102D572" w:rsidR="00D5115B" w:rsidRPr="004E6C52" w:rsidRDefault="0043076D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</w:rPr>
        <w:t>After</w:t>
      </w:r>
      <w:r w:rsidR="00D5115B" w:rsidRPr="004E6C52">
        <w:rPr>
          <w:bCs/>
        </w:rPr>
        <w:t xml:space="preserve"> 4 days of </w:t>
      </w:r>
      <w:r w:rsidRPr="004E6C52">
        <w:rPr>
          <w:bCs/>
        </w:rPr>
        <w:t>S</w:t>
      </w:r>
      <w:r w:rsidR="00D5115B" w:rsidRPr="004E6C52">
        <w:rPr>
          <w:bCs/>
        </w:rPr>
        <w:t>tage 3 treatment, wash the cells with warm PBS, gently swirl the plate</w:t>
      </w:r>
      <w:r w:rsidRPr="004E6C52">
        <w:rPr>
          <w:bCs/>
        </w:rPr>
        <w:t>,</w:t>
      </w:r>
      <w:r w:rsidR="00D5115B" w:rsidRPr="004E6C52">
        <w:rPr>
          <w:bCs/>
        </w:rPr>
        <w:t xml:space="preserve"> and aspirate</w:t>
      </w:r>
      <w:r w:rsidRPr="004E6C52">
        <w:rPr>
          <w:bCs/>
        </w:rPr>
        <w:t xml:space="preserve"> using a portable vacuum aspirator</w:t>
      </w:r>
      <w:r w:rsidR="00D5115B" w:rsidRPr="004E6C52">
        <w:rPr>
          <w:bCs/>
        </w:rPr>
        <w:t xml:space="preserve">. Then, add </w:t>
      </w:r>
      <w:r w:rsidRPr="004E6C52">
        <w:rPr>
          <w:bCs/>
        </w:rPr>
        <w:t>S</w:t>
      </w:r>
      <w:r w:rsidR="004079FE" w:rsidRPr="004E6C52">
        <w:rPr>
          <w:bCs/>
        </w:rPr>
        <w:t>tage 4 differentiation media</w:t>
      </w:r>
      <w:r w:rsidR="00F25134" w:rsidRPr="004E6C52">
        <w:rPr>
          <w:bCs/>
        </w:rPr>
        <w:t xml:space="preserve"> from step 1.</w:t>
      </w:r>
      <w:r w:rsidR="00A01E67" w:rsidRPr="004E6C52">
        <w:rPr>
          <w:bCs/>
        </w:rPr>
        <w:t>5</w:t>
      </w:r>
      <w:r w:rsidR="00D5115B" w:rsidRPr="004E6C52">
        <w:rPr>
          <w:bCs/>
        </w:rPr>
        <w:t xml:space="preserve"> to the cells. </w:t>
      </w:r>
    </w:p>
    <w:p w14:paraId="56D0EF72" w14:textId="77777777" w:rsidR="00783445" w:rsidRPr="004E6C52" w:rsidRDefault="00783445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</w:p>
    <w:p w14:paraId="797B5883" w14:textId="49A19652" w:rsidR="00D5115B" w:rsidRPr="004E6C52" w:rsidRDefault="00D947FE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</w:rPr>
        <w:t>After</w:t>
      </w:r>
      <w:r w:rsidR="00D5115B" w:rsidRPr="004E6C52">
        <w:rPr>
          <w:bCs/>
        </w:rPr>
        <w:t xml:space="preserve"> 24 h, replace the spent media with freshly prepared </w:t>
      </w:r>
      <w:r w:rsidRPr="004E6C52">
        <w:rPr>
          <w:bCs/>
        </w:rPr>
        <w:t>S</w:t>
      </w:r>
      <w:r w:rsidR="00BD013E" w:rsidRPr="004E6C52">
        <w:rPr>
          <w:bCs/>
        </w:rPr>
        <w:t>tage 4 media</w:t>
      </w:r>
      <w:r w:rsidR="00D5115B" w:rsidRPr="004E6C52">
        <w:rPr>
          <w:bCs/>
        </w:rPr>
        <w:t xml:space="preserve">. Repeat this for a total of </w:t>
      </w:r>
      <w:r w:rsidR="00B57609" w:rsidRPr="004E6C52">
        <w:rPr>
          <w:bCs/>
        </w:rPr>
        <w:t xml:space="preserve">4 </w:t>
      </w:r>
      <w:r w:rsidR="00D5115B" w:rsidRPr="004E6C52">
        <w:rPr>
          <w:bCs/>
        </w:rPr>
        <w:t xml:space="preserve">days. </w:t>
      </w:r>
    </w:p>
    <w:p w14:paraId="53FF25CA" w14:textId="77777777" w:rsidR="002873B4" w:rsidRPr="004E6C52" w:rsidRDefault="002873B4" w:rsidP="004E6C52">
      <w:pPr>
        <w:pStyle w:val="ListParagraph"/>
        <w:ind w:left="0"/>
        <w:rPr>
          <w:color w:val="000000"/>
        </w:rPr>
      </w:pPr>
    </w:p>
    <w:p w14:paraId="578E1D01" w14:textId="14A25C8B" w:rsidR="009E2309" w:rsidRPr="004E6C52" w:rsidRDefault="009E2309" w:rsidP="004E6C52">
      <w:pPr>
        <w:pStyle w:val="ListParagraph"/>
        <w:numPr>
          <w:ilvl w:val="0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/>
        </w:rPr>
      </w:pPr>
      <w:r w:rsidRPr="004E6C52">
        <w:rPr>
          <w:b/>
          <w:highlight w:val="yellow"/>
        </w:rPr>
        <w:t xml:space="preserve">Assessment of differentiation efficiency of </w:t>
      </w:r>
      <w:r w:rsidR="00D5115B" w:rsidRPr="004E6C52">
        <w:rPr>
          <w:b/>
          <w:highlight w:val="yellow"/>
        </w:rPr>
        <w:t>generating pancreatic progenitors</w:t>
      </w:r>
      <w:r w:rsidR="00D5115B" w:rsidRPr="004E6C52">
        <w:rPr>
          <w:b/>
        </w:rPr>
        <w:t xml:space="preserve"> from </w:t>
      </w:r>
      <w:proofErr w:type="spellStart"/>
      <w:r w:rsidR="00D5115B" w:rsidRPr="004E6C52">
        <w:rPr>
          <w:b/>
        </w:rPr>
        <w:t>hPSCs</w:t>
      </w:r>
      <w:proofErr w:type="spellEnd"/>
    </w:p>
    <w:p w14:paraId="33C4F7A5" w14:textId="77777777" w:rsidR="007F7AE5" w:rsidRPr="004E6C52" w:rsidRDefault="007F7AE5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/>
        </w:rPr>
      </w:pPr>
    </w:p>
    <w:p w14:paraId="14FC29E1" w14:textId="51C2F1B3" w:rsidR="009E2309" w:rsidRPr="004E6C52" w:rsidRDefault="00B04115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</w:rPr>
        <w:t>Perform the i</w:t>
      </w:r>
      <w:r w:rsidR="009E2309" w:rsidRPr="004E6C52">
        <w:rPr>
          <w:bCs/>
        </w:rPr>
        <w:t xml:space="preserve">mmunofluorescence analysis of </w:t>
      </w:r>
      <w:r w:rsidRPr="004E6C52">
        <w:rPr>
          <w:bCs/>
        </w:rPr>
        <w:t xml:space="preserve">the </w:t>
      </w:r>
      <w:proofErr w:type="spellStart"/>
      <w:r w:rsidR="009E2309" w:rsidRPr="004E6C52">
        <w:rPr>
          <w:bCs/>
        </w:rPr>
        <w:t>hPSC</w:t>
      </w:r>
      <w:proofErr w:type="spellEnd"/>
      <w:r w:rsidR="009E2309" w:rsidRPr="004E6C52">
        <w:rPr>
          <w:bCs/>
        </w:rPr>
        <w:t>-derived pancreatic progenitors</w:t>
      </w:r>
      <w:r w:rsidR="00712F72" w:rsidRPr="004E6C52">
        <w:rPr>
          <w:bCs/>
        </w:rPr>
        <w:t xml:space="preserve"> (</w:t>
      </w:r>
      <w:r w:rsidRPr="004E6C52">
        <w:rPr>
          <w:bCs/>
        </w:rPr>
        <w:t>S</w:t>
      </w:r>
      <w:r w:rsidR="00AD23D0" w:rsidRPr="004E6C52">
        <w:rPr>
          <w:bCs/>
        </w:rPr>
        <w:t>tage 4</w:t>
      </w:r>
      <w:r w:rsidR="00712F72" w:rsidRPr="004E6C52">
        <w:rPr>
          <w:bCs/>
        </w:rPr>
        <w:t>)</w:t>
      </w:r>
      <w:r w:rsidR="00AA2000" w:rsidRPr="004E6C52">
        <w:rPr>
          <w:bCs/>
        </w:rPr>
        <w:t xml:space="preserve"> for expression of PDX1 and NKX6.1</w:t>
      </w:r>
      <w:r w:rsidR="00652EF7" w:rsidRPr="004E6C52">
        <w:rPr>
          <w:bCs/>
        </w:rPr>
        <w:t>.</w:t>
      </w:r>
    </w:p>
    <w:p w14:paraId="3EBF4328" w14:textId="0919AF2E" w:rsidR="008C5C65" w:rsidRPr="004E6C52" w:rsidRDefault="008C5C65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</w:p>
    <w:p w14:paraId="39622352" w14:textId="646140AB" w:rsidR="008C5C65" w:rsidRPr="004E6C52" w:rsidRDefault="008C5C65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  <w:r w:rsidRPr="004E6C52">
        <w:rPr>
          <w:bCs/>
        </w:rPr>
        <w:t>NOTE: PDX1 and NKX6.1 are well</w:t>
      </w:r>
      <w:r w:rsidR="00FD58C0" w:rsidRPr="004E6C52">
        <w:rPr>
          <w:bCs/>
        </w:rPr>
        <w:t>-</w:t>
      </w:r>
      <w:r w:rsidRPr="004E6C52">
        <w:rPr>
          <w:bCs/>
        </w:rPr>
        <w:t>established pancreatic progenitor markers</w:t>
      </w:r>
      <w:r w:rsidR="007A114F" w:rsidRPr="004E6C52">
        <w:rPr>
          <w:bCs/>
        </w:rPr>
        <w:fldChar w:fldCharType="begin">
          <w:fldData xml:space="preserve">PEVuZE5vdGU+PENpdGU+PEF1dGhvcj5SZXphbmlhPC9BdXRob3I+PFllYXI+MjAxMzwvWWVhcj48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</w:fldData>
        </w:fldChar>
      </w:r>
      <w:r w:rsidR="00C3201D" w:rsidRPr="004E6C52">
        <w:rPr>
          <w:bCs/>
        </w:rPr>
        <w:instrText xml:space="preserve"> ADDIN EN.CITE </w:instrText>
      </w:r>
      <w:r w:rsidR="00C3201D" w:rsidRPr="004E6C52">
        <w:rPr>
          <w:bCs/>
        </w:rPr>
        <w:fldChar w:fldCharType="begin">
          <w:fldData xml:space="preserve">PEVuZE5vdGU+PENpdGU+PEF1dGhvcj5SZXphbmlhPC9BdXRob3I+PFllYXI+MjAxMzwvWWVhcj48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</w:fldData>
        </w:fldChar>
      </w:r>
      <w:r w:rsidR="00C3201D" w:rsidRPr="004E6C52">
        <w:rPr>
          <w:bCs/>
        </w:rPr>
        <w:instrText xml:space="preserve"> ADDIN EN.CITE.DATA </w:instrText>
      </w:r>
      <w:r w:rsidR="00C3201D" w:rsidRPr="004E6C52">
        <w:rPr>
          <w:bCs/>
        </w:rPr>
      </w:r>
      <w:r w:rsidR="00C3201D" w:rsidRPr="004E6C52">
        <w:rPr>
          <w:bCs/>
        </w:rPr>
        <w:fldChar w:fldCharType="end"/>
      </w:r>
      <w:r w:rsidR="007A114F" w:rsidRPr="004E6C52">
        <w:rPr>
          <w:bCs/>
        </w:rPr>
      </w:r>
      <w:r w:rsidR="007A114F" w:rsidRPr="004E6C52">
        <w:rPr>
          <w:bCs/>
        </w:rPr>
        <w:fldChar w:fldCharType="separate"/>
      </w:r>
      <w:r w:rsidR="00C3201D" w:rsidRPr="004E6C52">
        <w:rPr>
          <w:bCs/>
          <w:noProof/>
          <w:vertAlign w:val="superscript"/>
        </w:rPr>
        <w:t>17,18</w:t>
      </w:r>
      <w:r w:rsidR="007A114F" w:rsidRPr="004E6C52">
        <w:rPr>
          <w:bCs/>
        </w:rPr>
        <w:fldChar w:fldCharType="end"/>
      </w:r>
      <w:r w:rsidRPr="004E6C52">
        <w:rPr>
          <w:bCs/>
        </w:rPr>
        <w:t xml:space="preserve">. </w:t>
      </w:r>
    </w:p>
    <w:p w14:paraId="247FD80F" w14:textId="77777777" w:rsidR="00652EF7" w:rsidRPr="004E6C52" w:rsidRDefault="00652EF7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</w:rPr>
      </w:pPr>
    </w:p>
    <w:p w14:paraId="40F5FC9F" w14:textId="09E13557" w:rsidR="00652EF7" w:rsidRPr="004E6C52" w:rsidRDefault="00D5115B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>Perform fixation, permeabilization, blocking</w:t>
      </w:r>
      <w:r w:rsidR="00631ADE" w:rsidRPr="004E6C52">
        <w:rPr>
          <w:color w:val="000000"/>
        </w:rPr>
        <w:t>,</w:t>
      </w:r>
      <w:r w:rsidRPr="004E6C52">
        <w:rPr>
          <w:color w:val="000000"/>
        </w:rPr>
        <w:t xml:space="preserve"> and antibody incubation and washes according to </w:t>
      </w:r>
      <w:r w:rsidR="00631ADE" w:rsidRPr="004E6C52">
        <w:rPr>
          <w:color w:val="000000"/>
        </w:rPr>
        <w:t>step 5</w:t>
      </w:r>
      <w:r w:rsidRPr="004E6C52">
        <w:rPr>
          <w:color w:val="000000"/>
        </w:rPr>
        <w:t>.</w:t>
      </w:r>
    </w:p>
    <w:p w14:paraId="79608B14" w14:textId="1675D195" w:rsidR="00C85271" w:rsidRPr="004E6C52" w:rsidRDefault="00D5115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rPr>
          <w:color w:val="000000"/>
        </w:rPr>
        <w:t xml:space="preserve"> </w:t>
      </w:r>
    </w:p>
    <w:p w14:paraId="6432CB33" w14:textId="29ACBBE6" w:rsidR="00D5115B" w:rsidRPr="004E6C52" w:rsidRDefault="00AA2000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 xml:space="preserve">Stain the </w:t>
      </w:r>
      <w:proofErr w:type="spellStart"/>
      <w:r w:rsidRPr="004E6C52">
        <w:rPr>
          <w:color w:val="000000"/>
        </w:rPr>
        <w:t>hPSC</w:t>
      </w:r>
      <w:proofErr w:type="spellEnd"/>
      <w:r w:rsidRPr="004E6C52">
        <w:rPr>
          <w:color w:val="000000"/>
        </w:rPr>
        <w:t xml:space="preserve">-derived </w:t>
      </w:r>
      <w:r w:rsidR="00AD23D0" w:rsidRPr="004E6C52">
        <w:rPr>
          <w:color w:val="000000"/>
        </w:rPr>
        <w:t>pancreatic progenitors</w:t>
      </w:r>
      <w:r w:rsidRPr="004E6C52">
        <w:rPr>
          <w:color w:val="000000"/>
        </w:rPr>
        <w:t xml:space="preserve"> with a combination of PDX1 and NKX6.1 antibodies </w:t>
      </w:r>
      <w:r w:rsidR="00794DDA" w:rsidRPr="004E6C52">
        <w:rPr>
          <w:color w:val="000000"/>
        </w:rPr>
        <w:t xml:space="preserve">(see </w:t>
      </w:r>
      <w:r w:rsidR="00794DDA" w:rsidRPr="004E6C52">
        <w:rPr>
          <w:b/>
          <w:bCs/>
          <w:color w:val="000000"/>
        </w:rPr>
        <w:t>Table of Materials</w:t>
      </w:r>
      <w:r w:rsidR="00794DDA" w:rsidRPr="004E6C52">
        <w:rPr>
          <w:color w:val="000000"/>
        </w:rPr>
        <w:t xml:space="preserve">) </w:t>
      </w:r>
      <w:r w:rsidRPr="004E6C52">
        <w:rPr>
          <w:color w:val="000000"/>
        </w:rPr>
        <w:t xml:space="preserve">diluted in </w:t>
      </w:r>
      <w:r w:rsidR="00712F72" w:rsidRPr="004E6C52">
        <w:rPr>
          <w:color w:val="000000"/>
        </w:rPr>
        <w:t>2</w:t>
      </w:r>
      <w:r w:rsidR="00F17F13" w:rsidRPr="004E6C52">
        <w:rPr>
          <w:color w:val="000000"/>
        </w:rPr>
        <w:t>%</w:t>
      </w:r>
      <w:r w:rsidR="00712F72" w:rsidRPr="004E6C52">
        <w:rPr>
          <w:color w:val="000000"/>
        </w:rPr>
        <w:t>-</w:t>
      </w:r>
      <w:r w:rsidRPr="004E6C52">
        <w:rPr>
          <w:color w:val="000000"/>
        </w:rPr>
        <w:t>3% BSA in PBST.</w:t>
      </w:r>
    </w:p>
    <w:p w14:paraId="52FB9DBF" w14:textId="77777777" w:rsidR="00652EF7" w:rsidRPr="004E6C52" w:rsidRDefault="00652EF7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1A1C1FC8" w14:textId="61FD618C" w:rsidR="00F25134" w:rsidRPr="004E6C52" w:rsidRDefault="00AA2000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rPr>
          <w:color w:val="000000"/>
        </w:rPr>
        <w:t>Use 1:500 dilutions of appropriate Alexa fluor 488- and 568- conjugated secondary antibodies</w:t>
      </w:r>
      <w:r w:rsidR="00872A1C" w:rsidRPr="004E6C52">
        <w:rPr>
          <w:color w:val="000000"/>
        </w:rPr>
        <w:t xml:space="preserve"> (see </w:t>
      </w:r>
      <w:r w:rsidR="00872A1C" w:rsidRPr="004E6C52">
        <w:rPr>
          <w:b/>
          <w:bCs/>
          <w:color w:val="000000"/>
        </w:rPr>
        <w:t>Table of Materials</w:t>
      </w:r>
      <w:r w:rsidR="00872A1C" w:rsidRPr="004E6C52">
        <w:rPr>
          <w:color w:val="000000"/>
        </w:rPr>
        <w:t>)</w:t>
      </w:r>
      <w:r w:rsidRPr="004E6C52">
        <w:rPr>
          <w:color w:val="000000"/>
        </w:rPr>
        <w:t>.</w:t>
      </w:r>
    </w:p>
    <w:p w14:paraId="67DAD3D9" w14:textId="77777777" w:rsidR="00652EF7" w:rsidRPr="004E6C52" w:rsidRDefault="00652EF7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</w:p>
    <w:p w14:paraId="1BDB4B39" w14:textId="3CC4A788" w:rsidR="009E2309" w:rsidRPr="004E6C52" w:rsidRDefault="00F46033" w:rsidP="004E6C52">
      <w:pPr>
        <w:pStyle w:val="ListParagraph"/>
        <w:numPr>
          <w:ilvl w:val="1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bCs/>
        </w:rPr>
      </w:pPr>
      <w:r w:rsidRPr="004E6C52">
        <w:rPr>
          <w:bCs/>
        </w:rPr>
        <w:t>Perform f</w:t>
      </w:r>
      <w:r w:rsidR="009E2309" w:rsidRPr="004E6C52">
        <w:rPr>
          <w:bCs/>
        </w:rPr>
        <w:t xml:space="preserve">low-cytometry analysis of </w:t>
      </w:r>
      <w:proofErr w:type="spellStart"/>
      <w:r w:rsidR="009E2309" w:rsidRPr="004E6C52">
        <w:rPr>
          <w:bCs/>
        </w:rPr>
        <w:t>hPSC</w:t>
      </w:r>
      <w:proofErr w:type="spellEnd"/>
      <w:r w:rsidR="009E2309" w:rsidRPr="004E6C52">
        <w:rPr>
          <w:bCs/>
        </w:rPr>
        <w:t xml:space="preserve">-derived </w:t>
      </w:r>
      <w:r w:rsidR="00AD23D0" w:rsidRPr="004E6C52">
        <w:rPr>
          <w:bCs/>
        </w:rPr>
        <w:t>pancreatic progenitors</w:t>
      </w:r>
      <w:r w:rsidR="00AA2000" w:rsidRPr="004E6C52">
        <w:rPr>
          <w:bCs/>
        </w:rPr>
        <w:t xml:space="preserve"> for expression of PDX1 and NKX6.1</w:t>
      </w:r>
      <w:r w:rsidR="0079130B" w:rsidRPr="004E6C52">
        <w:rPr>
          <w:bCs/>
        </w:rPr>
        <w:t>.</w:t>
      </w:r>
    </w:p>
    <w:p w14:paraId="0CAA06AE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bCs/>
          <w:highlight w:val="yellow"/>
        </w:rPr>
      </w:pPr>
    </w:p>
    <w:p w14:paraId="777860D8" w14:textId="40AA6682" w:rsidR="003E55EF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rPr>
          <w:color w:val="000000"/>
        </w:rPr>
        <w:t xml:space="preserve">NOTE: </w:t>
      </w:r>
      <w:r w:rsidR="003E55EF" w:rsidRPr="004E6C52">
        <w:rPr>
          <w:color w:val="000000"/>
        </w:rPr>
        <w:t xml:space="preserve">Flow-cytometry analysis of pancreatic markers in the generated </w:t>
      </w:r>
      <w:proofErr w:type="spellStart"/>
      <w:r w:rsidR="003E55EF" w:rsidRPr="004E6C52">
        <w:rPr>
          <w:color w:val="000000"/>
        </w:rPr>
        <w:t>hPSC</w:t>
      </w:r>
      <w:proofErr w:type="spellEnd"/>
      <w:r w:rsidR="003E55EF" w:rsidRPr="004E6C52">
        <w:rPr>
          <w:color w:val="000000"/>
        </w:rPr>
        <w:t xml:space="preserve">-derived </w:t>
      </w:r>
      <w:r w:rsidR="00AD23D0" w:rsidRPr="004E6C52">
        <w:rPr>
          <w:color w:val="000000"/>
        </w:rPr>
        <w:t>pancreatic progenitors</w:t>
      </w:r>
      <w:r w:rsidR="003E55EF" w:rsidRPr="004E6C52">
        <w:rPr>
          <w:color w:val="000000"/>
        </w:rPr>
        <w:t xml:space="preserve"> provides a way to quantify </w:t>
      </w:r>
      <w:r w:rsidR="00CE6E04" w:rsidRPr="004E6C52">
        <w:rPr>
          <w:color w:val="000000"/>
        </w:rPr>
        <w:t>the PDX1 and NKX6.1 co-expressing cells.</w:t>
      </w:r>
    </w:p>
    <w:p w14:paraId="55D893E5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7FB80D3E" w14:textId="4804BE51" w:rsidR="00AA2000" w:rsidRPr="004E6C52" w:rsidRDefault="00CE6E04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 xml:space="preserve">At the end of </w:t>
      </w:r>
      <w:r w:rsidR="007B01A4" w:rsidRPr="004E6C52">
        <w:rPr>
          <w:color w:val="000000"/>
          <w:highlight w:val="yellow"/>
        </w:rPr>
        <w:t>S</w:t>
      </w:r>
      <w:r w:rsidRPr="004E6C52">
        <w:rPr>
          <w:color w:val="000000"/>
          <w:highlight w:val="yellow"/>
        </w:rPr>
        <w:t xml:space="preserve">tage 4, wash the cells twice with warm PBS and add enough </w:t>
      </w:r>
      <w:proofErr w:type="spellStart"/>
      <w:r w:rsidRPr="004E6C52">
        <w:rPr>
          <w:color w:val="000000"/>
          <w:highlight w:val="yellow"/>
        </w:rPr>
        <w:t>TrypLE</w:t>
      </w:r>
      <w:proofErr w:type="spellEnd"/>
      <w:r w:rsidRPr="004E6C52">
        <w:rPr>
          <w:color w:val="000000"/>
          <w:highlight w:val="yellow"/>
        </w:rPr>
        <w:t xml:space="preserve"> or </w:t>
      </w:r>
      <w:proofErr w:type="spellStart"/>
      <w:r w:rsidRPr="004E6C52">
        <w:rPr>
          <w:color w:val="000000"/>
          <w:highlight w:val="yellow"/>
        </w:rPr>
        <w:t>Accutase</w:t>
      </w:r>
      <w:proofErr w:type="spellEnd"/>
      <w:r w:rsidRPr="004E6C52">
        <w:rPr>
          <w:color w:val="000000"/>
          <w:highlight w:val="yellow"/>
        </w:rPr>
        <w:t xml:space="preserve"> to cover the surface of the wells</w:t>
      </w:r>
      <w:r w:rsidR="00C823B8" w:rsidRPr="004E6C52">
        <w:rPr>
          <w:color w:val="000000"/>
          <w:highlight w:val="yellow"/>
        </w:rPr>
        <w:t xml:space="preserve">, for example, 1 mL of </w:t>
      </w:r>
      <w:proofErr w:type="spellStart"/>
      <w:r w:rsidR="00C823B8" w:rsidRPr="004E6C52">
        <w:rPr>
          <w:color w:val="000000"/>
          <w:highlight w:val="yellow"/>
        </w:rPr>
        <w:t>TrypLE</w:t>
      </w:r>
      <w:proofErr w:type="spellEnd"/>
      <w:r w:rsidR="00C823B8" w:rsidRPr="004E6C52">
        <w:rPr>
          <w:color w:val="000000"/>
          <w:highlight w:val="yellow"/>
        </w:rPr>
        <w:t xml:space="preserve"> or </w:t>
      </w:r>
      <w:proofErr w:type="spellStart"/>
      <w:r w:rsidR="00C823B8" w:rsidRPr="004E6C52">
        <w:rPr>
          <w:color w:val="000000"/>
          <w:highlight w:val="yellow"/>
        </w:rPr>
        <w:t>Accutase</w:t>
      </w:r>
      <w:proofErr w:type="spellEnd"/>
      <w:r w:rsidR="00C823B8" w:rsidRPr="004E6C52">
        <w:rPr>
          <w:color w:val="000000"/>
          <w:highlight w:val="yellow"/>
        </w:rPr>
        <w:t xml:space="preserve"> per well of 6-well plate</w:t>
      </w:r>
      <w:r w:rsidRPr="004E6C52">
        <w:rPr>
          <w:color w:val="000000"/>
          <w:highlight w:val="yellow"/>
        </w:rPr>
        <w:t xml:space="preserve">. Place the plate in the </w:t>
      </w:r>
      <w:r w:rsidR="00942267" w:rsidRPr="004E6C52">
        <w:rPr>
          <w:color w:val="000000"/>
          <w:highlight w:val="yellow"/>
        </w:rPr>
        <w:t>incubator for 5-7 min or until the cells detach from the surface.</w:t>
      </w:r>
    </w:p>
    <w:p w14:paraId="1F535722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77FF1518" w14:textId="449FF10C" w:rsidR="00942267" w:rsidRPr="004E6C52" w:rsidRDefault="00942267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>Dissociate</w:t>
      </w:r>
      <w:r w:rsidR="00894AE8" w:rsidRPr="004E6C52">
        <w:rPr>
          <w:color w:val="000000"/>
          <w:highlight w:val="yellow"/>
        </w:rPr>
        <w:t xml:space="preserve"> </w:t>
      </w:r>
      <w:r w:rsidRPr="004E6C52">
        <w:rPr>
          <w:color w:val="000000"/>
          <w:highlight w:val="yellow"/>
        </w:rPr>
        <w:t xml:space="preserve">the adherent sheets of cells within the well </w:t>
      </w:r>
      <w:r w:rsidR="001A6605" w:rsidRPr="004E6C52">
        <w:rPr>
          <w:color w:val="000000"/>
          <w:highlight w:val="yellow"/>
        </w:rPr>
        <w:t xml:space="preserve">using a P1000 micropipette </w:t>
      </w:r>
      <w:r w:rsidRPr="004E6C52">
        <w:rPr>
          <w:color w:val="000000"/>
          <w:highlight w:val="yellow"/>
        </w:rPr>
        <w:t>before collecting them in a 15 mL polypropylene tube.</w:t>
      </w:r>
    </w:p>
    <w:p w14:paraId="69B7ECB0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1B538746" w14:textId="3DCA7949" w:rsidR="00942267" w:rsidRPr="004E6C52" w:rsidRDefault="00942267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 xml:space="preserve">Spin down the cells </w:t>
      </w:r>
      <w:r w:rsidR="00404231" w:rsidRPr="004E6C52">
        <w:rPr>
          <w:color w:val="000000"/>
          <w:highlight w:val="yellow"/>
        </w:rPr>
        <w:t xml:space="preserve">in </w:t>
      </w:r>
      <w:proofErr w:type="spellStart"/>
      <w:r w:rsidR="00404231" w:rsidRPr="004E6C52">
        <w:rPr>
          <w:color w:val="000000"/>
          <w:highlight w:val="yellow"/>
        </w:rPr>
        <w:t>hPSC</w:t>
      </w:r>
      <w:proofErr w:type="spellEnd"/>
      <w:r w:rsidR="00404231" w:rsidRPr="004E6C52">
        <w:rPr>
          <w:color w:val="000000"/>
          <w:highlight w:val="yellow"/>
        </w:rPr>
        <w:t xml:space="preserve">-derived </w:t>
      </w:r>
      <w:r w:rsidR="00AD23D0" w:rsidRPr="004E6C52">
        <w:rPr>
          <w:color w:val="000000"/>
          <w:highlight w:val="yellow"/>
        </w:rPr>
        <w:t>pancreatic progenitors</w:t>
      </w:r>
      <w:r w:rsidR="00404231" w:rsidRPr="004E6C52">
        <w:rPr>
          <w:color w:val="000000"/>
          <w:highlight w:val="yellow"/>
        </w:rPr>
        <w:t xml:space="preserve"> </w:t>
      </w:r>
      <w:r w:rsidR="006D6FFC" w:rsidRPr="004E6C52">
        <w:rPr>
          <w:color w:val="000000"/>
          <w:highlight w:val="yellow"/>
        </w:rPr>
        <w:t>at</w:t>
      </w:r>
      <w:r w:rsidR="00404231" w:rsidRPr="004E6C52">
        <w:rPr>
          <w:color w:val="000000"/>
          <w:highlight w:val="yellow"/>
        </w:rPr>
        <w:t xml:space="preserve"> 800 x </w:t>
      </w:r>
      <w:r w:rsidR="00404231" w:rsidRPr="004E6C52">
        <w:rPr>
          <w:i/>
          <w:iCs/>
          <w:color w:val="000000"/>
          <w:highlight w:val="yellow"/>
        </w:rPr>
        <w:t>g</w:t>
      </w:r>
      <w:r w:rsidR="00404231" w:rsidRPr="004E6C52">
        <w:rPr>
          <w:color w:val="000000"/>
          <w:highlight w:val="yellow"/>
        </w:rPr>
        <w:t xml:space="preserve"> </w:t>
      </w:r>
      <w:r w:rsidRPr="004E6C52">
        <w:rPr>
          <w:color w:val="000000"/>
          <w:highlight w:val="yellow"/>
        </w:rPr>
        <w:t>for 5 min</w:t>
      </w:r>
      <w:r w:rsidR="001A6605" w:rsidRPr="004E6C52">
        <w:rPr>
          <w:color w:val="000000"/>
          <w:highlight w:val="yellow"/>
        </w:rPr>
        <w:t xml:space="preserve"> </w:t>
      </w:r>
      <w:r w:rsidR="00161BCC" w:rsidRPr="004E6C52">
        <w:rPr>
          <w:color w:val="000000"/>
          <w:highlight w:val="yellow"/>
        </w:rPr>
        <w:t>at</w:t>
      </w:r>
      <w:r w:rsidR="001A6605" w:rsidRPr="004E6C52">
        <w:rPr>
          <w:color w:val="000000"/>
          <w:highlight w:val="yellow"/>
        </w:rPr>
        <w:t xml:space="preserve"> 4</w:t>
      </w:r>
      <w:r w:rsidR="00161BCC" w:rsidRPr="004E6C52">
        <w:rPr>
          <w:color w:val="000000"/>
          <w:highlight w:val="yellow"/>
        </w:rPr>
        <w:t xml:space="preserve"> </w:t>
      </w:r>
      <w:r w:rsidR="001A6605" w:rsidRPr="004E6C52">
        <w:rPr>
          <w:color w:val="000000"/>
          <w:highlight w:val="yellow"/>
        </w:rPr>
        <w:t>°C</w:t>
      </w:r>
      <w:r w:rsidR="00941E6D" w:rsidRPr="004E6C52">
        <w:rPr>
          <w:color w:val="000000"/>
          <w:highlight w:val="yellow"/>
        </w:rPr>
        <w:t>,</w:t>
      </w:r>
      <w:r w:rsidRPr="004E6C52">
        <w:rPr>
          <w:color w:val="000000"/>
          <w:highlight w:val="yellow"/>
        </w:rPr>
        <w:t xml:space="preserve"> then discard the supernatant. Wash the cells with PBS by dissociating them into single cells. Count the cells using an automated counter</w:t>
      </w:r>
      <w:r w:rsidR="00161BCC" w:rsidRPr="004E6C52">
        <w:rPr>
          <w:color w:val="000000"/>
          <w:highlight w:val="yellow"/>
        </w:rPr>
        <w:t xml:space="preserve"> </w:t>
      </w:r>
      <w:r w:rsidR="00161BCC" w:rsidRPr="004E6C52">
        <w:rPr>
          <w:color w:val="000000"/>
        </w:rPr>
        <w:t xml:space="preserve">(see </w:t>
      </w:r>
      <w:r w:rsidR="00161BCC" w:rsidRPr="004E6C52">
        <w:rPr>
          <w:b/>
          <w:bCs/>
          <w:color w:val="000000"/>
        </w:rPr>
        <w:t>Table of Materials</w:t>
      </w:r>
      <w:r w:rsidR="0079773B" w:rsidRPr="004E6C52">
        <w:rPr>
          <w:bCs/>
        </w:rPr>
        <w:t xml:space="preserve">) </w:t>
      </w:r>
      <w:r w:rsidR="00FA0AA6" w:rsidRPr="004E6C52">
        <w:rPr>
          <w:color w:val="000000"/>
          <w:highlight w:val="yellow"/>
        </w:rPr>
        <w:t xml:space="preserve">and </w:t>
      </w:r>
      <w:r w:rsidR="00BE31E3" w:rsidRPr="004E6C52">
        <w:rPr>
          <w:color w:val="000000"/>
          <w:highlight w:val="yellow"/>
        </w:rPr>
        <w:t xml:space="preserve">note </w:t>
      </w:r>
      <w:r w:rsidR="00FA0AA6" w:rsidRPr="004E6C52">
        <w:rPr>
          <w:color w:val="000000"/>
          <w:highlight w:val="yellow"/>
        </w:rPr>
        <w:t xml:space="preserve">the concentration in </w:t>
      </w:r>
      <w:r w:rsidR="005132B8" w:rsidRPr="004E6C52">
        <w:rPr>
          <w:color w:val="000000"/>
          <w:highlight w:val="yellow"/>
        </w:rPr>
        <w:t xml:space="preserve">the </w:t>
      </w:r>
      <w:r w:rsidR="00FA0AA6" w:rsidRPr="004E6C52">
        <w:rPr>
          <w:color w:val="000000"/>
          <w:highlight w:val="yellow"/>
        </w:rPr>
        <w:t xml:space="preserve">number of cells per </w:t>
      </w:r>
      <w:proofErr w:type="spellStart"/>
      <w:r w:rsidR="00FA0AA6" w:rsidRPr="004E6C52">
        <w:rPr>
          <w:color w:val="000000"/>
          <w:highlight w:val="yellow"/>
        </w:rPr>
        <w:t>mL</w:t>
      </w:r>
      <w:r w:rsidR="00941E6D" w:rsidRPr="004E6C52">
        <w:rPr>
          <w:color w:val="000000"/>
          <w:highlight w:val="yellow"/>
        </w:rPr>
        <w:t>.</w:t>
      </w:r>
      <w:proofErr w:type="spellEnd"/>
    </w:p>
    <w:p w14:paraId="60B4A949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02B7892F" w14:textId="3D434ACA" w:rsidR="00942267" w:rsidRPr="004E6C52" w:rsidRDefault="00942267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 xml:space="preserve">Spin </w:t>
      </w:r>
      <w:r w:rsidR="00D42F90" w:rsidRPr="004E6C52">
        <w:rPr>
          <w:color w:val="000000"/>
          <w:highlight w:val="yellow"/>
        </w:rPr>
        <w:t xml:space="preserve">at 800 x </w:t>
      </w:r>
      <w:r w:rsidR="00D42F90" w:rsidRPr="004E6C52">
        <w:rPr>
          <w:i/>
          <w:iCs/>
          <w:color w:val="000000"/>
          <w:highlight w:val="yellow"/>
        </w:rPr>
        <w:t>g</w:t>
      </w:r>
      <w:r w:rsidR="00D42F90" w:rsidRPr="004E6C52">
        <w:rPr>
          <w:color w:val="000000"/>
          <w:highlight w:val="yellow"/>
        </w:rPr>
        <w:t xml:space="preserve"> for 5 min </w:t>
      </w:r>
      <w:r w:rsidR="00855A99" w:rsidRPr="004E6C52">
        <w:rPr>
          <w:color w:val="000000"/>
          <w:highlight w:val="yellow"/>
        </w:rPr>
        <w:t>at</w:t>
      </w:r>
      <w:r w:rsidR="00D42F90" w:rsidRPr="004E6C52">
        <w:rPr>
          <w:color w:val="000000"/>
          <w:highlight w:val="yellow"/>
        </w:rPr>
        <w:t xml:space="preserve"> 4</w:t>
      </w:r>
      <w:r w:rsidR="00855A99" w:rsidRPr="004E6C52">
        <w:rPr>
          <w:color w:val="000000"/>
          <w:highlight w:val="yellow"/>
        </w:rPr>
        <w:t xml:space="preserve"> </w:t>
      </w:r>
      <w:r w:rsidR="00D42F90" w:rsidRPr="004E6C52">
        <w:rPr>
          <w:color w:val="000000"/>
          <w:highlight w:val="yellow"/>
        </w:rPr>
        <w:t xml:space="preserve">°C, </w:t>
      </w:r>
      <w:r w:rsidRPr="004E6C52">
        <w:rPr>
          <w:color w:val="000000"/>
          <w:highlight w:val="yellow"/>
        </w:rPr>
        <w:t xml:space="preserve">and discard </w:t>
      </w:r>
      <w:r w:rsidR="00337553" w:rsidRPr="004E6C52">
        <w:rPr>
          <w:color w:val="000000"/>
          <w:highlight w:val="yellow"/>
        </w:rPr>
        <w:t xml:space="preserve">the </w:t>
      </w:r>
      <w:r w:rsidRPr="004E6C52">
        <w:rPr>
          <w:color w:val="000000"/>
          <w:highlight w:val="yellow"/>
        </w:rPr>
        <w:t>supernatant.</w:t>
      </w:r>
      <w:r w:rsidR="00FA0AA6" w:rsidRPr="004E6C52">
        <w:rPr>
          <w:color w:val="000000"/>
          <w:highlight w:val="yellow"/>
        </w:rPr>
        <w:t xml:space="preserve"> Add 200 </w:t>
      </w:r>
      <w:proofErr w:type="spellStart"/>
      <w:r w:rsidR="00FA0AA6" w:rsidRPr="004E6C52">
        <w:rPr>
          <w:color w:val="000000"/>
          <w:highlight w:val="yellow"/>
        </w:rPr>
        <w:t>μL</w:t>
      </w:r>
      <w:proofErr w:type="spellEnd"/>
      <w:r w:rsidR="00FA0AA6" w:rsidRPr="004E6C52">
        <w:rPr>
          <w:color w:val="000000"/>
          <w:highlight w:val="yellow"/>
        </w:rPr>
        <w:t xml:space="preserve"> </w:t>
      </w:r>
      <w:r w:rsidR="00BE31E3" w:rsidRPr="004E6C52">
        <w:rPr>
          <w:color w:val="000000"/>
          <w:highlight w:val="yellow"/>
        </w:rPr>
        <w:t xml:space="preserve">of chilled PBS </w:t>
      </w:r>
      <w:r w:rsidR="00FA0AA6" w:rsidRPr="004E6C52">
        <w:rPr>
          <w:color w:val="000000"/>
          <w:highlight w:val="yellow"/>
        </w:rPr>
        <w:t>to the pellet and dissociate.</w:t>
      </w:r>
    </w:p>
    <w:p w14:paraId="6A69BE0F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7748F60F" w14:textId="4B95F488" w:rsidR="00942267" w:rsidRPr="004E6C52" w:rsidRDefault="00FA0AA6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 xml:space="preserve">Add 2 mL of chilled </w:t>
      </w:r>
      <w:r w:rsidR="00BE31E3" w:rsidRPr="004E6C52">
        <w:rPr>
          <w:color w:val="000000"/>
          <w:highlight w:val="yellow"/>
        </w:rPr>
        <w:t xml:space="preserve">80% </w:t>
      </w:r>
      <w:r w:rsidRPr="004E6C52">
        <w:rPr>
          <w:color w:val="000000"/>
          <w:highlight w:val="yellow"/>
        </w:rPr>
        <w:t>ethanol dropwise, with the tube on</w:t>
      </w:r>
      <w:r w:rsidR="00BE31E3" w:rsidRPr="004E6C52">
        <w:rPr>
          <w:color w:val="000000"/>
          <w:highlight w:val="yellow"/>
        </w:rPr>
        <w:t xml:space="preserve"> a vortex at low-medium speed</w:t>
      </w:r>
      <w:r w:rsidR="00DA7881" w:rsidRPr="004E6C52">
        <w:rPr>
          <w:color w:val="000000"/>
          <w:highlight w:val="yellow"/>
        </w:rPr>
        <w:t xml:space="preserve"> (400 x </w:t>
      </w:r>
      <w:r w:rsidR="00DA7881" w:rsidRPr="004E6C52">
        <w:rPr>
          <w:i/>
          <w:iCs/>
          <w:color w:val="000000"/>
          <w:highlight w:val="yellow"/>
        </w:rPr>
        <w:t xml:space="preserve">g </w:t>
      </w:r>
      <w:r w:rsidR="00DA7881" w:rsidRPr="004E6C52">
        <w:rPr>
          <w:color w:val="000000"/>
          <w:highlight w:val="yellow"/>
        </w:rPr>
        <w:t>at room temperature)</w:t>
      </w:r>
      <w:r w:rsidR="00BE31E3" w:rsidRPr="004E6C52">
        <w:rPr>
          <w:color w:val="000000"/>
          <w:highlight w:val="yellow"/>
        </w:rPr>
        <w:t>. Close the caps tightly and p</w:t>
      </w:r>
      <w:r w:rsidRPr="004E6C52">
        <w:rPr>
          <w:color w:val="000000"/>
          <w:highlight w:val="yellow"/>
        </w:rPr>
        <w:t>lace the tube</w:t>
      </w:r>
      <w:r w:rsidR="00BE31E3" w:rsidRPr="004E6C52">
        <w:rPr>
          <w:color w:val="000000"/>
          <w:highlight w:val="yellow"/>
        </w:rPr>
        <w:t>s</w:t>
      </w:r>
      <w:r w:rsidRPr="004E6C52">
        <w:rPr>
          <w:color w:val="000000"/>
          <w:highlight w:val="yellow"/>
        </w:rPr>
        <w:t xml:space="preserve"> slightly tilted on the shaker at </w:t>
      </w:r>
      <w:proofErr w:type="gramStart"/>
      <w:r w:rsidRPr="004E6C52">
        <w:rPr>
          <w:color w:val="000000"/>
          <w:highlight w:val="yellow"/>
        </w:rPr>
        <w:t>4</w:t>
      </w:r>
      <w:r w:rsidR="003532A6" w:rsidRPr="004E6C52">
        <w:rPr>
          <w:color w:val="000000"/>
          <w:highlight w:val="yellow"/>
        </w:rPr>
        <w:t xml:space="preserve">  </w:t>
      </w:r>
      <w:r w:rsidRPr="004E6C52">
        <w:rPr>
          <w:color w:val="000000"/>
          <w:highlight w:val="yellow"/>
        </w:rPr>
        <w:t>°</w:t>
      </w:r>
      <w:proofErr w:type="gramEnd"/>
      <w:r w:rsidRPr="004E6C52">
        <w:rPr>
          <w:color w:val="000000"/>
          <w:highlight w:val="yellow"/>
        </w:rPr>
        <w:t>C overnight.</w:t>
      </w:r>
    </w:p>
    <w:p w14:paraId="7D92AF61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73E8ACC1" w14:textId="6D3CCDDF" w:rsidR="00FA0AA6" w:rsidRPr="004E6C52" w:rsidRDefault="00FA0AA6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 xml:space="preserve">Spin down the cells </w:t>
      </w:r>
      <w:r w:rsidR="00D42F90" w:rsidRPr="004E6C52">
        <w:rPr>
          <w:color w:val="000000"/>
          <w:highlight w:val="yellow"/>
        </w:rPr>
        <w:t xml:space="preserve">at 800 x </w:t>
      </w:r>
      <w:r w:rsidR="00D42F90" w:rsidRPr="004E6C52">
        <w:rPr>
          <w:i/>
          <w:iCs/>
          <w:color w:val="000000"/>
          <w:highlight w:val="yellow"/>
        </w:rPr>
        <w:t>g</w:t>
      </w:r>
      <w:r w:rsidR="00D42F90" w:rsidRPr="004E6C52">
        <w:rPr>
          <w:color w:val="000000"/>
          <w:highlight w:val="yellow"/>
        </w:rPr>
        <w:t xml:space="preserve"> for 5 min</w:t>
      </w:r>
      <w:r w:rsidR="003532A6" w:rsidRPr="004E6C52">
        <w:rPr>
          <w:color w:val="000000"/>
          <w:highlight w:val="yellow"/>
        </w:rPr>
        <w:t xml:space="preserve"> at </w:t>
      </w:r>
      <w:r w:rsidR="00D42F90" w:rsidRPr="004E6C52">
        <w:rPr>
          <w:color w:val="000000"/>
          <w:highlight w:val="yellow"/>
        </w:rPr>
        <w:t>4</w:t>
      </w:r>
      <w:r w:rsidR="003532A6" w:rsidRPr="004E6C52">
        <w:rPr>
          <w:color w:val="000000"/>
          <w:highlight w:val="yellow"/>
        </w:rPr>
        <w:t xml:space="preserve"> </w:t>
      </w:r>
      <w:r w:rsidR="00D42F90" w:rsidRPr="004E6C52">
        <w:rPr>
          <w:color w:val="000000"/>
          <w:highlight w:val="yellow"/>
        </w:rPr>
        <w:t xml:space="preserve">°C, </w:t>
      </w:r>
      <w:r w:rsidRPr="004E6C52">
        <w:rPr>
          <w:color w:val="000000"/>
          <w:highlight w:val="yellow"/>
        </w:rPr>
        <w:t>and wash with PBS to dissociate any clumps of fixed cells.</w:t>
      </w:r>
    </w:p>
    <w:p w14:paraId="1E8B1C94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00A5CB65" w14:textId="5E6EBE92" w:rsidR="00FA0AA6" w:rsidRPr="004E6C52" w:rsidRDefault="00FA0AA6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>Block the fixed cells with 5%-6% BSA solution in PBST for at least 1 h at room temperature or 4</w:t>
      </w:r>
      <w:r w:rsidR="007C5A96" w:rsidRPr="004E6C52">
        <w:rPr>
          <w:color w:val="000000"/>
          <w:highlight w:val="yellow"/>
        </w:rPr>
        <w:t xml:space="preserve"> </w:t>
      </w:r>
      <w:r w:rsidRPr="004E6C52">
        <w:rPr>
          <w:color w:val="000000"/>
          <w:highlight w:val="yellow"/>
        </w:rPr>
        <w:t>°C overnight on the shaker.</w:t>
      </w:r>
    </w:p>
    <w:p w14:paraId="790337DE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5255C652" w14:textId="1416C607" w:rsidR="00FA0AA6" w:rsidRPr="004E6C52" w:rsidRDefault="009C4439" w:rsidP="004E6C52">
      <w:pPr>
        <w:pStyle w:val="ListParagraph"/>
        <w:numPr>
          <w:ilvl w:val="2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 xml:space="preserve">Stain for </w:t>
      </w:r>
      <w:r w:rsidR="0041050B" w:rsidRPr="004E6C52">
        <w:rPr>
          <w:color w:val="000000"/>
          <w:highlight w:val="yellow"/>
        </w:rPr>
        <w:t xml:space="preserve">the </w:t>
      </w:r>
      <w:r w:rsidR="00AD23D0" w:rsidRPr="004E6C52">
        <w:rPr>
          <w:color w:val="000000"/>
          <w:highlight w:val="yellow"/>
        </w:rPr>
        <w:t>pancreatic progenitor</w:t>
      </w:r>
      <w:r w:rsidR="00712F72" w:rsidRPr="004E6C52">
        <w:rPr>
          <w:color w:val="000000"/>
          <w:highlight w:val="yellow"/>
        </w:rPr>
        <w:t xml:space="preserve"> </w:t>
      </w:r>
      <w:r w:rsidRPr="004E6C52">
        <w:rPr>
          <w:color w:val="000000"/>
          <w:highlight w:val="yellow"/>
        </w:rPr>
        <w:t>markers</w:t>
      </w:r>
      <w:r w:rsidR="0041050B" w:rsidRPr="004E6C52">
        <w:rPr>
          <w:color w:val="000000"/>
          <w:highlight w:val="yellow"/>
        </w:rPr>
        <w:t xml:space="preserve"> following the steps below.</w:t>
      </w:r>
    </w:p>
    <w:p w14:paraId="36BEB724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72F68577" w14:textId="574710D0" w:rsidR="009C4439" w:rsidRPr="004E6C52" w:rsidRDefault="009C4439" w:rsidP="004E6C52">
      <w:pPr>
        <w:pStyle w:val="ListParagraph"/>
        <w:numPr>
          <w:ilvl w:val="3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4E6C52">
        <w:rPr>
          <w:highlight w:val="yellow"/>
        </w:rPr>
        <w:t xml:space="preserve">Distribute </w:t>
      </w:r>
      <w:r w:rsidR="00691E68" w:rsidRPr="004E6C52">
        <w:rPr>
          <w:highlight w:val="yellow"/>
        </w:rPr>
        <w:t>2</w:t>
      </w:r>
      <w:r w:rsidR="00CB4CA2" w:rsidRPr="004E6C52">
        <w:rPr>
          <w:highlight w:val="yellow"/>
        </w:rPr>
        <w:t>,</w:t>
      </w:r>
      <w:r w:rsidR="00691E68" w:rsidRPr="004E6C52">
        <w:rPr>
          <w:highlight w:val="yellow"/>
        </w:rPr>
        <w:t>00,000 cells per condition</w:t>
      </w:r>
      <w:r w:rsidR="00CB4CA2" w:rsidRPr="004E6C52">
        <w:rPr>
          <w:highlight w:val="yellow"/>
        </w:rPr>
        <w:t>,</w:t>
      </w:r>
      <w:r w:rsidR="00691E68" w:rsidRPr="004E6C52">
        <w:rPr>
          <w:highlight w:val="yellow"/>
        </w:rPr>
        <w:t xml:space="preserve"> including appropriate isotype controls</w:t>
      </w:r>
      <w:r w:rsidR="00E67830" w:rsidRPr="004E6C52">
        <w:rPr>
          <w:highlight w:val="yellow"/>
        </w:rPr>
        <w:t xml:space="preserve"> </w:t>
      </w:r>
      <w:r w:rsidR="00E74194" w:rsidRPr="004E6C52">
        <w:rPr>
          <w:highlight w:val="yellow"/>
        </w:rPr>
        <w:t xml:space="preserve">dependent on the IgG subclass of the </w:t>
      </w:r>
      <w:r w:rsidR="00CB4CA2" w:rsidRPr="004E6C52">
        <w:rPr>
          <w:highlight w:val="yellow"/>
        </w:rPr>
        <w:t xml:space="preserve">host species </w:t>
      </w:r>
      <w:r w:rsidR="00E74194" w:rsidRPr="004E6C52">
        <w:rPr>
          <w:highlight w:val="yellow"/>
        </w:rPr>
        <w:t>of the primary antibody</w:t>
      </w:r>
      <w:r w:rsidR="00691E68" w:rsidRPr="004E6C52">
        <w:rPr>
          <w:highlight w:val="yellow"/>
        </w:rPr>
        <w:t xml:space="preserve">, unstained and secondary antibody controls in a 96-well V </w:t>
      </w:r>
      <w:r w:rsidR="00A128F8" w:rsidRPr="004E6C52">
        <w:rPr>
          <w:highlight w:val="yellow"/>
        </w:rPr>
        <w:t>bottom plate or 1.5 mL</w:t>
      </w:r>
      <w:r w:rsidR="00691E68" w:rsidRPr="004E6C52">
        <w:rPr>
          <w:highlight w:val="yellow"/>
        </w:rPr>
        <w:t xml:space="preserve"> </w:t>
      </w:r>
      <w:r w:rsidR="00FF55D0" w:rsidRPr="004E6C52">
        <w:rPr>
          <w:highlight w:val="yellow"/>
        </w:rPr>
        <w:t>centrifuge</w:t>
      </w:r>
      <w:r w:rsidR="00691E68" w:rsidRPr="004E6C52">
        <w:rPr>
          <w:highlight w:val="yellow"/>
        </w:rPr>
        <w:t xml:space="preserve"> tubes.</w:t>
      </w:r>
    </w:p>
    <w:p w14:paraId="763B7245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12A77981" w14:textId="3FC443B0" w:rsidR="00C7035B" w:rsidRPr="004E6C52" w:rsidRDefault="00BE31E3" w:rsidP="004E6C52">
      <w:pPr>
        <w:pStyle w:val="ListParagraph"/>
        <w:numPr>
          <w:ilvl w:val="3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highlight w:val="yellow"/>
        </w:rPr>
        <w:t xml:space="preserve"> </w:t>
      </w:r>
      <w:r w:rsidR="00691E68" w:rsidRPr="004E6C52">
        <w:rPr>
          <w:highlight w:val="yellow"/>
        </w:rPr>
        <w:t xml:space="preserve">Spin down the plate at </w:t>
      </w:r>
      <w:r w:rsidR="00404231" w:rsidRPr="004E6C52">
        <w:rPr>
          <w:highlight w:val="yellow"/>
        </w:rPr>
        <w:t xml:space="preserve">800 x </w:t>
      </w:r>
      <w:r w:rsidR="00404231" w:rsidRPr="004E6C52">
        <w:rPr>
          <w:i/>
          <w:iCs/>
          <w:highlight w:val="yellow"/>
        </w:rPr>
        <w:t>g</w:t>
      </w:r>
      <w:r w:rsidR="00404231" w:rsidRPr="004E6C52">
        <w:rPr>
          <w:highlight w:val="yellow"/>
        </w:rPr>
        <w:t xml:space="preserve"> </w:t>
      </w:r>
      <w:r w:rsidR="00691E68" w:rsidRPr="004E6C52">
        <w:rPr>
          <w:highlight w:val="yellow"/>
        </w:rPr>
        <w:t>for 5 min</w:t>
      </w:r>
      <w:r w:rsidR="00B861AD" w:rsidRPr="004E6C52">
        <w:rPr>
          <w:highlight w:val="yellow"/>
        </w:rPr>
        <w:t xml:space="preserve"> </w:t>
      </w:r>
      <w:r w:rsidR="001B4D41" w:rsidRPr="004E6C52">
        <w:rPr>
          <w:highlight w:val="yellow"/>
        </w:rPr>
        <w:t>at</w:t>
      </w:r>
      <w:r w:rsidR="001B4D41" w:rsidRPr="004E6C52">
        <w:rPr>
          <w:color w:val="000000"/>
          <w:highlight w:val="yellow"/>
        </w:rPr>
        <w:t xml:space="preserve"> 4</w:t>
      </w:r>
      <w:r w:rsidR="00657877" w:rsidRPr="004E6C52">
        <w:rPr>
          <w:color w:val="000000"/>
          <w:highlight w:val="yellow"/>
        </w:rPr>
        <w:t xml:space="preserve"> </w:t>
      </w:r>
      <w:r w:rsidR="001B4D41" w:rsidRPr="004E6C52">
        <w:rPr>
          <w:color w:val="000000"/>
          <w:highlight w:val="yellow"/>
        </w:rPr>
        <w:t xml:space="preserve">°C </w:t>
      </w:r>
      <w:r w:rsidR="00B861AD" w:rsidRPr="004E6C52">
        <w:rPr>
          <w:highlight w:val="yellow"/>
        </w:rPr>
        <w:t xml:space="preserve">and flip the plate </w:t>
      </w:r>
      <w:r w:rsidR="003B0CA2" w:rsidRPr="004E6C52">
        <w:rPr>
          <w:highlight w:val="yellow"/>
        </w:rPr>
        <w:t xml:space="preserve">with a swift motion </w:t>
      </w:r>
      <w:r w:rsidR="00414567" w:rsidRPr="004E6C52">
        <w:rPr>
          <w:highlight w:val="yellow"/>
        </w:rPr>
        <w:t>to discard the supernatant</w:t>
      </w:r>
      <w:r w:rsidRPr="004E6C52">
        <w:rPr>
          <w:highlight w:val="yellow"/>
        </w:rPr>
        <w:t xml:space="preserve"> without losing the pellets</w:t>
      </w:r>
      <w:r w:rsidR="00414567" w:rsidRPr="004E6C52">
        <w:rPr>
          <w:highlight w:val="yellow"/>
        </w:rPr>
        <w:t>. Prepare p</w:t>
      </w:r>
      <w:r w:rsidRPr="004E6C52">
        <w:rPr>
          <w:highlight w:val="yellow"/>
        </w:rPr>
        <w:t xml:space="preserve">rimary antibody dilutions in </w:t>
      </w:r>
      <w:r w:rsidR="00414567" w:rsidRPr="004E6C52">
        <w:rPr>
          <w:highlight w:val="yellow"/>
        </w:rPr>
        <w:t>3% BSA solution</w:t>
      </w:r>
      <w:r w:rsidR="007A1AF4" w:rsidRPr="004E6C52">
        <w:rPr>
          <w:highlight w:val="yellow"/>
        </w:rPr>
        <w:t xml:space="preserve"> </w:t>
      </w:r>
      <w:r w:rsidR="007A1AF4" w:rsidRPr="004E6C52">
        <w:t xml:space="preserve">(see </w:t>
      </w:r>
      <w:r w:rsidR="007A1AF4" w:rsidRPr="004E6C52">
        <w:rPr>
          <w:b/>
          <w:bCs/>
        </w:rPr>
        <w:t>Table of Materials</w:t>
      </w:r>
      <w:r w:rsidR="007A1AF4" w:rsidRPr="004E6C52">
        <w:t>)</w:t>
      </w:r>
      <w:r w:rsidR="00414567" w:rsidRPr="004E6C52">
        <w:rPr>
          <w:highlight w:val="yellow"/>
        </w:rPr>
        <w:t xml:space="preserve">. </w:t>
      </w:r>
    </w:p>
    <w:p w14:paraId="31794D03" w14:textId="77777777" w:rsidR="00C7035B" w:rsidRPr="004E6C52" w:rsidRDefault="00C7035B" w:rsidP="004E6C52">
      <w:pPr>
        <w:pStyle w:val="ListParagraph"/>
        <w:ind w:left="0"/>
        <w:rPr>
          <w:highlight w:val="yellow"/>
        </w:rPr>
      </w:pPr>
    </w:p>
    <w:p w14:paraId="3CE514FB" w14:textId="60A54E15" w:rsidR="00691E68" w:rsidRPr="004E6C52" w:rsidRDefault="00C7035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</w:rPr>
      </w:pPr>
      <w:r w:rsidRPr="004E6C52">
        <w:t xml:space="preserve">NOTE: </w:t>
      </w:r>
      <w:r w:rsidR="00414567" w:rsidRPr="004E6C52">
        <w:t>The concentration of primary antibodies can be between 1:50 to 1:200.</w:t>
      </w:r>
    </w:p>
    <w:p w14:paraId="560A80A3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4BAFEC8A" w14:textId="3F1BBC81" w:rsidR="00B16479" w:rsidRPr="004E6C52" w:rsidRDefault="00B16479" w:rsidP="004E6C52">
      <w:pPr>
        <w:pStyle w:val="ListParagraph"/>
        <w:numPr>
          <w:ilvl w:val="3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</w:rPr>
      </w:pPr>
      <w:r w:rsidRPr="004E6C52">
        <w:t>Incubate the stained cells for at least 2 h at room temperature or overnight at 4</w:t>
      </w:r>
      <w:r w:rsidR="00E15D21" w:rsidRPr="004E6C52">
        <w:t xml:space="preserve"> </w:t>
      </w:r>
      <w:r w:rsidRPr="004E6C52">
        <w:t>°C on a shaker</w:t>
      </w:r>
      <w:r w:rsidR="00DA6EAA" w:rsidRPr="004E6C52">
        <w:t xml:space="preserve"> with gentle shaking at low speed.</w:t>
      </w:r>
    </w:p>
    <w:p w14:paraId="57431CE3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3A17016E" w14:textId="55C4FA7A" w:rsidR="00B16479" w:rsidRPr="004E6C52" w:rsidRDefault="00BE31E3" w:rsidP="004E6C52">
      <w:pPr>
        <w:pStyle w:val="ListParagraph"/>
        <w:numPr>
          <w:ilvl w:val="3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highlight w:val="yellow"/>
        </w:rPr>
        <w:t xml:space="preserve"> </w:t>
      </w:r>
      <w:r w:rsidR="00B16479" w:rsidRPr="004E6C52">
        <w:rPr>
          <w:highlight w:val="yellow"/>
        </w:rPr>
        <w:t xml:space="preserve">Wash the stained cells with TBST </w:t>
      </w:r>
      <w:r w:rsidRPr="004E6C52">
        <w:rPr>
          <w:highlight w:val="yellow"/>
        </w:rPr>
        <w:t>thrice</w:t>
      </w:r>
      <w:r w:rsidR="00B16479" w:rsidRPr="004E6C52">
        <w:rPr>
          <w:highlight w:val="yellow"/>
        </w:rPr>
        <w:t xml:space="preserve"> by pipetting the cells up and down</w:t>
      </w:r>
      <w:r w:rsidRPr="004E6C52">
        <w:rPr>
          <w:highlight w:val="yellow"/>
        </w:rPr>
        <w:t xml:space="preserve"> in the wells</w:t>
      </w:r>
      <w:r w:rsidR="00B16479" w:rsidRPr="004E6C52">
        <w:rPr>
          <w:highlight w:val="yellow"/>
        </w:rPr>
        <w:t xml:space="preserve">. Spin and discard </w:t>
      </w:r>
      <w:r w:rsidR="0051625D" w:rsidRPr="004E6C52">
        <w:rPr>
          <w:highlight w:val="yellow"/>
        </w:rPr>
        <w:t xml:space="preserve">the </w:t>
      </w:r>
      <w:r w:rsidR="00B16479" w:rsidRPr="004E6C52">
        <w:rPr>
          <w:highlight w:val="yellow"/>
        </w:rPr>
        <w:t>supernatant</w:t>
      </w:r>
      <w:r w:rsidR="0053549C" w:rsidRPr="004E6C52">
        <w:rPr>
          <w:highlight w:val="yellow"/>
        </w:rPr>
        <w:t xml:space="preserve"> as in </w:t>
      </w:r>
      <w:r w:rsidR="00225AF5" w:rsidRPr="004E6C52">
        <w:rPr>
          <w:highlight w:val="yellow"/>
        </w:rPr>
        <w:t>s</w:t>
      </w:r>
      <w:r w:rsidR="0053549C" w:rsidRPr="004E6C52">
        <w:rPr>
          <w:highlight w:val="yellow"/>
        </w:rPr>
        <w:t>tep 9.2.</w:t>
      </w:r>
      <w:r w:rsidR="001B4D41" w:rsidRPr="004E6C52">
        <w:rPr>
          <w:highlight w:val="yellow"/>
        </w:rPr>
        <w:t>8.2</w:t>
      </w:r>
      <w:r w:rsidR="00B16479" w:rsidRPr="004E6C52">
        <w:rPr>
          <w:highlight w:val="yellow"/>
        </w:rPr>
        <w:t>.</w:t>
      </w:r>
    </w:p>
    <w:p w14:paraId="54AC20A8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46F0D605" w14:textId="7FFC01E6" w:rsidR="00B16479" w:rsidRPr="004E6C52" w:rsidRDefault="00BE31E3" w:rsidP="004E6C52">
      <w:pPr>
        <w:pStyle w:val="ListParagraph"/>
        <w:numPr>
          <w:ilvl w:val="3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highlight w:val="yellow"/>
        </w:rPr>
        <w:t xml:space="preserve"> </w:t>
      </w:r>
      <w:r w:rsidR="00B16479" w:rsidRPr="004E6C52">
        <w:rPr>
          <w:highlight w:val="yellow"/>
        </w:rPr>
        <w:t>Add 1:500</w:t>
      </w:r>
      <w:r w:rsidR="000D7363" w:rsidRPr="004E6C52">
        <w:rPr>
          <w:highlight w:val="yellow"/>
        </w:rPr>
        <w:t xml:space="preserve"> dilution of secondary antibodies (Alexa fluor 488- and 647-conjugated antibodies)</w:t>
      </w:r>
      <w:r w:rsidR="00C95071" w:rsidRPr="004E6C52">
        <w:rPr>
          <w:highlight w:val="yellow"/>
        </w:rPr>
        <w:t xml:space="preserve"> p</w:t>
      </w:r>
      <w:r w:rsidRPr="004E6C52">
        <w:rPr>
          <w:highlight w:val="yellow"/>
        </w:rPr>
        <w:t>repared in PBS</w:t>
      </w:r>
      <w:r w:rsidR="00C87207" w:rsidRPr="004E6C52">
        <w:rPr>
          <w:highlight w:val="yellow"/>
        </w:rPr>
        <w:t xml:space="preserve"> </w:t>
      </w:r>
      <w:r w:rsidR="00C87207" w:rsidRPr="004E6C52">
        <w:t xml:space="preserve">(see </w:t>
      </w:r>
      <w:r w:rsidR="00C87207" w:rsidRPr="004E6C52">
        <w:rPr>
          <w:b/>
          <w:bCs/>
        </w:rPr>
        <w:t>Table of Materials</w:t>
      </w:r>
      <w:r w:rsidR="00C87207" w:rsidRPr="004E6C52">
        <w:t>)</w:t>
      </w:r>
      <w:r w:rsidRPr="004E6C52">
        <w:rPr>
          <w:highlight w:val="yellow"/>
        </w:rPr>
        <w:t>. Incubate for 30</w:t>
      </w:r>
      <w:r w:rsidR="00C95071" w:rsidRPr="004E6C52">
        <w:rPr>
          <w:highlight w:val="yellow"/>
        </w:rPr>
        <w:t xml:space="preserve"> min at room temperature.</w:t>
      </w:r>
    </w:p>
    <w:p w14:paraId="43A9B776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76B0030E" w14:textId="3AAB81F4" w:rsidR="00D30F00" w:rsidRPr="004E6C52" w:rsidRDefault="00BE31E3" w:rsidP="004E6C52">
      <w:pPr>
        <w:pStyle w:val="ListParagraph"/>
        <w:numPr>
          <w:ilvl w:val="3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highlight w:val="yellow"/>
        </w:rPr>
        <w:t xml:space="preserve"> </w:t>
      </w:r>
      <w:r w:rsidR="00D30F00" w:rsidRPr="004E6C52">
        <w:rPr>
          <w:highlight w:val="yellow"/>
        </w:rPr>
        <w:t xml:space="preserve">Wash the stained cells with TBST at least twice by pipetting the cells up and down. Spin </w:t>
      </w:r>
      <w:r w:rsidRPr="004E6C52">
        <w:rPr>
          <w:highlight w:val="yellow"/>
        </w:rPr>
        <w:t xml:space="preserve">the plate </w:t>
      </w:r>
      <w:r w:rsidR="00D30F00" w:rsidRPr="004E6C52">
        <w:rPr>
          <w:highlight w:val="yellow"/>
        </w:rPr>
        <w:t>and discard</w:t>
      </w:r>
      <w:r w:rsidRPr="004E6C52">
        <w:rPr>
          <w:highlight w:val="yellow"/>
        </w:rPr>
        <w:t xml:space="preserve"> the</w:t>
      </w:r>
      <w:r w:rsidR="00D30F00" w:rsidRPr="004E6C52">
        <w:rPr>
          <w:highlight w:val="yellow"/>
        </w:rPr>
        <w:t xml:space="preserve"> supernatant</w:t>
      </w:r>
      <w:r w:rsidR="001B4D41" w:rsidRPr="004E6C52">
        <w:rPr>
          <w:highlight w:val="yellow"/>
        </w:rPr>
        <w:t xml:space="preserve"> as in </w:t>
      </w:r>
      <w:r w:rsidR="00082462" w:rsidRPr="004E6C52">
        <w:rPr>
          <w:highlight w:val="yellow"/>
        </w:rPr>
        <w:t>s</w:t>
      </w:r>
      <w:r w:rsidR="001B4D41" w:rsidRPr="004E6C52">
        <w:rPr>
          <w:highlight w:val="yellow"/>
        </w:rPr>
        <w:t>tep 9.2.8.2</w:t>
      </w:r>
      <w:r w:rsidR="00D30F00" w:rsidRPr="004E6C52">
        <w:rPr>
          <w:highlight w:val="yellow"/>
        </w:rPr>
        <w:t>.</w:t>
      </w:r>
    </w:p>
    <w:p w14:paraId="032DF3CF" w14:textId="77777777" w:rsidR="0079130B" w:rsidRPr="004E6C52" w:rsidRDefault="0079130B" w:rsidP="004E6C5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color w:val="000000"/>
          <w:highlight w:val="yellow"/>
        </w:rPr>
      </w:pPr>
    </w:p>
    <w:p w14:paraId="6648173A" w14:textId="0D3C5BAC" w:rsidR="00D30F00" w:rsidRPr="004E6C52" w:rsidRDefault="00BE31E3" w:rsidP="004E6C52">
      <w:pPr>
        <w:pStyle w:val="ListParagraph"/>
        <w:numPr>
          <w:ilvl w:val="3"/>
          <w:numId w:val="13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color w:val="000000"/>
          <w:highlight w:val="yellow"/>
        </w:rPr>
      </w:pPr>
      <w:r w:rsidRPr="004E6C52">
        <w:rPr>
          <w:color w:val="000000"/>
          <w:highlight w:val="yellow"/>
        </w:rPr>
        <w:t xml:space="preserve"> </w:t>
      </w:r>
      <w:r w:rsidR="009F5CBA" w:rsidRPr="004E6C52">
        <w:rPr>
          <w:color w:val="000000"/>
          <w:highlight w:val="yellow"/>
        </w:rPr>
        <w:t xml:space="preserve">Collect the stained cells in at least </w:t>
      </w:r>
      <w:r w:rsidR="009F5CBA" w:rsidRPr="004E6C52">
        <w:rPr>
          <w:bCs/>
          <w:iCs/>
          <w:highlight w:val="yellow"/>
        </w:rPr>
        <w:t xml:space="preserve">100 </w:t>
      </w:r>
      <w:proofErr w:type="spellStart"/>
      <w:r w:rsidR="009F5CBA" w:rsidRPr="004E6C52">
        <w:rPr>
          <w:color w:val="222222"/>
          <w:highlight w:val="yellow"/>
        </w:rPr>
        <w:t>μ</w:t>
      </w:r>
      <w:r w:rsidR="008C3BAC" w:rsidRPr="004E6C52">
        <w:rPr>
          <w:color w:val="222222"/>
          <w:highlight w:val="yellow"/>
        </w:rPr>
        <w:t>L</w:t>
      </w:r>
      <w:proofErr w:type="spellEnd"/>
      <w:r w:rsidR="009F5CBA" w:rsidRPr="004E6C52">
        <w:rPr>
          <w:color w:val="222222"/>
          <w:highlight w:val="yellow"/>
        </w:rPr>
        <w:t xml:space="preserve"> of PBS and transfer </w:t>
      </w:r>
      <w:r w:rsidR="008C3BAC" w:rsidRPr="004E6C52">
        <w:rPr>
          <w:color w:val="222222"/>
          <w:highlight w:val="yellow"/>
        </w:rPr>
        <w:t xml:space="preserve">them </w:t>
      </w:r>
      <w:r w:rsidR="009F5CBA" w:rsidRPr="004E6C52">
        <w:rPr>
          <w:color w:val="222222"/>
          <w:highlight w:val="yellow"/>
        </w:rPr>
        <w:t>to light-protected FACS tubes</w:t>
      </w:r>
      <w:r w:rsidR="008C3BAC" w:rsidRPr="004E6C52">
        <w:rPr>
          <w:color w:val="222222"/>
          <w:highlight w:val="yellow"/>
        </w:rPr>
        <w:t xml:space="preserve"> </w:t>
      </w:r>
      <w:r w:rsidR="008C3BAC" w:rsidRPr="004E6C52">
        <w:t xml:space="preserve">(see </w:t>
      </w:r>
      <w:r w:rsidR="008C3BAC" w:rsidRPr="004E6C52">
        <w:rPr>
          <w:b/>
          <w:bCs/>
        </w:rPr>
        <w:t>Table of Materials</w:t>
      </w:r>
      <w:r w:rsidR="008C3BAC" w:rsidRPr="004E6C52">
        <w:t>)</w:t>
      </w:r>
      <w:r w:rsidR="009F5CBA" w:rsidRPr="004E6C52">
        <w:rPr>
          <w:color w:val="222222"/>
          <w:highlight w:val="yellow"/>
        </w:rPr>
        <w:t>. Run the samples on a flow</w:t>
      </w:r>
      <w:r w:rsidRPr="004E6C52">
        <w:rPr>
          <w:color w:val="222222"/>
          <w:highlight w:val="yellow"/>
        </w:rPr>
        <w:t>-</w:t>
      </w:r>
      <w:r w:rsidR="009F5CBA" w:rsidRPr="004E6C52">
        <w:rPr>
          <w:color w:val="222222"/>
          <w:highlight w:val="yellow"/>
        </w:rPr>
        <w:t>cytometry</w:t>
      </w:r>
      <w:r w:rsidRPr="004E6C52">
        <w:rPr>
          <w:color w:val="222222"/>
          <w:highlight w:val="yellow"/>
        </w:rPr>
        <w:t xml:space="preserve"> machine</w:t>
      </w:r>
      <w:r w:rsidR="009F5CBA" w:rsidRPr="004E6C52">
        <w:rPr>
          <w:color w:val="222222"/>
          <w:highlight w:val="yellow"/>
        </w:rPr>
        <w:t>.</w:t>
      </w:r>
    </w:p>
    <w:p w14:paraId="1757AE1C" w14:textId="77777777" w:rsidR="00D65141" w:rsidRPr="004E6C52" w:rsidRDefault="00D65141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b/>
          <w:color w:val="000000"/>
        </w:rPr>
      </w:pPr>
    </w:p>
    <w:p w14:paraId="08AF3300" w14:textId="12B75808" w:rsidR="006E4797" w:rsidRPr="004E6C52" w:rsidRDefault="00551D82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b/>
          <w:color w:val="000000"/>
        </w:rPr>
      </w:pPr>
      <w:r w:rsidRPr="004E6C52">
        <w:rPr>
          <w:rFonts w:ascii="Calibri" w:hAnsi="Calibri" w:cs="Calibri"/>
          <w:b/>
          <w:color w:val="000000"/>
        </w:rPr>
        <w:t>REPRESENTATIVE RESULTS</w:t>
      </w:r>
      <w:r w:rsidR="00A42C0C" w:rsidRPr="004E6C52">
        <w:rPr>
          <w:rFonts w:ascii="Calibri" w:hAnsi="Calibri" w:cs="Calibri"/>
          <w:b/>
          <w:color w:val="000000"/>
        </w:rPr>
        <w:t>:</w:t>
      </w:r>
    </w:p>
    <w:p w14:paraId="628B9BBE" w14:textId="3A92D4F9" w:rsidR="005E12CC" w:rsidRPr="004E6C52" w:rsidRDefault="00120ECF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 xml:space="preserve">The </w:t>
      </w:r>
      <w:r w:rsidR="005E12CC" w:rsidRPr="004E6C52">
        <w:rPr>
          <w:rFonts w:ascii="Calibri" w:hAnsi="Calibri" w:cs="Calibri"/>
        </w:rPr>
        <w:t>results show that optimized protocol P2-D (</w:t>
      </w:r>
      <w:r w:rsidR="005E12CC" w:rsidRPr="004E6C52">
        <w:rPr>
          <w:rFonts w:ascii="Calibri" w:hAnsi="Calibri" w:cs="Calibri"/>
          <w:b/>
          <w:bCs/>
        </w:rPr>
        <w:t>Figures 1</w:t>
      </w:r>
      <w:r w:rsidR="00516FEA" w:rsidRPr="004E6C52">
        <w:rPr>
          <w:rFonts w:ascii="Calibri" w:hAnsi="Calibri" w:cs="Calibri"/>
          <w:b/>
          <w:bCs/>
        </w:rPr>
        <w:t>A</w:t>
      </w:r>
      <w:r w:rsidR="005E12CC" w:rsidRPr="004E6C52">
        <w:rPr>
          <w:rFonts w:ascii="Calibri" w:hAnsi="Calibri" w:cs="Calibri"/>
        </w:rPr>
        <w:t>) enhanced pancreatic progenitor differentiation efficiency by upregulating PDX1 and NKX6.1 co-expression (</w:t>
      </w:r>
      <w:r w:rsidR="005E12CC" w:rsidRPr="004E6C52">
        <w:rPr>
          <w:rFonts w:ascii="Calibri" w:hAnsi="Calibri" w:cs="Calibri"/>
          <w:b/>
          <w:bCs/>
        </w:rPr>
        <w:t>Figure 2</w:t>
      </w:r>
      <w:proofErr w:type="gramStart"/>
      <w:r w:rsidR="005E12CC" w:rsidRPr="004E6C52">
        <w:rPr>
          <w:rFonts w:ascii="Calibri" w:hAnsi="Calibri" w:cs="Calibri"/>
          <w:b/>
          <w:bCs/>
        </w:rPr>
        <w:t>A,B</w:t>
      </w:r>
      <w:proofErr w:type="gramEnd"/>
      <w:r w:rsidR="00707E33" w:rsidRPr="004E6C52">
        <w:rPr>
          <w:rFonts w:ascii="Calibri" w:hAnsi="Calibri" w:cs="Calibri"/>
          <w:b/>
          <w:bCs/>
        </w:rPr>
        <w:t>,</w:t>
      </w:r>
      <w:r w:rsidR="00071C30" w:rsidRPr="004E6C52">
        <w:rPr>
          <w:rFonts w:ascii="Calibri" w:hAnsi="Calibri" w:cs="Calibri"/>
          <w:b/>
          <w:bCs/>
        </w:rPr>
        <w:t xml:space="preserve"> </w:t>
      </w:r>
      <w:r w:rsidR="00071C30" w:rsidRPr="004E6C52">
        <w:rPr>
          <w:rFonts w:ascii="Calibri" w:hAnsi="Calibri" w:cs="Calibri"/>
        </w:rPr>
        <w:t xml:space="preserve">and </w:t>
      </w:r>
      <w:r w:rsidR="00071C30" w:rsidRPr="004E6C52">
        <w:rPr>
          <w:rFonts w:ascii="Calibri" w:hAnsi="Calibri" w:cs="Calibri"/>
          <w:b/>
          <w:bCs/>
        </w:rPr>
        <w:t xml:space="preserve">Figure </w:t>
      </w:r>
      <w:r w:rsidR="00516FEA" w:rsidRPr="004E6C52">
        <w:rPr>
          <w:rFonts w:ascii="Calibri" w:hAnsi="Calibri" w:cs="Calibri"/>
          <w:b/>
          <w:bCs/>
        </w:rPr>
        <w:t>3A</w:t>
      </w:r>
      <w:r w:rsidR="005E12CC" w:rsidRPr="004E6C52">
        <w:rPr>
          <w:rFonts w:ascii="Calibri" w:hAnsi="Calibri" w:cs="Calibri"/>
        </w:rPr>
        <w:t xml:space="preserve">). In particular, </w:t>
      </w:r>
      <w:r w:rsidR="00C82F84" w:rsidRPr="004E6C52">
        <w:rPr>
          <w:rFonts w:ascii="Calibri" w:hAnsi="Calibri" w:cs="Calibri"/>
        </w:rPr>
        <w:t xml:space="preserve">the results </w:t>
      </w:r>
      <w:r w:rsidR="005E12CC" w:rsidRPr="004E6C52">
        <w:rPr>
          <w:rFonts w:ascii="Calibri" w:hAnsi="Calibri" w:cs="Calibri"/>
        </w:rPr>
        <w:t xml:space="preserve">showed that dissociation of endodermal cells and their replating on fresh </w:t>
      </w:r>
      <w:r w:rsidR="005032F8" w:rsidRPr="004E6C52">
        <w:rPr>
          <w:rFonts w:ascii="Calibri" w:hAnsi="Calibri" w:cs="Calibri"/>
        </w:rPr>
        <w:t>membrane matrix</w:t>
      </w:r>
      <w:r w:rsidR="005E12CC" w:rsidRPr="004E6C52">
        <w:rPr>
          <w:rFonts w:ascii="Calibri" w:hAnsi="Calibri" w:cs="Calibri"/>
        </w:rPr>
        <w:t xml:space="preserve"> along with a longer duration of</w:t>
      </w:r>
      <w:r w:rsidR="005032F8" w:rsidRPr="004E6C52">
        <w:rPr>
          <w:rFonts w:ascii="Calibri" w:hAnsi="Calibri" w:cs="Calibri"/>
        </w:rPr>
        <w:t xml:space="preserve"> S</w:t>
      </w:r>
      <w:r w:rsidR="005E12CC" w:rsidRPr="004E6C52">
        <w:rPr>
          <w:rFonts w:ascii="Calibri" w:hAnsi="Calibri" w:cs="Calibri"/>
        </w:rPr>
        <w:t xml:space="preserve">tage 3 enhanced NKX6.1 expression in </w:t>
      </w:r>
      <w:proofErr w:type="spellStart"/>
      <w:r w:rsidR="005E12CC" w:rsidRPr="004E6C52">
        <w:rPr>
          <w:rFonts w:ascii="Calibri" w:hAnsi="Calibri" w:cs="Calibri"/>
        </w:rPr>
        <w:t>hPSC</w:t>
      </w:r>
      <w:proofErr w:type="spellEnd"/>
      <w:r w:rsidR="005E12CC" w:rsidRPr="004E6C52">
        <w:rPr>
          <w:rFonts w:ascii="Calibri" w:hAnsi="Calibri" w:cs="Calibri"/>
        </w:rPr>
        <w:t>-derived pancreatic progenitors (optimized protocol, P2-D) (</w:t>
      </w:r>
      <w:r w:rsidR="005E12CC" w:rsidRPr="004E6C52">
        <w:rPr>
          <w:rFonts w:ascii="Calibri" w:hAnsi="Calibri" w:cs="Calibri"/>
          <w:b/>
          <w:bCs/>
        </w:rPr>
        <w:t>Figure 2</w:t>
      </w:r>
      <w:r w:rsidR="005032F8" w:rsidRPr="004E6C52">
        <w:rPr>
          <w:rFonts w:ascii="Calibri" w:hAnsi="Calibri" w:cs="Calibri"/>
          <w:b/>
          <w:bCs/>
        </w:rPr>
        <w:t xml:space="preserve"> </w:t>
      </w:r>
      <w:r w:rsidR="005032F8" w:rsidRPr="004E6C52">
        <w:rPr>
          <w:rFonts w:ascii="Calibri" w:hAnsi="Calibri" w:cs="Calibri"/>
        </w:rPr>
        <w:t>and</w:t>
      </w:r>
      <w:r w:rsidR="005032F8" w:rsidRPr="004E6C52">
        <w:rPr>
          <w:rFonts w:ascii="Calibri" w:hAnsi="Calibri" w:cs="Calibri"/>
          <w:b/>
          <w:bCs/>
        </w:rPr>
        <w:t xml:space="preserve"> Figure </w:t>
      </w:r>
      <w:r w:rsidR="00516FEA" w:rsidRPr="004E6C52">
        <w:rPr>
          <w:rFonts w:ascii="Calibri" w:hAnsi="Calibri" w:cs="Calibri"/>
          <w:b/>
          <w:bCs/>
        </w:rPr>
        <w:t>3A</w:t>
      </w:r>
      <w:r w:rsidR="005E12CC" w:rsidRPr="004E6C52">
        <w:rPr>
          <w:rFonts w:ascii="Calibri" w:hAnsi="Calibri" w:cs="Calibri"/>
        </w:rPr>
        <w:t>), in comparison to the non-dissociated protocol (P1-ND) that was modified from a previously published study</w:t>
      </w:r>
      <w:r w:rsidR="005E12CC" w:rsidRPr="004E6C52">
        <w:rPr>
          <w:rFonts w:ascii="Calibri" w:hAnsi="Calibri" w:cs="Calibri"/>
        </w:rPr>
        <w:fldChar w:fldCharType="begin">
          <w:fldData xml:space="preserve">PEVuZE5vdGU+PENpdGU+PEF1dGhvcj5Ob3N0cm88L0F1dGhvcj48WWVhcj4yMDE1PC9ZZWFyPjxS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Ob3N0cm88L0F1dGhvcj48WWVhcj4yMDE1PC9ZZWFyPjxS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5E12CC" w:rsidRPr="004E6C52">
        <w:rPr>
          <w:rFonts w:ascii="Calibri" w:hAnsi="Calibri" w:cs="Calibri"/>
        </w:rPr>
      </w:r>
      <w:r w:rsidR="005E12CC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27</w:t>
      </w:r>
      <w:r w:rsidR="005E12CC" w:rsidRPr="004E6C52">
        <w:rPr>
          <w:rFonts w:ascii="Calibri" w:hAnsi="Calibri" w:cs="Calibri"/>
        </w:rPr>
        <w:fldChar w:fldCharType="end"/>
      </w:r>
      <w:r w:rsidR="005E12CC" w:rsidRPr="004E6C52">
        <w:rPr>
          <w:rFonts w:ascii="Calibri" w:hAnsi="Calibri" w:cs="Calibri"/>
        </w:rPr>
        <w:t xml:space="preserve">. </w:t>
      </w:r>
      <w:r w:rsidR="00543C03" w:rsidRPr="004E6C52">
        <w:rPr>
          <w:rFonts w:ascii="Calibri" w:hAnsi="Calibri" w:cs="Calibri"/>
        </w:rPr>
        <w:t>The present</w:t>
      </w:r>
      <w:r w:rsidR="00B02827" w:rsidRPr="004E6C52">
        <w:rPr>
          <w:rFonts w:ascii="Calibri" w:hAnsi="Calibri" w:cs="Calibri"/>
        </w:rPr>
        <w:t xml:space="preserve"> enhanced protocol </w:t>
      </w:r>
      <w:r w:rsidR="00ED4EA9" w:rsidRPr="004E6C52">
        <w:rPr>
          <w:rFonts w:ascii="Calibri" w:hAnsi="Calibri" w:cs="Calibri"/>
        </w:rPr>
        <w:t xml:space="preserve">also generated </w:t>
      </w:r>
      <w:r w:rsidR="005C2134" w:rsidRPr="004E6C52">
        <w:rPr>
          <w:rFonts w:ascii="Calibri" w:hAnsi="Calibri" w:cs="Calibri"/>
        </w:rPr>
        <w:t xml:space="preserve">the </w:t>
      </w:r>
      <w:r w:rsidR="00ED4EA9" w:rsidRPr="004E6C52">
        <w:rPr>
          <w:rFonts w:ascii="Calibri" w:hAnsi="Calibri" w:cs="Calibri"/>
        </w:rPr>
        <w:t xml:space="preserve">highest proportion of PDX1+/NKX6.1+ progenitors compared to </w:t>
      </w:r>
      <w:r w:rsidR="007D1F7A" w:rsidRPr="004E6C52">
        <w:rPr>
          <w:rFonts w:ascii="Calibri" w:hAnsi="Calibri" w:cs="Calibri"/>
        </w:rPr>
        <w:t>"</w:t>
      </w:r>
      <w:r w:rsidR="00EE39C3" w:rsidRPr="004E6C52">
        <w:rPr>
          <w:rFonts w:ascii="Calibri" w:hAnsi="Calibri" w:cs="Calibri"/>
        </w:rPr>
        <w:t>P1-D</w:t>
      </w:r>
      <w:r w:rsidR="007D1F7A" w:rsidRPr="004E6C52">
        <w:rPr>
          <w:rFonts w:ascii="Calibri" w:hAnsi="Calibri" w:cs="Calibri"/>
        </w:rPr>
        <w:t>"</w:t>
      </w:r>
      <w:r w:rsidR="00EE39C3" w:rsidRPr="004E6C52">
        <w:rPr>
          <w:rFonts w:ascii="Calibri" w:hAnsi="Calibri" w:cs="Calibri"/>
        </w:rPr>
        <w:t xml:space="preserve"> (</w:t>
      </w:r>
      <w:r w:rsidR="00B97FFA" w:rsidRPr="004E6C52">
        <w:rPr>
          <w:rFonts w:ascii="Calibri" w:hAnsi="Calibri" w:cs="Calibri"/>
        </w:rPr>
        <w:t>Protoco</w:t>
      </w:r>
      <w:r w:rsidR="007B1235" w:rsidRPr="004E6C52">
        <w:rPr>
          <w:rFonts w:ascii="Calibri" w:hAnsi="Calibri" w:cs="Calibri"/>
        </w:rPr>
        <w:t xml:space="preserve">l 1, </w:t>
      </w:r>
      <w:r w:rsidR="00EE39C3" w:rsidRPr="004E6C52">
        <w:rPr>
          <w:rFonts w:ascii="Calibri" w:hAnsi="Calibri" w:cs="Calibri"/>
        </w:rPr>
        <w:t xml:space="preserve">S3 </w:t>
      </w:r>
      <w:r w:rsidR="004B635D" w:rsidRPr="004E6C52">
        <w:rPr>
          <w:rFonts w:ascii="Calibri" w:hAnsi="Calibri" w:cs="Calibri"/>
        </w:rPr>
        <w:t>= 2 days</w:t>
      </w:r>
      <w:r w:rsidR="00EE39C3" w:rsidRPr="004E6C52">
        <w:rPr>
          <w:rFonts w:ascii="Calibri" w:hAnsi="Calibri" w:cs="Calibri"/>
        </w:rPr>
        <w:t xml:space="preserve">, </w:t>
      </w:r>
      <w:r w:rsidR="00F97620" w:rsidRPr="004E6C52">
        <w:rPr>
          <w:rFonts w:ascii="Calibri" w:hAnsi="Calibri" w:cs="Calibri"/>
        </w:rPr>
        <w:t xml:space="preserve">dissociated) and </w:t>
      </w:r>
      <w:r w:rsidR="007D1F7A" w:rsidRPr="004E6C52">
        <w:rPr>
          <w:rFonts w:ascii="Calibri" w:hAnsi="Calibri" w:cs="Calibri"/>
        </w:rPr>
        <w:t>"</w:t>
      </w:r>
      <w:r w:rsidR="00F97620" w:rsidRPr="004E6C52">
        <w:rPr>
          <w:rFonts w:ascii="Calibri" w:hAnsi="Calibri" w:cs="Calibri"/>
        </w:rPr>
        <w:t>P2-ND</w:t>
      </w:r>
      <w:r w:rsidR="007D1F7A" w:rsidRPr="004E6C52">
        <w:rPr>
          <w:rFonts w:ascii="Calibri" w:hAnsi="Calibri" w:cs="Calibri"/>
        </w:rPr>
        <w:t>"</w:t>
      </w:r>
      <w:r w:rsidR="00F97620" w:rsidRPr="004E6C52">
        <w:rPr>
          <w:rFonts w:ascii="Calibri" w:hAnsi="Calibri" w:cs="Calibri"/>
        </w:rPr>
        <w:t xml:space="preserve"> (</w:t>
      </w:r>
      <w:r w:rsidR="007B1235" w:rsidRPr="004E6C52">
        <w:rPr>
          <w:rFonts w:ascii="Calibri" w:hAnsi="Calibri" w:cs="Calibri"/>
        </w:rPr>
        <w:t xml:space="preserve">Protocol 2, </w:t>
      </w:r>
      <w:r w:rsidR="00F97620" w:rsidRPr="004E6C52">
        <w:rPr>
          <w:rFonts w:ascii="Calibri" w:hAnsi="Calibri" w:cs="Calibri"/>
        </w:rPr>
        <w:t>S3</w:t>
      </w:r>
      <w:r w:rsidR="00F225EF" w:rsidRPr="004E6C52">
        <w:rPr>
          <w:rFonts w:ascii="Calibri" w:hAnsi="Calibri" w:cs="Calibri"/>
        </w:rPr>
        <w:t xml:space="preserve"> = 4 days</w:t>
      </w:r>
      <w:r w:rsidR="00F97620" w:rsidRPr="004E6C52">
        <w:rPr>
          <w:rFonts w:ascii="Calibri" w:hAnsi="Calibri" w:cs="Calibri"/>
        </w:rPr>
        <w:t>, non-dissociated)</w:t>
      </w:r>
      <w:r w:rsidR="005C2134" w:rsidRPr="004E6C52">
        <w:rPr>
          <w:rFonts w:ascii="Calibri" w:hAnsi="Calibri" w:cs="Calibri"/>
        </w:rPr>
        <w:t>,</w:t>
      </w:r>
      <w:r w:rsidR="00F97620" w:rsidRPr="004E6C52">
        <w:rPr>
          <w:rFonts w:ascii="Calibri" w:hAnsi="Calibri" w:cs="Calibri"/>
        </w:rPr>
        <w:t xml:space="preserve"> </w:t>
      </w:r>
      <w:r w:rsidR="009665D6" w:rsidRPr="004E6C52">
        <w:rPr>
          <w:rFonts w:ascii="Calibri" w:hAnsi="Calibri" w:cs="Calibri"/>
        </w:rPr>
        <w:t>and the detailed results have been previously published</w:t>
      </w:r>
      <w:r w:rsidR="009665D6" w:rsidRPr="004E6C52">
        <w:rPr>
          <w:rFonts w:ascii="Calibri" w:hAnsi="Calibri" w:cs="Calibri"/>
        </w:rPr>
        <w:fldChar w:fldCharType="begin">
          <w:fldData xml:space="preserve">PEVuZE5vdGU+PENpdGU+PEF1dGhvcj5NZW1vbjwvQXV0aG9yPjxZZWFyPjIwMTg8L1llYXI+PFJl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NZW1vbjwvQXV0aG9yPjxZZWFyPjIwMTg8L1llYXI+PFJl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9665D6" w:rsidRPr="004E6C52">
        <w:rPr>
          <w:rFonts w:ascii="Calibri" w:hAnsi="Calibri" w:cs="Calibri"/>
        </w:rPr>
      </w:r>
      <w:r w:rsidR="009665D6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21</w:t>
      </w:r>
      <w:r w:rsidR="009665D6" w:rsidRPr="004E6C52">
        <w:rPr>
          <w:rFonts w:ascii="Calibri" w:hAnsi="Calibri" w:cs="Calibri"/>
        </w:rPr>
        <w:fldChar w:fldCharType="end"/>
      </w:r>
      <w:r w:rsidR="009665D6" w:rsidRPr="004E6C52">
        <w:rPr>
          <w:rFonts w:ascii="Calibri" w:hAnsi="Calibri" w:cs="Calibri"/>
        </w:rPr>
        <w:t xml:space="preserve">. </w:t>
      </w:r>
      <w:r w:rsidR="005E12CC" w:rsidRPr="004E6C52">
        <w:rPr>
          <w:rFonts w:ascii="Calibri" w:hAnsi="Calibri" w:cs="Calibri"/>
        </w:rPr>
        <w:t xml:space="preserve">Pancreatic progenitors generated using P2-D also have increased numbers of SOX9+ cells compared to the non-dissociated P1-ND. </w:t>
      </w:r>
      <w:r w:rsidR="00C82F84" w:rsidRPr="004E6C52">
        <w:rPr>
          <w:rFonts w:ascii="Calibri" w:hAnsi="Calibri" w:cs="Calibri"/>
        </w:rPr>
        <w:t>T</w:t>
      </w:r>
      <w:r w:rsidRPr="004E6C52">
        <w:rPr>
          <w:rFonts w:ascii="Calibri" w:hAnsi="Calibri" w:cs="Calibri"/>
        </w:rPr>
        <w:t xml:space="preserve">he </w:t>
      </w:r>
      <w:r w:rsidR="005E12CC" w:rsidRPr="004E6C52">
        <w:rPr>
          <w:rFonts w:ascii="Calibri" w:hAnsi="Calibri" w:cs="Calibri"/>
        </w:rPr>
        <w:t>optimized method</w:t>
      </w:r>
      <w:r w:rsidR="00C82F84" w:rsidRPr="004E6C52">
        <w:rPr>
          <w:rFonts w:ascii="Calibri" w:hAnsi="Calibri" w:cs="Calibri"/>
        </w:rPr>
        <w:t xml:space="preserve"> also</w:t>
      </w:r>
      <w:r w:rsidR="005E12CC" w:rsidRPr="004E6C52">
        <w:rPr>
          <w:rFonts w:ascii="Calibri" w:hAnsi="Calibri" w:cs="Calibri"/>
        </w:rPr>
        <w:t xml:space="preserve"> generate</w:t>
      </w:r>
      <w:r w:rsidR="00C82F84" w:rsidRPr="004E6C52">
        <w:rPr>
          <w:rFonts w:ascii="Calibri" w:hAnsi="Calibri" w:cs="Calibri"/>
        </w:rPr>
        <w:t>d</w:t>
      </w:r>
      <w:r w:rsidR="005E12CC" w:rsidRPr="004E6C52">
        <w:rPr>
          <w:rFonts w:ascii="Calibri" w:hAnsi="Calibri" w:cs="Calibri"/>
        </w:rPr>
        <w:t xml:space="preserve"> a higher proportion of proliferative NKX6.1+ cells that co-express the proliferation marker Ki67 (</w:t>
      </w:r>
      <w:r w:rsidR="005E12CC" w:rsidRPr="004E6C52">
        <w:rPr>
          <w:rFonts w:ascii="Calibri" w:hAnsi="Calibri" w:cs="Calibri"/>
          <w:b/>
          <w:bCs/>
        </w:rPr>
        <w:t xml:space="preserve">Figure </w:t>
      </w:r>
      <w:r w:rsidR="00516FEA" w:rsidRPr="004E6C52">
        <w:rPr>
          <w:rFonts w:ascii="Calibri" w:hAnsi="Calibri" w:cs="Calibri"/>
          <w:b/>
          <w:bCs/>
        </w:rPr>
        <w:t>3C</w:t>
      </w:r>
      <w:r w:rsidR="005E12CC" w:rsidRPr="004E6C52">
        <w:rPr>
          <w:rFonts w:ascii="Calibri" w:hAnsi="Calibri" w:cs="Calibri"/>
        </w:rPr>
        <w:t>).</w:t>
      </w:r>
    </w:p>
    <w:p w14:paraId="268CF193" w14:textId="77777777" w:rsidR="006949D9" w:rsidRPr="004E6C52" w:rsidRDefault="006949D9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</w:rPr>
      </w:pPr>
    </w:p>
    <w:p w14:paraId="5A92B979" w14:textId="2E0129A7" w:rsidR="0065132C" w:rsidRPr="004E6C52" w:rsidRDefault="0065132C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</w:rPr>
      </w:pPr>
      <w:bookmarkStart w:id="2" w:name="_Hlk85697597"/>
      <w:bookmarkStart w:id="3" w:name="_Hlk85697463"/>
      <w:r w:rsidRPr="004E6C52">
        <w:rPr>
          <w:rFonts w:ascii="Calibri" w:hAnsi="Calibri" w:cs="Calibri"/>
        </w:rPr>
        <w:t xml:space="preserve">The representative results presented here are from iPSCs generated from </w:t>
      </w:r>
      <w:r w:rsidR="004B635D" w:rsidRPr="004E6C52">
        <w:rPr>
          <w:rFonts w:ascii="Calibri" w:hAnsi="Calibri" w:cs="Calibri"/>
        </w:rPr>
        <w:t xml:space="preserve">peripheral blood mononuclear cells </w:t>
      </w:r>
      <w:r w:rsidR="00FA3161" w:rsidRPr="004E6C52">
        <w:rPr>
          <w:rFonts w:ascii="Calibri" w:hAnsi="Calibri" w:cs="Calibri"/>
        </w:rPr>
        <w:t>(</w:t>
      </w:r>
      <w:r w:rsidRPr="004E6C52">
        <w:rPr>
          <w:rFonts w:ascii="Calibri" w:hAnsi="Calibri" w:cs="Calibri"/>
        </w:rPr>
        <w:t>PBMCs</w:t>
      </w:r>
      <w:r w:rsidR="00FA3161" w:rsidRPr="004E6C52">
        <w:rPr>
          <w:rFonts w:ascii="Calibri" w:hAnsi="Calibri" w:cs="Calibri"/>
        </w:rPr>
        <w:t>)</w:t>
      </w:r>
      <w:r w:rsidRPr="004E6C52">
        <w:rPr>
          <w:rFonts w:ascii="Calibri" w:hAnsi="Calibri" w:cs="Calibri"/>
        </w:rPr>
        <w:t xml:space="preserve"> of control, healthy individual. However, we have reproducibly applied </w:t>
      </w:r>
      <w:r w:rsidR="00DC1A8B" w:rsidRPr="004E6C52">
        <w:rPr>
          <w:rFonts w:ascii="Calibri" w:hAnsi="Calibri" w:cs="Calibri"/>
        </w:rPr>
        <w:t>the current</w:t>
      </w:r>
      <w:r w:rsidRPr="004E6C52">
        <w:rPr>
          <w:rFonts w:ascii="Calibri" w:hAnsi="Calibri" w:cs="Calibri"/>
        </w:rPr>
        <w:t xml:space="preserve"> enhanced protocol on multiple </w:t>
      </w:r>
      <w:proofErr w:type="spellStart"/>
      <w:r w:rsidRPr="004E6C52">
        <w:rPr>
          <w:rFonts w:ascii="Calibri" w:hAnsi="Calibri" w:cs="Calibri"/>
        </w:rPr>
        <w:t>hPSC</w:t>
      </w:r>
      <w:proofErr w:type="spellEnd"/>
      <w:r w:rsidRPr="004E6C52">
        <w:rPr>
          <w:rFonts w:ascii="Calibri" w:hAnsi="Calibri" w:cs="Calibri"/>
        </w:rPr>
        <w:t xml:space="preserve"> lines such as H1-hESCs, H9-hESCs, HUES8-hESCs</w:t>
      </w:r>
      <w:r w:rsidR="005C2134" w:rsidRPr="004E6C52">
        <w:rPr>
          <w:rFonts w:ascii="Calibri" w:hAnsi="Calibri" w:cs="Calibri"/>
        </w:rPr>
        <w:t>,</w:t>
      </w:r>
      <w:r w:rsidRPr="004E6C52">
        <w:rPr>
          <w:rFonts w:ascii="Calibri" w:hAnsi="Calibri" w:cs="Calibri"/>
        </w:rPr>
        <w:t xml:space="preserve"> and several other control iPSC lines to yield ~90% PDX1 and NKX6.1 co-expressing pancreatic progenitors</w:t>
      </w:r>
      <w:r w:rsidRPr="004E6C52">
        <w:rPr>
          <w:rFonts w:ascii="Calibri" w:hAnsi="Calibri" w:cs="Calibri"/>
          <w:shd w:val="clear" w:color="auto" w:fill="FFFFFF"/>
        </w:rPr>
        <w:fldChar w:fldCharType="begin">
          <w:fldData xml:space="preserve">PEVuZE5vdGU+PENpdGU+PEF1dGhvcj5NZW1vbjwvQXV0aG9yPjxZZWFyPjIwMjA8L1llYXI+PFJl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</w:fldData>
        </w:fldChar>
      </w:r>
      <w:r w:rsidR="000671D6" w:rsidRPr="004E6C52">
        <w:rPr>
          <w:rFonts w:ascii="Calibri" w:hAnsi="Calibri" w:cs="Calibri"/>
          <w:shd w:val="clear" w:color="auto" w:fill="FFFFFF"/>
        </w:rPr>
        <w:instrText xml:space="preserve"> ADDIN EN.CITE </w:instrText>
      </w:r>
      <w:r w:rsidR="000671D6" w:rsidRPr="004E6C52">
        <w:rPr>
          <w:rFonts w:ascii="Calibri" w:hAnsi="Calibri" w:cs="Calibri"/>
          <w:shd w:val="clear" w:color="auto" w:fill="FFFFFF"/>
        </w:rPr>
        <w:fldChar w:fldCharType="begin">
          <w:fldData xml:space="preserve">PEVuZE5vdGU+PENpdGU+PEF1dGhvcj5NZW1vbjwvQXV0aG9yPjxZZWFyPjIwMjA8L1llYXI+PFJl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</w:fldData>
        </w:fldChar>
      </w:r>
      <w:r w:rsidR="000671D6" w:rsidRPr="004E6C52">
        <w:rPr>
          <w:rFonts w:ascii="Calibri" w:hAnsi="Calibri" w:cs="Calibri"/>
          <w:shd w:val="clear" w:color="auto" w:fill="FFFFFF"/>
        </w:rPr>
        <w:instrText xml:space="preserve"> ADDIN EN.CITE.DATA </w:instrText>
      </w:r>
      <w:r w:rsidR="000671D6" w:rsidRPr="004E6C52">
        <w:rPr>
          <w:rFonts w:ascii="Calibri" w:hAnsi="Calibri" w:cs="Calibri"/>
          <w:shd w:val="clear" w:color="auto" w:fill="FFFFFF"/>
        </w:rPr>
      </w:r>
      <w:r w:rsidR="000671D6" w:rsidRPr="004E6C52">
        <w:rPr>
          <w:rFonts w:ascii="Calibri" w:hAnsi="Calibri" w:cs="Calibri"/>
          <w:shd w:val="clear" w:color="auto" w:fill="FFFFFF"/>
        </w:rPr>
        <w:fldChar w:fldCharType="end"/>
      </w:r>
      <w:r w:rsidRPr="004E6C52">
        <w:rPr>
          <w:rFonts w:ascii="Calibri" w:hAnsi="Calibri" w:cs="Calibri"/>
          <w:shd w:val="clear" w:color="auto" w:fill="FFFFFF"/>
        </w:rPr>
      </w:r>
      <w:r w:rsidRPr="004E6C52">
        <w:rPr>
          <w:rFonts w:ascii="Calibri" w:hAnsi="Calibri" w:cs="Calibri"/>
          <w:shd w:val="clear" w:color="auto" w:fill="FFFFFF"/>
        </w:rPr>
        <w:fldChar w:fldCharType="separate"/>
      </w:r>
      <w:r w:rsidR="000671D6" w:rsidRPr="004E6C52">
        <w:rPr>
          <w:rFonts w:ascii="Calibri" w:hAnsi="Calibri" w:cs="Calibri"/>
          <w:noProof/>
          <w:shd w:val="clear" w:color="auto" w:fill="FFFFFF"/>
          <w:vertAlign w:val="superscript"/>
        </w:rPr>
        <w:t>20,21,28</w:t>
      </w:r>
      <w:r w:rsidRPr="004E6C52">
        <w:rPr>
          <w:rFonts w:ascii="Calibri" w:hAnsi="Calibri" w:cs="Calibri"/>
          <w:shd w:val="clear" w:color="auto" w:fill="FFFFFF"/>
        </w:rPr>
        <w:fldChar w:fldCharType="end"/>
      </w:r>
      <w:bookmarkEnd w:id="2"/>
      <w:r w:rsidRPr="004E6C52">
        <w:rPr>
          <w:rFonts w:ascii="Calibri" w:hAnsi="Calibri" w:cs="Calibri"/>
        </w:rPr>
        <w:t>.</w:t>
      </w:r>
    </w:p>
    <w:p w14:paraId="7536A372" w14:textId="77777777" w:rsidR="00DC1A8B" w:rsidRPr="004E6C52" w:rsidRDefault="00DC1A8B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</w:rPr>
      </w:pPr>
    </w:p>
    <w:bookmarkEnd w:id="3"/>
    <w:p w14:paraId="0406650E" w14:textId="6281ACC8" w:rsidR="00FB011F" w:rsidRPr="004E6C52" w:rsidRDefault="007A0921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 xml:space="preserve">Following DE induction in </w:t>
      </w:r>
      <w:proofErr w:type="spellStart"/>
      <w:r w:rsidRPr="004E6C52">
        <w:rPr>
          <w:rFonts w:ascii="Calibri" w:hAnsi="Calibri" w:cs="Calibri"/>
        </w:rPr>
        <w:t>hPSCs</w:t>
      </w:r>
      <w:proofErr w:type="spellEnd"/>
      <w:r w:rsidRPr="004E6C52">
        <w:rPr>
          <w:rFonts w:ascii="Calibri" w:hAnsi="Calibri" w:cs="Calibri"/>
        </w:rPr>
        <w:t xml:space="preserve">, mild levels of cell death </w:t>
      </w:r>
      <w:r w:rsidR="005C2134" w:rsidRPr="004E6C52">
        <w:rPr>
          <w:rFonts w:ascii="Calibri" w:hAnsi="Calibri" w:cs="Calibri"/>
        </w:rPr>
        <w:t>are</w:t>
      </w:r>
      <w:r w:rsidRPr="004E6C52">
        <w:rPr>
          <w:rFonts w:ascii="Calibri" w:hAnsi="Calibri" w:cs="Calibri"/>
        </w:rPr>
        <w:t xml:space="preserve"> expected. However, if a high </w:t>
      </w:r>
      <w:r w:rsidR="005C2134" w:rsidRPr="004E6C52">
        <w:rPr>
          <w:rFonts w:ascii="Calibri" w:hAnsi="Calibri" w:cs="Calibri"/>
        </w:rPr>
        <w:t>cell death rate was observed,</w:t>
      </w:r>
      <w:r w:rsidRPr="004E6C52">
        <w:rPr>
          <w:rFonts w:ascii="Calibri" w:hAnsi="Calibri" w:cs="Calibri"/>
        </w:rPr>
        <w:t xml:space="preserve"> the experiment </w:t>
      </w:r>
      <w:r w:rsidR="00EE64B0" w:rsidRPr="004E6C52">
        <w:rPr>
          <w:rFonts w:ascii="Calibri" w:hAnsi="Calibri" w:cs="Calibri"/>
        </w:rPr>
        <w:t>was</w:t>
      </w:r>
      <w:r w:rsidRPr="004E6C52">
        <w:rPr>
          <w:rFonts w:ascii="Calibri" w:hAnsi="Calibri" w:cs="Calibri"/>
        </w:rPr>
        <w:t xml:space="preserve"> stopped and started again with a fresh batch of cells. The efficiency of DE induction should be higher than 70</w:t>
      </w:r>
      <w:r w:rsidR="003A0034" w:rsidRPr="004E6C52">
        <w:rPr>
          <w:rFonts w:ascii="Calibri" w:hAnsi="Calibri" w:cs="Calibri"/>
        </w:rPr>
        <w:t>%</w:t>
      </w:r>
      <w:r w:rsidRPr="004E6C52">
        <w:rPr>
          <w:rFonts w:ascii="Calibri" w:hAnsi="Calibri" w:cs="Calibri"/>
        </w:rPr>
        <w:t xml:space="preserve">-80% </w:t>
      </w:r>
      <w:r w:rsidR="00000A01" w:rsidRPr="004E6C52">
        <w:rPr>
          <w:rFonts w:ascii="Calibri" w:hAnsi="Calibri" w:cs="Calibri"/>
        </w:rPr>
        <w:t>to</w:t>
      </w:r>
      <w:r w:rsidRPr="004E6C52">
        <w:rPr>
          <w:rFonts w:ascii="Calibri" w:hAnsi="Calibri" w:cs="Calibri"/>
        </w:rPr>
        <w:t xml:space="preserve"> ensure a high proportion of DE cells </w:t>
      </w:r>
      <w:r w:rsidR="00BE31E3" w:rsidRPr="004E6C52">
        <w:rPr>
          <w:rFonts w:ascii="Calibri" w:hAnsi="Calibri" w:cs="Calibri"/>
        </w:rPr>
        <w:t>in the culture</w:t>
      </w:r>
      <w:r w:rsidRPr="004E6C52">
        <w:rPr>
          <w:rFonts w:ascii="Calibri" w:hAnsi="Calibri" w:cs="Calibri"/>
        </w:rPr>
        <w:t xml:space="preserve"> that will serve as an ideal starting </w:t>
      </w:r>
      <w:r w:rsidR="00BE31E3" w:rsidRPr="004E6C52">
        <w:rPr>
          <w:rFonts w:ascii="Calibri" w:hAnsi="Calibri" w:cs="Calibri"/>
        </w:rPr>
        <w:t>source</w:t>
      </w:r>
      <w:r w:rsidRPr="004E6C52">
        <w:rPr>
          <w:rFonts w:ascii="Calibri" w:hAnsi="Calibri" w:cs="Calibri"/>
        </w:rPr>
        <w:t xml:space="preserve"> for pancreatic progenitor induction</w:t>
      </w:r>
      <w:r w:rsidR="005E12CC" w:rsidRPr="004E6C52">
        <w:rPr>
          <w:rFonts w:ascii="Calibri" w:hAnsi="Calibri" w:cs="Calibri"/>
        </w:rPr>
        <w:t xml:space="preserve"> (</w:t>
      </w:r>
      <w:r w:rsidR="005E12CC" w:rsidRPr="004E6C52">
        <w:rPr>
          <w:rFonts w:ascii="Calibri" w:hAnsi="Calibri" w:cs="Calibri"/>
          <w:b/>
          <w:bCs/>
        </w:rPr>
        <w:t>Figure 1</w:t>
      </w:r>
      <w:r w:rsidR="00516FEA" w:rsidRPr="004E6C52">
        <w:rPr>
          <w:rFonts w:ascii="Calibri" w:hAnsi="Calibri" w:cs="Calibri"/>
          <w:b/>
          <w:bCs/>
        </w:rPr>
        <w:t>C</w:t>
      </w:r>
      <w:r w:rsidR="005E12CC" w:rsidRPr="004E6C52">
        <w:rPr>
          <w:rFonts w:ascii="Calibri" w:hAnsi="Calibri" w:cs="Calibri"/>
        </w:rPr>
        <w:t>)</w:t>
      </w:r>
      <w:r w:rsidRPr="004E6C52">
        <w:rPr>
          <w:rFonts w:ascii="Calibri" w:hAnsi="Calibri" w:cs="Calibri"/>
        </w:rPr>
        <w:t xml:space="preserve">. </w:t>
      </w:r>
    </w:p>
    <w:p w14:paraId="053A6449" w14:textId="77777777" w:rsidR="003A0034" w:rsidRPr="004E6C52" w:rsidRDefault="003A0034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</w:rPr>
      </w:pPr>
    </w:p>
    <w:p w14:paraId="32054FDC" w14:textId="4522F996" w:rsidR="007A0921" w:rsidRPr="004E6C52" w:rsidRDefault="007A0921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>The density of replating endodermal cells following dissociation can be manipulated based on the growth rate of that particular cell</w:t>
      </w:r>
      <w:r w:rsidR="00000A01" w:rsidRPr="004E6C52">
        <w:rPr>
          <w:rFonts w:ascii="Calibri" w:hAnsi="Calibri" w:cs="Calibri"/>
        </w:rPr>
        <w:t>. F</w:t>
      </w:r>
      <w:r w:rsidRPr="004E6C52">
        <w:rPr>
          <w:rFonts w:ascii="Calibri" w:hAnsi="Calibri" w:cs="Calibri"/>
        </w:rPr>
        <w:t>or example, slow</w:t>
      </w:r>
      <w:r w:rsidR="00EE0060" w:rsidRPr="004E6C52">
        <w:rPr>
          <w:rFonts w:ascii="Calibri" w:hAnsi="Calibri" w:cs="Calibri"/>
        </w:rPr>
        <w:t>-</w:t>
      </w:r>
      <w:r w:rsidRPr="004E6C52">
        <w:rPr>
          <w:rFonts w:ascii="Calibri" w:hAnsi="Calibri" w:cs="Calibri"/>
        </w:rPr>
        <w:t xml:space="preserve">growing cells may be </w:t>
      </w:r>
      <w:proofErr w:type="spellStart"/>
      <w:r w:rsidRPr="004E6C52">
        <w:rPr>
          <w:rFonts w:ascii="Calibri" w:hAnsi="Calibri" w:cs="Calibri"/>
        </w:rPr>
        <w:t>replated</w:t>
      </w:r>
      <w:proofErr w:type="spellEnd"/>
      <w:r w:rsidRPr="004E6C52">
        <w:rPr>
          <w:rFonts w:ascii="Calibri" w:hAnsi="Calibri" w:cs="Calibri"/>
        </w:rPr>
        <w:t xml:space="preserve"> at a higher density than recommended. This will minimize the chances of obtaining </w:t>
      </w:r>
      <w:r w:rsidR="00E4756B" w:rsidRPr="004E6C52">
        <w:rPr>
          <w:rFonts w:ascii="Calibri" w:hAnsi="Calibri" w:cs="Calibri"/>
        </w:rPr>
        <w:t>irrelevant</w:t>
      </w:r>
      <w:r w:rsidRPr="004E6C52">
        <w:rPr>
          <w:rFonts w:ascii="Calibri" w:hAnsi="Calibri" w:cs="Calibri"/>
        </w:rPr>
        <w:t xml:space="preserve"> pancreatic population</w:t>
      </w:r>
      <w:r w:rsidR="00E4756B" w:rsidRPr="004E6C52">
        <w:rPr>
          <w:rFonts w:ascii="Calibri" w:hAnsi="Calibri" w:cs="Calibri"/>
        </w:rPr>
        <w:t>s</w:t>
      </w:r>
      <w:r w:rsidRPr="004E6C52">
        <w:rPr>
          <w:rFonts w:ascii="Calibri" w:hAnsi="Calibri" w:cs="Calibri"/>
        </w:rPr>
        <w:t xml:space="preserve"> at </w:t>
      </w:r>
      <w:r w:rsidR="0037696E" w:rsidRPr="004E6C52">
        <w:rPr>
          <w:rFonts w:ascii="Calibri" w:hAnsi="Calibri" w:cs="Calibri"/>
        </w:rPr>
        <w:t>S</w:t>
      </w:r>
      <w:r w:rsidRPr="004E6C52">
        <w:rPr>
          <w:rFonts w:ascii="Calibri" w:hAnsi="Calibri" w:cs="Calibri"/>
        </w:rPr>
        <w:t xml:space="preserve">tage 4.  </w:t>
      </w:r>
      <w:r w:rsidR="00E4756B" w:rsidRPr="004E6C52">
        <w:rPr>
          <w:rFonts w:ascii="Calibri" w:hAnsi="Calibri" w:cs="Calibri"/>
        </w:rPr>
        <w:t xml:space="preserve">A high co-expression of PDX1 and NKX6.1 can be obtained following dissociation after </w:t>
      </w:r>
      <w:r w:rsidR="0037696E" w:rsidRPr="004E6C52">
        <w:rPr>
          <w:rFonts w:ascii="Calibri" w:hAnsi="Calibri" w:cs="Calibri"/>
        </w:rPr>
        <w:t>S</w:t>
      </w:r>
      <w:r w:rsidR="00E4756B" w:rsidRPr="004E6C52">
        <w:rPr>
          <w:rFonts w:ascii="Calibri" w:hAnsi="Calibri" w:cs="Calibri"/>
        </w:rPr>
        <w:t>tage 1 and replating at half density (</w:t>
      </w:r>
      <w:r w:rsidR="00E4756B" w:rsidRPr="004E6C52">
        <w:rPr>
          <w:rFonts w:ascii="Calibri" w:hAnsi="Calibri" w:cs="Calibri"/>
          <w:b/>
          <w:bCs/>
        </w:rPr>
        <w:t>Figure 1</w:t>
      </w:r>
      <w:r w:rsidR="00803BCA" w:rsidRPr="004E6C52">
        <w:rPr>
          <w:rFonts w:ascii="Calibri" w:hAnsi="Calibri" w:cs="Calibri"/>
          <w:b/>
          <w:bCs/>
        </w:rPr>
        <w:t>A</w:t>
      </w:r>
      <w:r w:rsidR="00516FEA" w:rsidRPr="004E6C52">
        <w:rPr>
          <w:rFonts w:ascii="Calibri" w:hAnsi="Calibri" w:cs="Calibri"/>
          <w:b/>
          <w:bCs/>
        </w:rPr>
        <w:t xml:space="preserve">, </w:t>
      </w:r>
      <w:r w:rsidR="0037696E" w:rsidRPr="004E6C52">
        <w:rPr>
          <w:rFonts w:ascii="Calibri" w:hAnsi="Calibri" w:cs="Calibri"/>
          <w:b/>
          <w:bCs/>
        </w:rPr>
        <w:t xml:space="preserve">Figure </w:t>
      </w:r>
      <w:r w:rsidR="00516FEA" w:rsidRPr="004E6C52">
        <w:rPr>
          <w:rFonts w:ascii="Calibri" w:hAnsi="Calibri" w:cs="Calibri"/>
          <w:b/>
          <w:bCs/>
        </w:rPr>
        <w:t>2</w:t>
      </w:r>
      <w:proofErr w:type="gramStart"/>
      <w:r w:rsidR="00516FEA" w:rsidRPr="004E6C52">
        <w:rPr>
          <w:rFonts w:ascii="Calibri" w:hAnsi="Calibri" w:cs="Calibri"/>
          <w:b/>
          <w:bCs/>
        </w:rPr>
        <w:t>A</w:t>
      </w:r>
      <w:r w:rsidR="0037696E" w:rsidRPr="004E6C52">
        <w:rPr>
          <w:rFonts w:ascii="Calibri" w:hAnsi="Calibri" w:cs="Calibri"/>
          <w:b/>
          <w:bCs/>
        </w:rPr>
        <w:t>,</w:t>
      </w:r>
      <w:r w:rsidR="00516FEA" w:rsidRPr="004E6C52">
        <w:rPr>
          <w:rFonts w:ascii="Calibri" w:hAnsi="Calibri" w:cs="Calibri"/>
          <w:b/>
          <w:bCs/>
        </w:rPr>
        <w:t>B</w:t>
      </w:r>
      <w:proofErr w:type="gramEnd"/>
      <w:r w:rsidR="00516FEA" w:rsidRPr="004E6C52">
        <w:rPr>
          <w:rFonts w:ascii="Calibri" w:hAnsi="Calibri" w:cs="Calibri"/>
          <w:b/>
          <w:bCs/>
        </w:rPr>
        <w:t xml:space="preserve">, </w:t>
      </w:r>
      <w:r w:rsidR="0037696E" w:rsidRPr="004E6C52">
        <w:rPr>
          <w:rFonts w:ascii="Calibri" w:hAnsi="Calibri" w:cs="Calibri"/>
        </w:rPr>
        <w:t xml:space="preserve">and </w:t>
      </w:r>
      <w:r w:rsidR="0037696E" w:rsidRPr="004E6C52">
        <w:rPr>
          <w:rFonts w:ascii="Calibri" w:hAnsi="Calibri" w:cs="Calibri"/>
          <w:b/>
          <w:bCs/>
        </w:rPr>
        <w:t xml:space="preserve">Figure </w:t>
      </w:r>
      <w:r w:rsidR="00516FEA" w:rsidRPr="004E6C52">
        <w:rPr>
          <w:rFonts w:ascii="Calibri" w:hAnsi="Calibri" w:cs="Calibri"/>
          <w:b/>
          <w:bCs/>
        </w:rPr>
        <w:t>3A</w:t>
      </w:r>
      <w:r w:rsidR="00E4756B" w:rsidRPr="004E6C52">
        <w:rPr>
          <w:rFonts w:ascii="Calibri" w:hAnsi="Calibri" w:cs="Calibri"/>
        </w:rPr>
        <w:t xml:space="preserve">). </w:t>
      </w:r>
      <w:r w:rsidRPr="004E6C52">
        <w:rPr>
          <w:rFonts w:ascii="Calibri" w:hAnsi="Calibri" w:cs="Calibri"/>
        </w:rPr>
        <w:t xml:space="preserve">If a high expression of PDX1 is observed but only a moderate expression of NKX6.1, </w:t>
      </w:r>
      <w:r w:rsidR="003E1D3C" w:rsidRPr="004E6C52">
        <w:rPr>
          <w:rFonts w:ascii="Calibri" w:hAnsi="Calibri" w:cs="Calibri"/>
        </w:rPr>
        <w:t>S</w:t>
      </w:r>
      <w:r w:rsidRPr="004E6C52">
        <w:rPr>
          <w:rFonts w:ascii="Calibri" w:hAnsi="Calibri" w:cs="Calibri"/>
        </w:rPr>
        <w:t xml:space="preserve">tage 4 can </w:t>
      </w:r>
      <w:r w:rsidR="005C7A58" w:rsidRPr="004E6C52">
        <w:rPr>
          <w:rFonts w:ascii="Calibri" w:hAnsi="Calibri" w:cs="Calibri"/>
        </w:rPr>
        <w:t xml:space="preserve">be </w:t>
      </w:r>
      <w:r w:rsidRPr="004E6C52">
        <w:rPr>
          <w:rFonts w:ascii="Calibri" w:hAnsi="Calibri" w:cs="Calibri"/>
        </w:rPr>
        <w:t xml:space="preserve">extended by </w:t>
      </w:r>
      <w:r w:rsidR="003E1D3C" w:rsidRPr="004E6C52">
        <w:rPr>
          <w:rFonts w:ascii="Calibri" w:hAnsi="Calibri" w:cs="Calibri"/>
        </w:rPr>
        <w:t>2</w:t>
      </w:r>
      <w:r w:rsidRPr="004E6C52">
        <w:rPr>
          <w:rFonts w:ascii="Calibri" w:hAnsi="Calibri" w:cs="Calibri"/>
        </w:rPr>
        <w:t xml:space="preserve"> days to enhance NKX6.1 expression in PDX1-expressing cells. </w:t>
      </w:r>
    </w:p>
    <w:p w14:paraId="66A0DFAF" w14:textId="15D0ABA3" w:rsidR="00000A01" w:rsidRPr="004E6C52" w:rsidRDefault="00267D6A" w:rsidP="004E6C52">
      <w:pPr>
        <w:pBdr>
          <w:top w:val="nil"/>
          <w:left w:val="nil"/>
          <w:bottom w:val="nil"/>
          <w:right w:val="nil"/>
          <w:between w:val="nil"/>
        </w:pBdr>
        <w:tabs>
          <w:tab w:val="left" w:pos="7740"/>
        </w:tabs>
        <w:jc w:val="both"/>
        <w:rPr>
          <w:rFonts w:ascii="Calibri" w:hAnsi="Calibri" w:cs="Calibri"/>
          <w:color w:val="000000" w:themeColor="text1"/>
        </w:rPr>
      </w:pPr>
      <w:r w:rsidRPr="004E6C52">
        <w:rPr>
          <w:rFonts w:ascii="Calibri" w:hAnsi="Calibri" w:cs="Calibri"/>
          <w:color w:val="000000" w:themeColor="text1"/>
        </w:rPr>
        <w:tab/>
      </w:r>
    </w:p>
    <w:p w14:paraId="6D510784" w14:textId="263E8911" w:rsidR="006E4797" w:rsidRPr="004E6C52" w:rsidRDefault="00551D82" w:rsidP="004E6C52">
      <w:pPr>
        <w:jc w:val="both"/>
        <w:rPr>
          <w:rFonts w:ascii="Calibri" w:hAnsi="Calibri" w:cs="Calibri"/>
          <w:color w:val="808080"/>
        </w:rPr>
      </w:pPr>
      <w:r w:rsidRPr="004E6C52">
        <w:rPr>
          <w:rFonts w:ascii="Calibri" w:hAnsi="Calibri" w:cs="Calibri"/>
          <w:b/>
        </w:rPr>
        <w:t>FIGURE AND TABLE LEGENDS</w:t>
      </w:r>
      <w:r w:rsidR="00670374" w:rsidRPr="004E6C52">
        <w:rPr>
          <w:rFonts w:ascii="Calibri" w:hAnsi="Calibri" w:cs="Calibri"/>
          <w:b/>
        </w:rPr>
        <w:t>:</w:t>
      </w:r>
      <w:r w:rsidRPr="004E6C52">
        <w:rPr>
          <w:rFonts w:ascii="Calibri" w:hAnsi="Calibri" w:cs="Calibri"/>
          <w:color w:val="808080"/>
        </w:rPr>
        <w:t xml:space="preserve"> </w:t>
      </w:r>
    </w:p>
    <w:p w14:paraId="718736F7" w14:textId="77777777" w:rsidR="004D0380" w:rsidRPr="004E6C52" w:rsidRDefault="004D0380" w:rsidP="004E6C52">
      <w:pPr>
        <w:jc w:val="both"/>
        <w:rPr>
          <w:rFonts w:ascii="Calibri" w:hAnsi="Calibri" w:cs="Calibri"/>
          <w:color w:val="808080"/>
        </w:rPr>
      </w:pPr>
    </w:p>
    <w:p w14:paraId="1AAE55F2" w14:textId="35844488" w:rsidR="005E12CC" w:rsidRPr="004E6C52" w:rsidRDefault="005E12CC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  <w:b/>
          <w:bCs/>
        </w:rPr>
        <w:t>Figure 1</w:t>
      </w:r>
      <w:r w:rsidR="00F74CBC" w:rsidRPr="004E6C52">
        <w:rPr>
          <w:rFonts w:ascii="Calibri" w:hAnsi="Calibri" w:cs="Calibri"/>
          <w:b/>
          <w:bCs/>
        </w:rPr>
        <w:t>:</w:t>
      </w:r>
      <w:r w:rsidR="006A241A" w:rsidRPr="004E6C52">
        <w:rPr>
          <w:rFonts w:ascii="Calibri" w:hAnsi="Calibri" w:cs="Calibri"/>
          <w:b/>
          <w:bCs/>
        </w:rPr>
        <w:t xml:space="preserve"> Timeline for the addition of cytokines and growth factors during pancreatic progenitor differentiation</w:t>
      </w:r>
      <w:r w:rsidR="006A241A" w:rsidRPr="004E6C52">
        <w:rPr>
          <w:rFonts w:ascii="Calibri" w:hAnsi="Calibri" w:cs="Calibri"/>
        </w:rPr>
        <w:t>.</w:t>
      </w:r>
      <w:r w:rsidR="006A241A" w:rsidRPr="004E6C52">
        <w:rPr>
          <w:rFonts w:ascii="Calibri" w:hAnsi="Calibri" w:cs="Calibri"/>
          <w:b/>
          <w:bCs/>
        </w:rPr>
        <w:t xml:space="preserve"> </w:t>
      </w:r>
      <w:r w:rsidRPr="004E6C52">
        <w:rPr>
          <w:rFonts w:ascii="Calibri" w:hAnsi="Calibri" w:cs="Calibri"/>
        </w:rPr>
        <w:t xml:space="preserve"> (</w:t>
      </w:r>
      <w:r w:rsidRPr="004E6C52">
        <w:rPr>
          <w:rFonts w:ascii="Calibri" w:hAnsi="Calibri" w:cs="Calibri"/>
          <w:b/>
          <w:bCs/>
        </w:rPr>
        <w:t>A</w:t>
      </w:r>
      <w:r w:rsidRPr="004E6C52">
        <w:rPr>
          <w:rFonts w:ascii="Calibri" w:hAnsi="Calibri" w:cs="Calibri"/>
        </w:rPr>
        <w:t xml:space="preserve">) Schematic representation of </w:t>
      </w:r>
      <w:r w:rsidR="00120ECF" w:rsidRPr="004E6C52">
        <w:rPr>
          <w:rFonts w:ascii="Calibri" w:hAnsi="Calibri" w:cs="Calibri"/>
        </w:rPr>
        <w:t xml:space="preserve">the </w:t>
      </w:r>
      <w:r w:rsidRPr="004E6C52">
        <w:rPr>
          <w:rFonts w:ascii="Calibri" w:hAnsi="Calibri" w:cs="Calibri"/>
        </w:rPr>
        <w:t xml:space="preserve">optimized protocol (P1-D) for generation of PDX1 and NKX6.1 from </w:t>
      </w:r>
      <w:proofErr w:type="spellStart"/>
      <w:r w:rsidRPr="004E6C52">
        <w:rPr>
          <w:rFonts w:ascii="Calibri" w:hAnsi="Calibri" w:cs="Calibri"/>
        </w:rPr>
        <w:t>hPSCs</w:t>
      </w:r>
      <w:proofErr w:type="spellEnd"/>
      <w:r w:rsidRPr="004E6C52">
        <w:rPr>
          <w:rFonts w:ascii="Calibri" w:hAnsi="Calibri" w:cs="Calibri"/>
        </w:rPr>
        <w:t xml:space="preserve">. </w:t>
      </w:r>
      <w:proofErr w:type="spellStart"/>
      <w:r w:rsidRPr="004E6C52">
        <w:rPr>
          <w:rFonts w:ascii="Calibri" w:hAnsi="Calibri" w:cs="Calibri"/>
        </w:rPr>
        <w:t>hPSC</w:t>
      </w:r>
      <w:proofErr w:type="spellEnd"/>
      <w:r w:rsidRPr="004E6C52">
        <w:rPr>
          <w:rFonts w:ascii="Calibri" w:hAnsi="Calibri" w:cs="Calibri"/>
        </w:rPr>
        <w:t xml:space="preserve">-derived definitive endoderm (DE) is dissociated and replated at half density and then sequentially directed towards a pancreatic progenitor fate. </w:t>
      </w:r>
      <w:r w:rsidR="00516FEA" w:rsidRPr="004E6C52">
        <w:rPr>
          <w:rFonts w:ascii="Calibri" w:hAnsi="Calibri" w:cs="Calibri"/>
        </w:rPr>
        <w:t>(</w:t>
      </w:r>
      <w:r w:rsidR="00516FEA" w:rsidRPr="004E6C52">
        <w:rPr>
          <w:rFonts w:ascii="Calibri" w:hAnsi="Calibri" w:cs="Calibri"/>
          <w:b/>
          <w:bCs/>
        </w:rPr>
        <w:t>B</w:t>
      </w:r>
      <w:r w:rsidR="00516FEA" w:rsidRPr="004E6C52">
        <w:rPr>
          <w:rFonts w:ascii="Calibri" w:hAnsi="Calibri" w:cs="Calibri"/>
        </w:rPr>
        <w:t xml:space="preserve">) </w:t>
      </w:r>
      <w:r w:rsidR="008A4118" w:rsidRPr="004E6C52">
        <w:rPr>
          <w:rFonts w:ascii="Calibri" w:hAnsi="Calibri" w:cs="Calibri"/>
        </w:rPr>
        <w:t>I</w:t>
      </w:r>
      <w:r w:rsidR="00F617DF" w:rsidRPr="004E6C52">
        <w:rPr>
          <w:rFonts w:ascii="Calibri" w:hAnsi="Calibri" w:cs="Calibri"/>
        </w:rPr>
        <w:t xml:space="preserve">mages of </w:t>
      </w:r>
      <w:proofErr w:type="spellStart"/>
      <w:r w:rsidR="00F617DF" w:rsidRPr="004E6C52">
        <w:rPr>
          <w:rFonts w:ascii="Calibri" w:hAnsi="Calibri" w:cs="Calibri"/>
        </w:rPr>
        <w:t>hPSCs</w:t>
      </w:r>
      <w:proofErr w:type="spellEnd"/>
      <w:r w:rsidR="00F617DF" w:rsidRPr="004E6C52">
        <w:rPr>
          <w:rFonts w:ascii="Calibri" w:hAnsi="Calibri" w:cs="Calibri"/>
        </w:rPr>
        <w:t xml:space="preserve"> in brightfield </w:t>
      </w:r>
      <w:r w:rsidR="008A4118" w:rsidRPr="004E6C52">
        <w:rPr>
          <w:rFonts w:ascii="Calibri" w:hAnsi="Calibri" w:cs="Calibri"/>
        </w:rPr>
        <w:t>before</w:t>
      </w:r>
      <w:r w:rsidR="00F617DF" w:rsidRPr="004E6C52">
        <w:rPr>
          <w:rFonts w:ascii="Calibri" w:hAnsi="Calibri" w:cs="Calibri"/>
        </w:rPr>
        <w:t xml:space="preserve"> starting differentiation at Day 0</w:t>
      </w:r>
      <w:r w:rsidR="008A4118" w:rsidRPr="004E6C52">
        <w:rPr>
          <w:rFonts w:ascii="Calibri" w:hAnsi="Calibri" w:cs="Calibri"/>
        </w:rPr>
        <w:t>.</w:t>
      </w:r>
      <w:r w:rsidR="00F617DF" w:rsidRPr="004E6C52">
        <w:rPr>
          <w:rFonts w:ascii="Calibri" w:hAnsi="Calibri" w:cs="Calibri"/>
        </w:rPr>
        <w:t xml:space="preserve"> </w:t>
      </w:r>
      <w:r w:rsidRPr="004E6C52">
        <w:rPr>
          <w:rFonts w:ascii="Calibri" w:hAnsi="Calibri" w:cs="Calibri"/>
        </w:rPr>
        <w:t>(</w:t>
      </w:r>
      <w:r w:rsidR="00516FEA" w:rsidRPr="004E6C52">
        <w:rPr>
          <w:rFonts w:ascii="Calibri" w:hAnsi="Calibri" w:cs="Calibri"/>
          <w:b/>
          <w:bCs/>
        </w:rPr>
        <w:t>C</w:t>
      </w:r>
      <w:r w:rsidRPr="004E6C52">
        <w:rPr>
          <w:rFonts w:ascii="Calibri" w:hAnsi="Calibri" w:cs="Calibri"/>
        </w:rPr>
        <w:t xml:space="preserve">) Immunostaining analysis for expression of endodermal markers SOX17 and FOXA2 in </w:t>
      </w:r>
      <w:proofErr w:type="spellStart"/>
      <w:r w:rsidRPr="004E6C52">
        <w:rPr>
          <w:rFonts w:ascii="Calibri" w:hAnsi="Calibri" w:cs="Calibri"/>
        </w:rPr>
        <w:t>hPSC</w:t>
      </w:r>
      <w:proofErr w:type="spellEnd"/>
      <w:r w:rsidRPr="004E6C52">
        <w:rPr>
          <w:rFonts w:ascii="Calibri" w:hAnsi="Calibri" w:cs="Calibri"/>
        </w:rPr>
        <w:t>-derived endoderm (</w:t>
      </w:r>
      <w:r w:rsidR="004F1F7E" w:rsidRPr="004E6C52">
        <w:rPr>
          <w:rFonts w:ascii="Calibri" w:hAnsi="Calibri" w:cs="Calibri"/>
        </w:rPr>
        <w:t>S</w:t>
      </w:r>
      <w:r w:rsidRPr="004E6C52">
        <w:rPr>
          <w:rFonts w:ascii="Calibri" w:hAnsi="Calibri" w:cs="Calibri"/>
        </w:rPr>
        <w:t xml:space="preserve">tage 1) cells. SOX17, green; FOXA2, red. Scale bars = 100 </w:t>
      </w:r>
      <w:r w:rsidR="004F1F7E" w:rsidRPr="004E6C52">
        <w:rPr>
          <w:rFonts w:ascii="Calibri" w:hAnsi="Calibri" w:cs="Calibri"/>
        </w:rPr>
        <w:t>µ</w:t>
      </w:r>
      <w:r w:rsidRPr="004E6C52">
        <w:rPr>
          <w:rFonts w:ascii="Calibri" w:hAnsi="Calibri" w:cs="Calibri"/>
        </w:rPr>
        <w:t>m.</w:t>
      </w:r>
    </w:p>
    <w:p w14:paraId="2D23E92D" w14:textId="62F85022" w:rsidR="005E12CC" w:rsidRPr="004E6C52" w:rsidRDefault="005E12CC" w:rsidP="004E6C52">
      <w:pPr>
        <w:jc w:val="both"/>
        <w:rPr>
          <w:rFonts w:ascii="Calibri" w:hAnsi="Calibri" w:cs="Calibri"/>
          <w:color w:val="000000" w:themeColor="text1"/>
        </w:rPr>
      </w:pPr>
    </w:p>
    <w:p w14:paraId="74A93B69" w14:textId="233C8EF4" w:rsidR="002E67BC" w:rsidRPr="004E6C52" w:rsidRDefault="005E12CC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  <w:b/>
          <w:bCs/>
          <w:color w:val="000000" w:themeColor="text1"/>
        </w:rPr>
        <w:t>Figure 2</w:t>
      </w:r>
      <w:r w:rsidR="00A30FE8" w:rsidRPr="004E6C52">
        <w:rPr>
          <w:rFonts w:ascii="Calibri" w:hAnsi="Calibri" w:cs="Calibri"/>
          <w:b/>
          <w:bCs/>
          <w:color w:val="000000" w:themeColor="text1"/>
        </w:rPr>
        <w:t>:</w:t>
      </w:r>
      <w:r w:rsidR="006A241A" w:rsidRPr="004E6C52">
        <w:rPr>
          <w:rFonts w:ascii="Calibri" w:hAnsi="Calibri" w:cs="Calibri"/>
          <w:b/>
          <w:bCs/>
          <w:color w:val="000000" w:themeColor="text1"/>
        </w:rPr>
        <w:t xml:space="preserve"> Generation of </w:t>
      </w:r>
      <w:proofErr w:type="spellStart"/>
      <w:r w:rsidR="006A241A" w:rsidRPr="004E6C52">
        <w:rPr>
          <w:rFonts w:ascii="Calibri" w:hAnsi="Calibri" w:cs="Calibri"/>
          <w:b/>
          <w:bCs/>
          <w:color w:val="000000" w:themeColor="text1"/>
        </w:rPr>
        <w:t>hPSC</w:t>
      </w:r>
      <w:proofErr w:type="spellEnd"/>
      <w:r w:rsidR="006A241A" w:rsidRPr="004E6C52">
        <w:rPr>
          <w:rFonts w:ascii="Calibri" w:hAnsi="Calibri" w:cs="Calibri"/>
          <w:b/>
          <w:bCs/>
          <w:color w:val="000000" w:themeColor="text1"/>
        </w:rPr>
        <w:t>-derived pancreatic progenitors, co-expressing PDX1 and NKX6.1.</w:t>
      </w:r>
      <w:r w:rsidR="00A30FE8" w:rsidRPr="004E6C52">
        <w:rPr>
          <w:rFonts w:ascii="Calibri" w:hAnsi="Calibri" w:cs="Calibri"/>
          <w:color w:val="000000" w:themeColor="text1"/>
        </w:rPr>
        <w:t xml:space="preserve"> </w:t>
      </w:r>
      <w:r w:rsidRPr="004E6C52">
        <w:rPr>
          <w:rFonts w:ascii="Calibri" w:hAnsi="Calibri" w:cs="Calibri"/>
        </w:rPr>
        <w:t xml:space="preserve">Immunostaining analysis for comparison of PDX1 and NKX6.1 expression in </w:t>
      </w:r>
      <w:proofErr w:type="spellStart"/>
      <w:r w:rsidRPr="004E6C52">
        <w:rPr>
          <w:rFonts w:ascii="Calibri" w:hAnsi="Calibri" w:cs="Calibri"/>
        </w:rPr>
        <w:t>hPSC</w:t>
      </w:r>
      <w:proofErr w:type="spellEnd"/>
      <w:r w:rsidRPr="004E6C52">
        <w:rPr>
          <w:rFonts w:ascii="Calibri" w:hAnsi="Calibri" w:cs="Calibri"/>
        </w:rPr>
        <w:t xml:space="preserve">-derived pancreatic progenitors using </w:t>
      </w:r>
      <w:r w:rsidR="00AF4898" w:rsidRPr="004E6C52">
        <w:rPr>
          <w:rFonts w:ascii="Calibri" w:hAnsi="Calibri" w:cs="Calibri"/>
        </w:rPr>
        <w:t xml:space="preserve">the </w:t>
      </w:r>
      <w:r w:rsidRPr="004E6C52">
        <w:rPr>
          <w:rFonts w:ascii="Calibri" w:hAnsi="Calibri" w:cs="Calibri"/>
        </w:rPr>
        <w:t xml:space="preserve">enhanced protocol </w:t>
      </w:r>
      <w:r w:rsidR="009619E1" w:rsidRPr="004E6C52">
        <w:rPr>
          <w:rFonts w:ascii="Calibri" w:hAnsi="Calibri" w:cs="Calibri"/>
        </w:rPr>
        <w:t xml:space="preserve">(P2-D) </w:t>
      </w:r>
      <w:r w:rsidR="0045709E" w:rsidRPr="004E6C52">
        <w:rPr>
          <w:rFonts w:ascii="Calibri" w:hAnsi="Calibri" w:cs="Calibri"/>
        </w:rPr>
        <w:t>(</w:t>
      </w:r>
      <w:r w:rsidR="0045709E" w:rsidRPr="004E6C52">
        <w:rPr>
          <w:rFonts w:ascii="Calibri" w:hAnsi="Calibri" w:cs="Calibri"/>
          <w:b/>
          <w:bCs/>
        </w:rPr>
        <w:t>A</w:t>
      </w:r>
      <w:r w:rsidR="0045709E" w:rsidRPr="004E6C52">
        <w:rPr>
          <w:rFonts w:ascii="Calibri" w:hAnsi="Calibri" w:cs="Calibri"/>
        </w:rPr>
        <w:t xml:space="preserve">) </w:t>
      </w:r>
      <w:r w:rsidRPr="004E6C52">
        <w:rPr>
          <w:rFonts w:ascii="Calibri" w:hAnsi="Calibri" w:cs="Calibri"/>
        </w:rPr>
        <w:t>and a non-optimized, previously published protocol</w:t>
      </w:r>
      <w:r w:rsidR="009619E1" w:rsidRPr="004E6C52">
        <w:rPr>
          <w:rFonts w:ascii="Calibri" w:hAnsi="Calibri" w:cs="Calibri"/>
        </w:rPr>
        <w:t xml:space="preserve"> (P1-ND)</w:t>
      </w:r>
      <w:r w:rsidR="0045709E" w:rsidRPr="004E6C52">
        <w:rPr>
          <w:rFonts w:ascii="Calibri" w:hAnsi="Calibri" w:cs="Calibri"/>
        </w:rPr>
        <w:t xml:space="preserve"> (</w:t>
      </w:r>
      <w:r w:rsidR="0045709E" w:rsidRPr="004E6C52">
        <w:rPr>
          <w:rFonts w:ascii="Calibri" w:hAnsi="Calibri" w:cs="Calibri"/>
          <w:b/>
          <w:bCs/>
        </w:rPr>
        <w:t>B</w:t>
      </w:r>
      <w:r w:rsidR="0045709E" w:rsidRPr="004E6C52">
        <w:rPr>
          <w:rFonts w:ascii="Calibri" w:hAnsi="Calibri" w:cs="Calibri"/>
        </w:rPr>
        <w:t>)</w:t>
      </w:r>
      <w:r w:rsidRPr="004E6C52">
        <w:rPr>
          <w:rFonts w:ascii="Calibri" w:hAnsi="Calibri" w:cs="Calibri"/>
        </w:rPr>
        <w:t xml:space="preserve">. </w:t>
      </w:r>
      <w:r w:rsidR="00A30FE8" w:rsidRPr="004E6C52">
        <w:rPr>
          <w:rFonts w:ascii="Calibri" w:hAnsi="Calibri" w:cs="Calibri"/>
        </w:rPr>
        <w:t>T</w:t>
      </w:r>
      <w:r w:rsidRPr="004E6C52">
        <w:rPr>
          <w:rFonts w:ascii="Calibri" w:hAnsi="Calibri" w:cs="Calibri"/>
        </w:rPr>
        <w:t xml:space="preserve">he </w:t>
      </w:r>
      <w:r w:rsidR="00A30FE8" w:rsidRPr="004E6C52">
        <w:rPr>
          <w:rFonts w:ascii="Calibri" w:hAnsi="Calibri" w:cs="Calibri"/>
        </w:rPr>
        <w:t>enhanced protocol achieved the highest co-expression of PDX1 and NKX6.1</w:t>
      </w:r>
      <w:r w:rsidRPr="004E6C52">
        <w:rPr>
          <w:rFonts w:ascii="Calibri" w:hAnsi="Calibri" w:cs="Calibri"/>
        </w:rPr>
        <w:t xml:space="preserve">. PDX1, green; NKX6.1, red. </w:t>
      </w:r>
      <w:r w:rsidR="0045709E" w:rsidRPr="004E6C52">
        <w:rPr>
          <w:rFonts w:ascii="Calibri" w:hAnsi="Calibri" w:cs="Calibri"/>
        </w:rPr>
        <w:t>Magnified images are provided in the second panel for each</w:t>
      </w:r>
      <w:r w:rsidR="002E67BC" w:rsidRPr="004E6C52">
        <w:rPr>
          <w:rFonts w:ascii="Calibri" w:hAnsi="Calibri" w:cs="Calibri"/>
        </w:rPr>
        <w:t xml:space="preserve"> </w:t>
      </w:r>
      <w:r w:rsidR="0045709E" w:rsidRPr="004E6C52">
        <w:rPr>
          <w:rFonts w:ascii="Calibri" w:hAnsi="Calibri" w:cs="Calibri"/>
        </w:rPr>
        <w:t>protocol</w:t>
      </w:r>
      <w:r w:rsidRPr="004E6C52">
        <w:rPr>
          <w:rFonts w:ascii="Calibri" w:hAnsi="Calibri" w:cs="Calibri"/>
        </w:rPr>
        <w:t xml:space="preserve">. </w:t>
      </w:r>
      <w:r w:rsidR="00FD17AA" w:rsidRPr="004E6C52">
        <w:rPr>
          <w:rFonts w:ascii="Calibri" w:hAnsi="Calibri" w:cs="Calibri"/>
        </w:rPr>
        <w:t>Scale bars = 100 µm.</w:t>
      </w:r>
    </w:p>
    <w:p w14:paraId="653BC689" w14:textId="77777777" w:rsidR="002E67BC" w:rsidRPr="004E6C52" w:rsidRDefault="002E67BC" w:rsidP="004E6C52">
      <w:pPr>
        <w:jc w:val="both"/>
        <w:rPr>
          <w:rFonts w:ascii="Calibri" w:hAnsi="Calibri" w:cs="Calibri"/>
          <w:color w:val="000000" w:themeColor="text1"/>
        </w:rPr>
      </w:pPr>
    </w:p>
    <w:p w14:paraId="2FAE1799" w14:textId="3AB46553" w:rsidR="00F66DF3" w:rsidRPr="004E6C52" w:rsidRDefault="00E51A11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  <w:b/>
          <w:bCs/>
        </w:rPr>
        <w:t>Figure 3</w:t>
      </w:r>
      <w:r w:rsidR="003044ED" w:rsidRPr="004E6C52">
        <w:rPr>
          <w:rFonts w:ascii="Calibri" w:hAnsi="Calibri" w:cs="Calibri"/>
          <w:b/>
          <w:bCs/>
        </w:rPr>
        <w:t>:</w:t>
      </w:r>
      <w:r w:rsidRPr="004E6C52">
        <w:rPr>
          <w:rFonts w:ascii="Calibri" w:hAnsi="Calibri" w:cs="Calibri"/>
          <w:b/>
          <w:bCs/>
        </w:rPr>
        <w:t xml:space="preserve"> Quantification of pancreatic markers in pancreatic </w:t>
      </w:r>
      <w:r w:rsidR="00DE0F00" w:rsidRPr="004E6C52">
        <w:rPr>
          <w:rFonts w:ascii="Calibri" w:hAnsi="Calibri" w:cs="Calibri"/>
          <w:b/>
          <w:bCs/>
        </w:rPr>
        <w:t xml:space="preserve">progenitors generated using </w:t>
      </w:r>
      <w:r w:rsidR="003044ED" w:rsidRPr="004E6C52">
        <w:rPr>
          <w:rFonts w:ascii="Calibri" w:hAnsi="Calibri" w:cs="Calibri"/>
          <w:b/>
          <w:bCs/>
        </w:rPr>
        <w:t xml:space="preserve">the </w:t>
      </w:r>
      <w:r w:rsidR="00DE0F00" w:rsidRPr="004E6C52">
        <w:rPr>
          <w:rFonts w:ascii="Calibri" w:hAnsi="Calibri" w:cs="Calibri"/>
          <w:b/>
          <w:bCs/>
        </w:rPr>
        <w:t>enhanced protocol</w:t>
      </w:r>
      <w:r w:rsidR="00DE0F00" w:rsidRPr="004E6C52">
        <w:rPr>
          <w:rFonts w:ascii="Calibri" w:hAnsi="Calibri" w:cs="Calibri"/>
        </w:rPr>
        <w:t xml:space="preserve">. </w:t>
      </w:r>
      <w:r w:rsidR="005E12CC" w:rsidRPr="004E6C52">
        <w:rPr>
          <w:rFonts w:ascii="Calibri" w:hAnsi="Calibri" w:cs="Calibri"/>
        </w:rPr>
        <w:t xml:space="preserve">Flow-cytometry analysis in </w:t>
      </w:r>
      <w:proofErr w:type="spellStart"/>
      <w:r w:rsidR="005E12CC" w:rsidRPr="004E6C52">
        <w:rPr>
          <w:rFonts w:ascii="Calibri" w:hAnsi="Calibri" w:cs="Calibri"/>
        </w:rPr>
        <w:t>hPSC</w:t>
      </w:r>
      <w:proofErr w:type="spellEnd"/>
      <w:r w:rsidR="005E12CC" w:rsidRPr="004E6C52">
        <w:rPr>
          <w:rFonts w:ascii="Calibri" w:hAnsi="Calibri" w:cs="Calibri"/>
        </w:rPr>
        <w:t xml:space="preserve">-derived pancreatic progenitors </w:t>
      </w:r>
      <w:r w:rsidR="006B783D" w:rsidRPr="004E6C52">
        <w:rPr>
          <w:rFonts w:ascii="Calibri" w:hAnsi="Calibri" w:cs="Calibri"/>
        </w:rPr>
        <w:t xml:space="preserve">yielded </w:t>
      </w:r>
      <w:r w:rsidR="005E12CC" w:rsidRPr="004E6C52">
        <w:rPr>
          <w:rFonts w:ascii="Calibri" w:hAnsi="Calibri" w:cs="Calibri"/>
        </w:rPr>
        <w:t>using P2-D in comparison to the non-dissociated P1-ND. (</w:t>
      </w:r>
      <w:r w:rsidR="00DE0F00" w:rsidRPr="004E6C52">
        <w:rPr>
          <w:rFonts w:ascii="Calibri" w:hAnsi="Calibri" w:cs="Calibri"/>
          <w:b/>
          <w:bCs/>
        </w:rPr>
        <w:t>A</w:t>
      </w:r>
      <w:r w:rsidR="005E12CC" w:rsidRPr="004E6C52">
        <w:rPr>
          <w:rFonts w:ascii="Calibri" w:hAnsi="Calibri" w:cs="Calibri"/>
        </w:rPr>
        <w:t>) Histograms for PDX1 and NKX6.1 expression</w:t>
      </w:r>
      <w:r w:rsidR="00DE0F00" w:rsidRPr="004E6C52">
        <w:rPr>
          <w:rFonts w:ascii="Calibri" w:hAnsi="Calibri" w:cs="Calibri"/>
        </w:rPr>
        <w:t xml:space="preserve"> a</w:t>
      </w:r>
      <w:r w:rsidR="006B783D" w:rsidRPr="004E6C52">
        <w:rPr>
          <w:rFonts w:ascii="Calibri" w:hAnsi="Calibri" w:cs="Calibri"/>
        </w:rPr>
        <w:t>nd</w:t>
      </w:r>
      <w:r w:rsidR="00DE0F00" w:rsidRPr="004E6C52">
        <w:rPr>
          <w:rFonts w:ascii="Calibri" w:hAnsi="Calibri" w:cs="Calibri"/>
        </w:rPr>
        <w:t xml:space="preserve"> double-positive staining graphs</w:t>
      </w:r>
      <w:r w:rsidR="006B783D" w:rsidRPr="004E6C52">
        <w:rPr>
          <w:rFonts w:ascii="Calibri" w:hAnsi="Calibri" w:cs="Calibri"/>
        </w:rPr>
        <w:t>.</w:t>
      </w:r>
      <w:r w:rsidR="005E12CC" w:rsidRPr="004E6C52">
        <w:rPr>
          <w:rFonts w:ascii="Calibri" w:hAnsi="Calibri" w:cs="Calibri"/>
        </w:rPr>
        <w:t xml:space="preserve"> (</w:t>
      </w:r>
      <w:r w:rsidR="00F66DF3" w:rsidRPr="004E6C52">
        <w:rPr>
          <w:rFonts w:ascii="Calibri" w:hAnsi="Calibri" w:cs="Calibri"/>
          <w:b/>
          <w:bCs/>
        </w:rPr>
        <w:t>B</w:t>
      </w:r>
      <w:r w:rsidR="005E12CC" w:rsidRPr="004E6C52">
        <w:rPr>
          <w:rFonts w:ascii="Calibri" w:hAnsi="Calibri" w:cs="Calibri"/>
        </w:rPr>
        <w:t xml:space="preserve">) </w:t>
      </w:r>
      <w:r w:rsidR="006B783D" w:rsidRPr="004E6C52">
        <w:rPr>
          <w:rFonts w:ascii="Calibri" w:hAnsi="Calibri" w:cs="Calibri"/>
        </w:rPr>
        <w:t xml:space="preserve">The </w:t>
      </w:r>
      <w:r w:rsidR="00F66DF3" w:rsidRPr="004E6C52">
        <w:rPr>
          <w:rFonts w:ascii="Calibri" w:hAnsi="Calibri" w:cs="Calibri"/>
        </w:rPr>
        <w:t xml:space="preserve">histograms for </w:t>
      </w:r>
      <w:r w:rsidR="005E12CC" w:rsidRPr="004E6C52">
        <w:rPr>
          <w:rFonts w:ascii="Calibri" w:hAnsi="Calibri" w:cs="Calibri"/>
        </w:rPr>
        <w:t>SOX9 expression and (</w:t>
      </w:r>
      <w:r w:rsidR="00F66DF3" w:rsidRPr="004E6C52">
        <w:rPr>
          <w:rFonts w:ascii="Calibri" w:hAnsi="Calibri" w:cs="Calibri"/>
          <w:b/>
          <w:bCs/>
        </w:rPr>
        <w:t>C</w:t>
      </w:r>
      <w:r w:rsidR="005E12CC" w:rsidRPr="004E6C52">
        <w:rPr>
          <w:rFonts w:ascii="Calibri" w:hAnsi="Calibri" w:cs="Calibri"/>
        </w:rPr>
        <w:t>) co-expression of NKX6.1 with the proliferation marker Ki67.</w:t>
      </w:r>
    </w:p>
    <w:p w14:paraId="6F8697B1" w14:textId="77777777" w:rsidR="00315FFA" w:rsidRPr="004E6C52" w:rsidRDefault="00315FFA" w:rsidP="004E6C52">
      <w:pPr>
        <w:jc w:val="both"/>
        <w:rPr>
          <w:rFonts w:ascii="Calibri" w:hAnsi="Calibri" w:cs="Calibri"/>
          <w:b/>
          <w:bCs/>
          <w:color w:val="FF0000"/>
        </w:rPr>
      </w:pPr>
    </w:p>
    <w:p w14:paraId="6EE06298" w14:textId="072485CA" w:rsidR="00315FFA" w:rsidRPr="004E6C52" w:rsidRDefault="00315FFA" w:rsidP="004E6C52">
      <w:pPr>
        <w:jc w:val="both"/>
        <w:rPr>
          <w:rFonts w:ascii="Calibri" w:hAnsi="Calibri" w:cs="Calibri"/>
          <w:b/>
          <w:bCs/>
        </w:rPr>
      </w:pPr>
      <w:r w:rsidRPr="004E6C52">
        <w:rPr>
          <w:rFonts w:ascii="Calibri" w:hAnsi="Calibri" w:cs="Calibri"/>
          <w:b/>
          <w:bCs/>
        </w:rPr>
        <w:t xml:space="preserve">Table </w:t>
      </w:r>
      <w:r w:rsidR="00613B9C" w:rsidRPr="004E6C52">
        <w:rPr>
          <w:rFonts w:ascii="Calibri" w:hAnsi="Calibri" w:cs="Calibri"/>
          <w:b/>
          <w:bCs/>
        </w:rPr>
        <w:t>1:</w:t>
      </w:r>
      <w:r w:rsidRPr="004E6C52">
        <w:rPr>
          <w:rFonts w:ascii="Calibri" w:hAnsi="Calibri" w:cs="Calibri"/>
          <w:b/>
          <w:bCs/>
        </w:rPr>
        <w:t xml:space="preserve"> </w:t>
      </w:r>
      <w:r w:rsidR="00613B9C" w:rsidRPr="004E6C52">
        <w:rPr>
          <w:rFonts w:ascii="Calibri" w:hAnsi="Calibri" w:cs="Calibri"/>
          <w:b/>
          <w:bCs/>
        </w:rPr>
        <w:t>The compositions of the different differentiation media used in the study.</w:t>
      </w:r>
    </w:p>
    <w:p w14:paraId="481696F2" w14:textId="77777777" w:rsidR="0072749A" w:rsidRPr="004E6C52" w:rsidRDefault="0072749A" w:rsidP="004E6C52">
      <w:pPr>
        <w:jc w:val="both"/>
        <w:rPr>
          <w:rFonts w:ascii="Calibri" w:hAnsi="Calibri" w:cs="Calibri"/>
          <w:color w:val="000000" w:themeColor="text1"/>
        </w:rPr>
      </w:pPr>
    </w:p>
    <w:p w14:paraId="7C0B6465" w14:textId="5E6A3968" w:rsidR="006E4797" w:rsidRPr="004E6C52" w:rsidRDefault="00551D82" w:rsidP="004E6C52">
      <w:pPr>
        <w:jc w:val="both"/>
        <w:rPr>
          <w:rFonts w:ascii="Calibri" w:hAnsi="Calibri" w:cs="Calibri"/>
          <w:b/>
        </w:rPr>
      </w:pPr>
      <w:r w:rsidRPr="004E6C52">
        <w:rPr>
          <w:rFonts w:ascii="Calibri" w:hAnsi="Calibri" w:cs="Calibri"/>
          <w:b/>
        </w:rPr>
        <w:t>DISCUSSION</w:t>
      </w:r>
      <w:r w:rsidR="007D2FD2" w:rsidRPr="004E6C52">
        <w:rPr>
          <w:rFonts w:ascii="Calibri" w:hAnsi="Calibri" w:cs="Calibri"/>
          <w:b/>
        </w:rPr>
        <w:t>:</w:t>
      </w:r>
      <w:r w:rsidRPr="004E6C52">
        <w:rPr>
          <w:rFonts w:ascii="Calibri" w:hAnsi="Calibri" w:cs="Calibri"/>
          <w:b/>
        </w:rPr>
        <w:t xml:space="preserve"> </w:t>
      </w:r>
    </w:p>
    <w:p w14:paraId="09250826" w14:textId="00F7FF99" w:rsidR="00F346CC" w:rsidRPr="004E6C52" w:rsidRDefault="00F94554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  <w:color w:val="000000"/>
        </w:rPr>
        <w:t xml:space="preserve">This work describes an enhanced protocol for </w:t>
      </w:r>
      <w:r w:rsidR="00EE3AF9" w:rsidRPr="004E6C52">
        <w:rPr>
          <w:rFonts w:ascii="Calibri" w:hAnsi="Calibri" w:cs="Calibri"/>
          <w:color w:val="000000"/>
        </w:rPr>
        <w:t>generating</w:t>
      </w:r>
      <w:r w:rsidRPr="004E6C52">
        <w:rPr>
          <w:rFonts w:ascii="Calibri" w:hAnsi="Calibri" w:cs="Calibri"/>
          <w:color w:val="000000"/>
        </w:rPr>
        <w:t xml:space="preserve"> pancreatic progenitors from </w:t>
      </w:r>
      <w:proofErr w:type="spellStart"/>
      <w:r w:rsidRPr="004E6C52">
        <w:rPr>
          <w:rFonts w:ascii="Calibri" w:hAnsi="Calibri" w:cs="Calibri"/>
          <w:color w:val="000000"/>
        </w:rPr>
        <w:t>hPSCs</w:t>
      </w:r>
      <w:proofErr w:type="spellEnd"/>
      <w:r w:rsidRPr="004E6C52">
        <w:rPr>
          <w:rFonts w:ascii="Calibri" w:hAnsi="Calibri" w:cs="Calibri"/>
          <w:color w:val="000000"/>
        </w:rPr>
        <w:t xml:space="preserve"> with a high co-expression of PDX1 and NKX6.1</w:t>
      </w:r>
      <w:r w:rsidR="00CD2AAD" w:rsidRPr="004E6C52">
        <w:rPr>
          <w:rFonts w:ascii="Calibri" w:hAnsi="Calibri" w:cs="Calibri"/>
          <w:color w:val="000000"/>
        </w:rPr>
        <w:t xml:space="preserve">. </w:t>
      </w:r>
      <w:r w:rsidR="00C82F84" w:rsidRPr="004E6C52">
        <w:rPr>
          <w:rFonts w:ascii="Calibri" w:hAnsi="Calibri" w:cs="Calibri"/>
        </w:rPr>
        <w:t>D</w:t>
      </w:r>
      <w:r w:rsidR="00420C73" w:rsidRPr="004E6C52">
        <w:rPr>
          <w:rFonts w:ascii="Calibri" w:hAnsi="Calibri" w:cs="Calibri"/>
        </w:rPr>
        <w:t xml:space="preserve">issociation and replating of the </w:t>
      </w:r>
      <w:proofErr w:type="spellStart"/>
      <w:r w:rsidR="00420C73" w:rsidRPr="004E6C52">
        <w:rPr>
          <w:rFonts w:ascii="Calibri" w:hAnsi="Calibri" w:cs="Calibri"/>
        </w:rPr>
        <w:t>hPSC</w:t>
      </w:r>
      <w:proofErr w:type="spellEnd"/>
      <w:r w:rsidR="00420C73" w:rsidRPr="004E6C52">
        <w:rPr>
          <w:rFonts w:ascii="Calibri" w:hAnsi="Calibri" w:cs="Calibri"/>
        </w:rPr>
        <w:t xml:space="preserve">-derived endoderm </w:t>
      </w:r>
      <w:r w:rsidR="007916A8" w:rsidRPr="004E6C52">
        <w:rPr>
          <w:rFonts w:ascii="Calibri" w:hAnsi="Calibri" w:cs="Calibri"/>
        </w:rPr>
        <w:t xml:space="preserve">at half density </w:t>
      </w:r>
      <w:r w:rsidR="003C69DD" w:rsidRPr="004E6C52">
        <w:rPr>
          <w:rFonts w:ascii="Calibri" w:hAnsi="Calibri" w:cs="Calibri"/>
        </w:rPr>
        <w:t xml:space="preserve">on fresh matrix </w:t>
      </w:r>
      <w:r w:rsidR="004D0380" w:rsidRPr="004E6C52">
        <w:rPr>
          <w:rFonts w:ascii="Calibri" w:hAnsi="Calibri" w:cs="Calibri"/>
        </w:rPr>
        <w:t>result</w:t>
      </w:r>
      <w:r w:rsidR="00C82F84" w:rsidRPr="004E6C52">
        <w:rPr>
          <w:rFonts w:ascii="Calibri" w:hAnsi="Calibri" w:cs="Calibri"/>
        </w:rPr>
        <w:t>ed</w:t>
      </w:r>
      <w:r w:rsidR="004D0380" w:rsidRPr="004E6C52">
        <w:rPr>
          <w:rFonts w:ascii="Calibri" w:hAnsi="Calibri" w:cs="Calibri"/>
        </w:rPr>
        <w:t xml:space="preserve"> in</w:t>
      </w:r>
      <w:r w:rsidR="00F346CC" w:rsidRPr="004E6C52">
        <w:rPr>
          <w:rFonts w:ascii="Calibri" w:hAnsi="Calibri" w:cs="Calibri"/>
        </w:rPr>
        <w:t xml:space="preserve"> higher PDX1 and NKX6.1 in </w:t>
      </w:r>
      <w:proofErr w:type="spellStart"/>
      <w:r w:rsidR="00F346CC" w:rsidRPr="004E6C52">
        <w:rPr>
          <w:rFonts w:ascii="Calibri" w:hAnsi="Calibri" w:cs="Calibri"/>
        </w:rPr>
        <w:t>hPSC</w:t>
      </w:r>
      <w:proofErr w:type="spellEnd"/>
      <w:r w:rsidR="00F346CC" w:rsidRPr="004E6C52">
        <w:rPr>
          <w:rFonts w:ascii="Calibri" w:hAnsi="Calibri" w:cs="Calibri"/>
        </w:rPr>
        <w:t xml:space="preserve">-derived pancreatic progenitors. </w:t>
      </w:r>
    </w:p>
    <w:p w14:paraId="038E9D62" w14:textId="77777777" w:rsidR="00F94554" w:rsidRPr="004E6C52" w:rsidRDefault="00F94554" w:rsidP="004E6C52">
      <w:pPr>
        <w:jc w:val="both"/>
        <w:rPr>
          <w:rFonts w:ascii="Calibri" w:hAnsi="Calibri" w:cs="Calibri"/>
        </w:rPr>
      </w:pPr>
    </w:p>
    <w:p w14:paraId="483E4BD1" w14:textId="2F5C341A" w:rsidR="00C101F8" w:rsidRPr="004E6C52" w:rsidRDefault="007618A9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 xml:space="preserve">Although </w:t>
      </w:r>
      <w:r w:rsidR="0033518E" w:rsidRPr="004E6C52">
        <w:rPr>
          <w:rFonts w:ascii="Calibri" w:hAnsi="Calibri" w:cs="Calibri"/>
        </w:rPr>
        <w:t>the</w:t>
      </w:r>
      <w:r w:rsidRPr="004E6C52">
        <w:rPr>
          <w:rFonts w:ascii="Calibri" w:hAnsi="Calibri" w:cs="Calibri"/>
        </w:rPr>
        <w:t xml:space="preserve"> growth factor cocktail for each stage is highly similar to </w:t>
      </w:r>
      <w:r w:rsidR="00E50BC5" w:rsidRPr="004E6C52">
        <w:rPr>
          <w:rFonts w:ascii="Calibri" w:hAnsi="Calibri" w:cs="Calibri"/>
        </w:rPr>
        <w:t>P1-ND</w:t>
      </w:r>
      <w:r w:rsidR="002750BA" w:rsidRPr="004E6C52">
        <w:rPr>
          <w:rFonts w:ascii="Calibri" w:hAnsi="Calibri" w:cs="Calibri"/>
        </w:rPr>
        <w:fldChar w:fldCharType="begin">
          <w:fldData xml:space="preserve">PEVuZE5vdGU+PENpdGU+PEF1dGhvcj5Ob3N0cm88L0F1dGhvcj48WWVhcj4yMDE1PC9ZZWFyPjxS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Ob3N0cm88L0F1dGhvcj48WWVhcj4yMDE1PC9ZZWFyPjxS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2750BA" w:rsidRPr="004E6C52">
        <w:rPr>
          <w:rFonts w:ascii="Calibri" w:hAnsi="Calibri" w:cs="Calibri"/>
        </w:rPr>
      </w:r>
      <w:r w:rsidR="002750BA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27</w:t>
      </w:r>
      <w:r w:rsidR="002750BA" w:rsidRPr="004E6C52">
        <w:rPr>
          <w:rFonts w:ascii="Calibri" w:hAnsi="Calibri" w:cs="Calibri"/>
        </w:rPr>
        <w:fldChar w:fldCharType="end"/>
      </w:r>
      <w:r w:rsidRPr="004E6C52">
        <w:rPr>
          <w:rFonts w:ascii="Calibri" w:hAnsi="Calibri" w:cs="Calibri"/>
        </w:rPr>
        <w:t xml:space="preserve">, </w:t>
      </w:r>
      <w:r w:rsidR="0033518E" w:rsidRPr="004E6C52">
        <w:rPr>
          <w:rFonts w:ascii="Calibri" w:hAnsi="Calibri" w:cs="Calibri"/>
        </w:rPr>
        <w:t>it has been</w:t>
      </w:r>
      <w:r w:rsidRPr="004E6C52">
        <w:rPr>
          <w:rFonts w:ascii="Calibri" w:hAnsi="Calibri" w:cs="Calibri"/>
        </w:rPr>
        <w:t xml:space="preserve"> </w:t>
      </w:r>
      <w:r w:rsidR="00CD36A2" w:rsidRPr="004E6C52">
        <w:rPr>
          <w:rFonts w:ascii="Calibri" w:hAnsi="Calibri" w:cs="Calibri"/>
        </w:rPr>
        <w:t>show</w:t>
      </w:r>
      <w:r w:rsidR="0033518E" w:rsidRPr="004E6C52">
        <w:rPr>
          <w:rFonts w:ascii="Calibri" w:hAnsi="Calibri" w:cs="Calibri"/>
        </w:rPr>
        <w:t>n</w:t>
      </w:r>
      <w:r w:rsidR="00CD36A2" w:rsidRPr="004E6C52">
        <w:rPr>
          <w:rFonts w:ascii="Calibri" w:hAnsi="Calibri" w:cs="Calibri"/>
        </w:rPr>
        <w:t xml:space="preserve"> that a </w:t>
      </w:r>
      <w:r w:rsidR="0033518E" w:rsidRPr="004E6C52">
        <w:rPr>
          <w:rFonts w:ascii="Calibri" w:hAnsi="Calibri" w:cs="Calibri"/>
        </w:rPr>
        <w:t>more extended</w:t>
      </w:r>
      <w:r w:rsidR="00CD36A2" w:rsidRPr="004E6C52">
        <w:rPr>
          <w:rFonts w:ascii="Calibri" w:hAnsi="Calibri" w:cs="Calibri"/>
        </w:rPr>
        <w:t xml:space="preserve"> </w:t>
      </w:r>
      <w:r w:rsidR="0033518E" w:rsidRPr="004E6C52">
        <w:rPr>
          <w:rFonts w:ascii="Calibri" w:hAnsi="Calibri" w:cs="Calibri"/>
        </w:rPr>
        <w:t>S</w:t>
      </w:r>
      <w:r w:rsidR="00CD36A2" w:rsidRPr="004E6C52">
        <w:rPr>
          <w:rFonts w:ascii="Calibri" w:hAnsi="Calibri" w:cs="Calibri"/>
        </w:rPr>
        <w:t xml:space="preserve">tage 3 treatment </w:t>
      </w:r>
      <w:r w:rsidR="0033518E" w:rsidRPr="004E6C52">
        <w:rPr>
          <w:rFonts w:ascii="Calibri" w:hAnsi="Calibri" w:cs="Calibri"/>
        </w:rPr>
        <w:t>i</w:t>
      </w:r>
      <w:r w:rsidR="00CD36A2" w:rsidRPr="004E6C52">
        <w:rPr>
          <w:rFonts w:ascii="Calibri" w:hAnsi="Calibri" w:cs="Calibri"/>
        </w:rPr>
        <w:t>nclud</w:t>
      </w:r>
      <w:r w:rsidR="0033518E" w:rsidRPr="004E6C52">
        <w:rPr>
          <w:rFonts w:ascii="Calibri" w:hAnsi="Calibri" w:cs="Calibri"/>
        </w:rPr>
        <w:t>ing</w:t>
      </w:r>
      <w:r w:rsidR="00CD36A2" w:rsidRPr="004E6C52">
        <w:rPr>
          <w:rFonts w:ascii="Calibri" w:hAnsi="Calibri" w:cs="Calibri"/>
        </w:rPr>
        <w:t xml:space="preserve"> FGF </w:t>
      </w:r>
      <w:r w:rsidR="00000A01" w:rsidRPr="004E6C52">
        <w:rPr>
          <w:rFonts w:ascii="Calibri" w:hAnsi="Calibri" w:cs="Calibri"/>
        </w:rPr>
        <w:t xml:space="preserve">and </w:t>
      </w:r>
      <w:r w:rsidR="00CD36A2" w:rsidRPr="004E6C52">
        <w:rPr>
          <w:rFonts w:ascii="Calibri" w:hAnsi="Calibri" w:cs="Calibri"/>
        </w:rPr>
        <w:t>retinoid signaling</w:t>
      </w:r>
      <w:r w:rsidR="00B41180" w:rsidRPr="004E6C52">
        <w:rPr>
          <w:rFonts w:ascii="Calibri" w:hAnsi="Calibri" w:cs="Calibri"/>
        </w:rPr>
        <w:t xml:space="preserve"> and BMP</w:t>
      </w:r>
      <w:r w:rsidR="00000A01" w:rsidRPr="004E6C52">
        <w:rPr>
          <w:rFonts w:ascii="Calibri" w:hAnsi="Calibri" w:cs="Calibri"/>
        </w:rPr>
        <w:t xml:space="preserve"> and</w:t>
      </w:r>
      <w:r w:rsidR="00B41180" w:rsidRPr="004E6C52">
        <w:rPr>
          <w:rFonts w:ascii="Calibri" w:hAnsi="Calibri" w:cs="Calibri"/>
        </w:rPr>
        <w:t xml:space="preserve"> hedgehog inhibition</w:t>
      </w:r>
      <w:r w:rsidR="00CD36A2" w:rsidRPr="004E6C52">
        <w:rPr>
          <w:rFonts w:ascii="Calibri" w:hAnsi="Calibri" w:cs="Calibri"/>
        </w:rPr>
        <w:t xml:space="preserve"> increases NKX6.1 expression, which is in contrast to </w:t>
      </w:r>
      <w:r w:rsidRPr="004E6C52">
        <w:rPr>
          <w:rFonts w:ascii="Calibri" w:hAnsi="Calibri" w:cs="Calibri"/>
        </w:rPr>
        <w:t>Nostro et al.</w:t>
      </w:r>
      <w:r w:rsidR="007D1F7A" w:rsidRPr="004E6C52">
        <w:rPr>
          <w:rFonts w:ascii="Calibri" w:hAnsi="Calibri" w:cs="Calibri"/>
        </w:rPr>
        <w:t>'</w:t>
      </w:r>
      <w:r w:rsidRPr="004E6C52">
        <w:rPr>
          <w:rFonts w:ascii="Calibri" w:hAnsi="Calibri" w:cs="Calibri"/>
        </w:rPr>
        <w:t>s findings</w:t>
      </w:r>
      <w:r w:rsidR="00DC377B" w:rsidRPr="004E6C52">
        <w:rPr>
          <w:rFonts w:ascii="Calibri" w:hAnsi="Calibri" w:cs="Calibri"/>
        </w:rPr>
        <w:fldChar w:fldCharType="begin">
          <w:fldData xml:space="preserve">PEVuZE5vdGU+PENpdGU+PEF1dGhvcj5Ob3N0cm88L0F1dGhvcj48WWVhcj4yMDE1PC9ZZWFyPjxS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Ob3N0cm88L0F1dGhvcj48WWVhcj4yMDE1PC9ZZWFyPjxS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DC377B" w:rsidRPr="004E6C52">
        <w:rPr>
          <w:rFonts w:ascii="Calibri" w:hAnsi="Calibri" w:cs="Calibri"/>
        </w:rPr>
      </w:r>
      <w:r w:rsidR="00DC377B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27</w:t>
      </w:r>
      <w:r w:rsidR="00DC377B" w:rsidRPr="004E6C52">
        <w:rPr>
          <w:rFonts w:ascii="Calibri" w:hAnsi="Calibri" w:cs="Calibri"/>
        </w:rPr>
        <w:fldChar w:fldCharType="end"/>
      </w:r>
      <w:r w:rsidRPr="004E6C52">
        <w:rPr>
          <w:rFonts w:ascii="Calibri" w:hAnsi="Calibri" w:cs="Calibri"/>
        </w:rPr>
        <w:t>.</w:t>
      </w:r>
      <w:r w:rsidR="003D3E26" w:rsidRPr="004E6C52">
        <w:rPr>
          <w:rFonts w:ascii="Calibri" w:hAnsi="Calibri" w:cs="Calibri"/>
        </w:rPr>
        <w:t xml:space="preserve"> </w:t>
      </w:r>
      <w:r w:rsidR="00B41180" w:rsidRPr="004E6C52">
        <w:rPr>
          <w:rFonts w:ascii="Calibri" w:hAnsi="Calibri" w:cs="Calibri"/>
        </w:rPr>
        <w:t xml:space="preserve">While </w:t>
      </w:r>
      <w:r w:rsidR="00DD1E1C" w:rsidRPr="004E6C52">
        <w:rPr>
          <w:rFonts w:ascii="Calibri" w:hAnsi="Calibri" w:cs="Calibri"/>
        </w:rPr>
        <w:t xml:space="preserve">PDX1 expression in the pancreas during embryonic development is positively regulated by </w:t>
      </w:r>
      <w:r w:rsidR="00362B44" w:rsidRPr="004E6C52">
        <w:rPr>
          <w:rFonts w:ascii="Calibri" w:hAnsi="Calibri" w:cs="Calibri"/>
        </w:rPr>
        <w:t xml:space="preserve">FGF and </w:t>
      </w:r>
      <w:r w:rsidR="00DD1E1C" w:rsidRPr="004E6C52">
        <w:rPr>
          <w:rFonts w:ascii="Calibri" w:hAnsi="Calibri" w:cs="Calibri"/>
        </w:rPr>
        <w:t>retinoid signaling</w:t>
      </w:r>
      <w:r w:rsidR="006077FF" w:rsidRPr="004E6C52">
        <w:rPr>
          <w:rFonts w:ascii="Calibri" w:hAnsi="Calibri" w:cs="Calibri"/>
        </w:rPr>
        <w:t xml:space="preserve"> and</w:t>
      </w:r>
      <w:r w:rsidR="00362B44" w:rsidRPr="004E6C52">
        <w:rPr>
          <w:rFonts w:ascii="Calibri" w:hAnsi="Calibri" w:cs="Calibri"/>
        </w:rPr>
        <w:t xml:space="preserve"> BMP and hedgehog inhibition</w:t>
      </w:r>
      <w:r w:rsidR="00362B44" w:rsidRPr="004E6C52">
        <w:rPr>
          <w:rFonts w:ascii="Calibri" w:hAnsi="Calibri" w:cs="Calibri"/>
        </w:rPr>
        <w:fldChar w:fldCharType="begin">
          <w:fldData xml:space="preserve">PEVuZE5vdGU+PENpdGU+PEF1dGhvcj5NZm9wb3U8L0F1dGhvcj48WWVhcj4yMDEwPC9ZZWFyPjxS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NZm9wb3U8L0F1dGhvcj48WWVhcj4yMDEwPC9ZZWFyPjxS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362B44" w:rsidRPr="004E6C52">
        <w:rPr>
          <w:rFonts w:ascii="Calibri" w:hAnsi="Calibri" w:cs="Calibri"/>
        </w:rPr>
      </w:r>
      <w:r w:rsidR="00362B44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27,29,30</w:t>
      </w:r>
      <w:r w:rsidR="00362B44" w:rsidRPr="004E6C52">
        <w:rPr>
          <w:rFonts w:ascii="Calibri" w:hAnsi="Calibri" w:cs="Calibri"/>
        </w:rPr>
        <w:fldChar w:fldCharType="end"/>
      </w:r>
      <w:r w:rsidR="00B41180" w:rsidRPr="004E6C52">
        <w:rPr>
          <w:rFonts w:ascii="Calibri" w:hAnsi="Calibri" w:cs="Calibri"/>
        </w:rPr>
        <w:t xml:space="preserve">, </w:t>
      </w:r>
      <w:r w:rsidR="006077FF" w:rsidRPr="004E6C52">
        <w:rPr>
          <w:rFonts w:ascii="Calibri" w:hAnsi="Calibri" w:cs="Calibri"/>
        </w:rPr>
        <w:t>the present</w:t>
      </w:r>
      <w:r w:rsidR="00B41180" w:rsidRPr="004E6C52">
        <w:rPr>
          <w:rFonts w:ascii="Calibri" w:hAnsi="Calibri" w:cs="Calibri"/>
        </w:rPr>
        <w:t xml:space="preserve"> results demonstrated th</w:t>
      </w:r>
      <w:r w:rsidR="00C93AA4" w:rsidRPr="004E6C52">
        <w:rPr>
          <w:rFonts w:ascii="Calibri" w:hAnsi="Calibri" w:cs="Calibri"/>
        </w:rPr>
        <w:t>e extension of this signaling cocktail</w:t>
      </w:r>
      <w:r w:rsidR="00B41180" w:rsidRPr="004E6C52">
        <w:rPr>
          <w:rFonts w:ascii="Calibri" w:hAnsi="Calibri" w:cs="Calibri"/>
        </w:rPr>
        <w:t xml:space="preserve"> </w:t>
      </w:r>
      <w:r w:rsidR="00DC377B" w:rsidRPr="004E6C52">
        <w:rPr>
          <w:rFonts w:ascii="Calibri" w:hAnsi="Calibri" w:cs="Calibri"/>
        </w:rPr>
        <w:t xml:space="preserve">also </w:t>
      </w:r>
      <w:r w:rsidR="00B41180" w:rsidRPr="004E6C52">
        <w:rPr>
          <w:rFonts w:ascii="Calibri" w:hAnsi="Calibri" w:cs="Calibri"/>
        </w:rPr>
        <w:t>upregulates NKX6.1.</w:t>
      </w:r>
      <w:r w:rsidR="00C101F8" w:rsidRPr="004E6C52">
        <w:rPr>
          <w:rFonts w:ascii="Calibri" w:hAnsi="Calibri" w:cs="Calibri"/>
        </w:rPr>
        <w:t xml:space="preserve"> </w:t>
      </w:r>
      <w:r w:rsidR="00B41180" w:rsidRPr="004E6C52">
        <w:rPr>
          <w:rFonts w:ascii="Calibri" w:hAnsi="Calibri" w:cs="Calibri"/>
        </w:rPr>
        <w:t xml:space="preserve">Nevertheless, the effect of an extended </w:t>
      </w:r>
      <w:r w:rsidR="00C93AA4" w:rsidRPr="004E6C52">
        <w:rPr>
          <w:rFonts w:ascii="Calibri" w:hAnsi="Calibri" w:cs="Calibri"/>
        </w:rPr>
        <w:t>S</w:t>
      </w:r>
      <w:r w:rsidR="00B41180" w:rsidRPr="004E6C52">
        <w:rPr>
          <w:rFonts w:ascii="Calibri" w:hAnsi="Calibri" w:cs="Calibri"/>
        </w:rPr>
        <w:t xml:space="preserve">tage 3 treatment was aided by dissociation and replating of endodermal cells that </w:t>
      </w:r>
      <w:r w:rsidR="00C101F8" w:rsidRPr="004E6C52">
        <w:rPr>
          <w:rFonts w:ascii="Calibri" w:hAnsi="Calibri" w:cs="Calibri"/>
        </w:rPr>
        <w:t>led to increased PDX1 and NKX6.1 expression.</w:t>
      </w:r>
      <w:r w:rsidR="00783FF7" w:rsidRPr="004E6C52">
        <w:rPr>
          <w:rFonts w:ascii="Calibri" w:hAnsi="Calibri" w:cs="Calibri"/>
        </w:rPr>
        <w:t xml:space="preserve"> Furthermore, </w:t>
      </w:r>
      <w:r w:rsidR="00C93AA4" w:rsidRPr="004E6C52">
        <w:rPr>
          <w:rFonts w:ascii="Calibri" w:hAnsi="Calibri" w:cs="Calibri"/>
        </w:rPr>
        <w:t>this</w:t>
      </w:r>
      <w:r w:rsidR="00783FF7" w:rsidRPr="004E6C52">
        <w:rPr>
          <w:rFonts w:ascii="Calibri" w:hAnsi="Calibri" w:cs="Calibri"/>
        </w:rPr>
        <w:t xml:space="preserve"> method (P2-D) also increased SOX9-expressing cells in </w:t>
      </w:r>
      <w:proofErr w:type="spellStart"/>
      <w:r w:rsidR="00783FF7" w:rsidRPr="004E6C52">
        <w:rPr>
          <w:rFonts w:ascii="Calibri" w:hAnsi="Calibri" w:cs="Calibri"/>
        </w:rPr>
        <w:t>hPSC</w:t>
      </w:r>
      <w:proofErr w:type="spellEnd"/>
      <w:r w:rsidR="00783FF7" w:rsidRPr="004E6C52">
        <w:rPr>
          <w:rFonts w:ascii="Calibri" w:hAnsi="Calibri" w:cs="Calibri"/>
        </w:rPr>
        <w:t xml:space="preserve">-derived pancreatic progenitors, in addition to the proportion of proliferative NKX6.1+ cells that co-express </w:t>
      </w:r>
      <w:r w:rsidR="00803BCA" w:rsidRPr="004E6C52">
        <w:rPr>
          <w:rFonts w:ascii="Calibri" w:hAnsi="Calibri" w:cs="Calibri"/>
        </w:rPr>
        <w:t xml:space="preserve">the </w:t>
      </w:r>
      <w:r w:rsidR="00783FF7" w:rsidRPr="004E6C52">
        <w:rPr>
          <w:rFonts w:ascii="Calibri" w:hAnsi="Calibri" w:cs="Calibri"/>
        </w:rPr>
        <w:t>proliferation marker</w:t>
      </w:r>
      <w:r w:rsidR="00803BCA" w:rsidRPr="004E6C52">
        <w:rPr>
          <w:rFonts w:ascii="Calibri" w:hAnsi="Calibri" w:cs="Calibri"/>
        </w:rPr>
        <w:t xml:space="preserve"> Ki67. </w:t>
      </w:r>
    </w:p>
    <w:p w14:paraId="47C3E79F" w14:textId="77777777" w:rsidR="00C93AA4" w:rsidRPr="004E6C52" w:rsidRDefault="00C93AA4" w:rsidP="004E6C52">
      <w:pPr>
        <w:jc w:val="both"/>
        <w:rPr>
          <w:rFonts w:ascii="Calibri" w:hAnsi="Calibri" w:cs="Calibri"/>
        </w:rPr>
      </w:pPr>
    </w:p>
    <w:p w14:paraId="4C452F32" w14:textId="545CA0F4" w:rsidR="00D02A9F" w:rsidRPr="004E6C52" w:rsidRDefault="00DE3FCB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>Another crucial factor affecti</w:t>
      </w:r>
      <w:r w:rsidR="00B41180" w:rsidRPr="004E6C52">
        <w:rPr>
          <w:rFonts w:ascii="Calibri" w:hAnsi="Calibri" w:cs="Calibri"/>
        </w:rPr>
        <w:t xml:space="preserve">ng </w:t>
      </w:r>
      <w:r w:rsidR="00B221C6" w:rsidRPr="004E6C52">
        <w:rPr>
          <w:rFonts w:ascii="Calibri" w:hAnsi="Calibri" w:cs="Calibri"/>
        </w:rPr>
        <w:t xml:space="preserve">the </w:t>
      </w:r>
      <w:r w:rsidR="00B41180" w:rsidRPr="004E6C52">
        <w:rPr>
          <w:rFonts w:ascii="Calibri" w:hAnsi="Calibri" w:cs="Calibri"/>
        </w:rPr>
        <w:t>efficiency of differentiation</w:t>
      </w:r>
      <w:r w:rsidRPr="004E6C52">
        <w:rPr>
          <w:rFonts w:ascii="Calibri" w:hAnsi="Calibri" w:cs="Calibri"/>
        </w:rPr>
        <w:t xml:space="preserve"> was the availability of fresh </w:t>
      </w:r>
      <w:r w:rsidR="00B221C6" w:rsidRPr="004E6C52">
        <w:rPr>
          <w:rFonts w:ascii="Calibri" w:hAnsi="Calibri" w:cs="Calibri"/>
        </w:rPr>
        <w:t>membrane</w:t>
      </w:r>
      <w:r w:rsidRPr="004E6C52">
        <w:rPr>
          <w:rFonts w:ascii="Calibri" w:hAnsi="Calibri" w:cs="Calibri"/>
        </w:rPr>
        <w:t xml:space="preserve"> matrix to the dissociated cells. </w:t>
      </w:r>
      <w:r w:rsidR="00B221C6" w:rsidRPr="004E6C52">
        <w:rPr>
          <w:rFonts w:ascii="Calibri" w:hAnsi="Calibri" w:cs="Calibri"/>
        </w:rPr>
        <w:t>The e</w:t>
      </w:r>
      <w:r w:rsidRPr="004E6C52">
        <w:rPr>
          <w:rFonts w:ascii="Calibri" w:hAnsi="Calibri" w:cs="Calibri"/>
        </w:rPr>
        <w:t xml:space="preserve">xtracellular matrix components have been previously demonstrated </w:t>
      </w:r>
      <w:r w:rsidR="00B37E90" w:rsidRPr="004E6C52">
        <w:rPr>
          <w:rFonts w:ascii="Calibri" w:hAnsi="Calibri" w:cs="Calibri"/>
        </w:rPr>
        <w:t xml:space="preserve">to </w:t>
      </w:r>
      <w:r w:rsidR="00B221C6" w:rsidRPr="004E6C52">
        <w:rPr>
          <w:rFonts w:ascii="Calibri" w:hAnsi="Calibri" w:cs="Calibri"/>
        </w:rPr>
        <w:t>regulate</w:t>
      </w:r>
      <w:r w:rsidR="008E3AD7" w:rsidRPr="004E6C52">
        <w:rPr>
          <w:rFonts w:ascii="Calibri" w:hAnsi="Calibri" w:cs="Calibri"/>
        </w:rPr>
        <w:t xml:space="preserve"> stem cell fate specification</w:t>
      </w:r>
      <w:r w:rsidR="00613B63" w:rsidRPr="004E6C52">
        <w:rPr>
          <w:rFonts w:ascii="Calibri" w:hAnsi="Calibri" w:cs="Calibri"/>
        </w:rPr>
        <w:fldChar w:fldCharType="begin">
          <w:fldData xml:space="preserve">PEVuZE5vdGU+PENpdGU+PEF1dGhvcj5HYXR0YXp6bzwvQXV0aG9yPjxZZWFyPjIwMTQ8L1llYXI+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HYXR0YXp6bzwvQXV0aG9yPjxZZWFyPjIwMTQ8L1llYXI+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613B63" w:rsidRPr="004E6C52">
        <w:rPr>
          <w:rFonts w:ascii="Calibri" w:hAnsi="Calibri" w:cs="Calibri"/>
        </w:rPr>
      </w:r>
      <w:r w:rsidR="00613B63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31,32</w:t>
      </w:r>
      <w:r w:rsidR="00613B63" w:rsidRPr="004E6C52">
        <w:rPr>
          <w:rFonts w:ascii="Calibri" w:hAnsi="Calibri" w:cs="Calibri"/>
        </w:rPr>
        <w:fldChar w:fldCharType="end"/>
      </w:r>
      <w:r w:rsidR="008E3AD7" w:rsidRPr="004E6C52">
        <w:rPr>
          <w:rFonts w:ascii="Calibri" w:hAnsi="Calibri" w:cs="Calibri"/>
        </w:rPr>
        <w:t xml:space="preserve">. </w:t>
      </w:r>
      <w:r w:rsidR="00B12D03" w:rsidRPr="004E6C52">
        <w:rPr>
          <w:rFonts w:ascii="Calibri" w:hAnsi="Calibri" w:cs="Calibri"/>
        </w:rPr>
        <w:t xml:space="preserve">Overall, </w:t>
      </w:r>
      <w:r w:rsidR="00A10AFE" w:rsidRPr="004E6C52">
        <w:rPr>
          <w:rFonts w:ascii="Calibri" w:hAnsi="Calibri" w:cs="Calibri"/>
        </w:rPr>
        <w:t xml:space="preserve">the favorable effects of </w:t>
      </w:r>
      <w:r w:rsidR="00222F92" w:rsidRPr="004E6C52">
        <w:rPr>
          <w:rFonts w:ascii="Calibri" w:hAnsi="Calibri" w:cs="Calibri"/>
        </w:rPr>
        <w:t>extracellular matrix comp</w:t>
      </w:r>
      <w:r w:rsidR="00A94C58" w:rsidRPr="004E6C52">
        <w:rPr>
          <w:rFonts w:ascii="Calibri" w:hAnsi="Calibri" w:cs="Calibri"/>
        </w:rPr>
        <w:t>o</w:t>
      </w:r>
      <w:r w:rsidR="00222F92" w:rsidRPr="004E6C52">
        <w:rPr>
          <w:rFonts w:ascii="Calibri" w:hAnsi="Calibri" w:cs="Calibri"/>
        </w:rPr>
        <w:t xml:space="preserve">nents </w:t>
      </w:r>
      <w:r w:rsidR="00A94C58" w:rsidRPr="004E6C52">
        <w:rPr>
          <w:rFonts w:ascii="Calibri" w:hAnsi="Calibri" w:cs="Calibri"/>
        </w:rPr>
        <w:t>on pancreatic development</w:t>
      </w:r>
      <w:r w:rsidR="003C250A" w:rsidRPr="004E6C52">
        <w:rPr>
          <w:rFonts w:ascii="Calibri" w:hAnsi="Calibri" w:cs="Calibri"/>
        </w:rPr>
        <w:t xml:space="preserve"> have </w:t>
      </w:r>
      <w:r w:rsidR="005B0898" w:rsidRPr="004E6C52">
        <w:rPr>
          <w:rFonts w:ascii="Calibri" w:hAnsi="Calibri" w:cs="Calibri"/>
        </w:rPr>
        <w:t>been recorded</w:t>
      </w:r>
      <w:r w:rsidR="00DD198A" w:rsidRPr="004E6C52">
        <w:rPr>
          <w:rFonts w:ascii="Calibri" w:hAnsi="Calibri" w:cs="Calibri"/>
        </w:rPr>
        <w:fldChar w:fldCharType="begin">
          <w:fldData xml:space="preserve">PEVuZE5vdGU+PENpdGU+PEF1dGhvcj5TaGloPC9BdXRob3I+PFllYXI+MjAxNjwvWWVhcj48UmVj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TaGloPC9BdXRob3I+PFllYXI+MjAxNjwvWWVhcj48UmVj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DD198A" w:rsidRPr="004E6C52">
        <w:rPr>
          <w:rFonts w:ascii="Calibri" w:hAnsi="Calibri" w:cs="Calibri"/>
        </w:rPr>
      </w:r>
      <w:r w:rsidR="00DD198A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33-35</w:t>
      </w:r>
      <w:r w:rsidR="00DD198A" w:rsidRPr="004E6C52">
        <w:rPr>
          <w:rFonts w:ascii="Calibri" w:hAnsi="Calibri" w:cs="Calibri"/>
        </w:rPr>
        <w:fldChar w:fldCharType="end"/>
      </w:r>
      <w:r w:rsidR="005B0898" w:rsidRPr="004E6C52">
        <w:rPr>
          <w:rFonts w:ascii="Calibri" w:hAnsi="Calibri" w:cs="Calibri"/>
        </w:rPr>
        <w:t xml:space="preserve">, particularly for </w:t>
      </w:r>
      <w:r w:rsidR="000404E6" w:rsidRPr="004E6C52">
        <w:rPr>
          <w:rFonts w:ascii="Calibri" w:hAnsi="Calibri" w:cs="Calibri"/>
        </w:rPr>
        <w:t>the membrane matrix</w:t>
      </w:r>
      <w:r w:rsidR="005B0898" w:rsidRPr="004E6C52">
        <w:rPr>
          <w:rFonts w:ascii="Calibri" w:hAnsi="Calibri" w:cs="Calibri"/>
        </w:rPr>
        <w:t>, which, along with laminin, was shown to have a pro-endocrine effect on pancreatic lineage cells</w:t>
      </w:r>
      <w:r w:rsidR="00A22FB4" w:rsidRPr="004E6C52">
        <w:rPr>
          <w:rFonts w:ascii="Calibri" w:hAnsi="Calibri" w:cs="Calibri"/>
        </w:rPr>
        <w:fldChar w:fldCharType="begin">
          <w:fldData xml:space="preserve">PEVuZE5vdGU+PENpdGU+PEF1dGhvcj5Cb3JldHRpPC9BdXRob3I+PFllYXI+MjAwODwvWWVhcj48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Cb3JldHRpPC9BdXRob3I+PFllYXI+MjAwODwvWWVhcj48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A22FB4" w:rsidRPr="004E6C52">
        <w:rPr>
          <w:rFonts w:ascii="Calibri" w:hAnsi="Calibri" w:cs="Calibri"/>
        </w:rPr>
      </w:r>
      <w:r w:rsidR="00A22FB4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36</w:t>
      </w:r>
      <w:r w:rsidR="00A22FB4" w:rsidRPr="004E6C52">
        <w:rPr>
          <w:rFonts w:ascii="Calibri" w:hAnsi="Calibri" w:cs="Calibri"/>
        </w:rPr>
        <w:fldChar w:fldCharType="end"/>
      </w:r>
      <w:r w:rsidR="005B0898" w:rsidRPr="004E6C52">
        <w:rPr>
          <w:rFonts w:ascii="Calibri" w:hAnsi="Calibri" w:cs="Calibri"/>
        </w:rPr>
        <w:t xml:space="preserve">. Therefore, replating endodermal cells on fresh </w:t>
      </w:r>
      <w:r w:rsidR="000404E6" w:rsidRPr="004E6C52">
        <w:rPr>
          <w:rFonts w:ascii="Calibri" w:hAnsi="Calibri" w:cs="Calibri"/>
        </w:rPr>
        <w:t>membrane matrix</w:t>
      </w:r>
      <w:r w:rsidR="005B0898" w:rsidRPr="004E6C52">
        <w:rPr>
          <w:rFonts w:ascii="Calibri" w:hAnsi="Calibri" w:cs="Calibri"/>
        </w:rPr>
        <w:t xml:space="preserve"> may have enhanced NKX6.1 expression in </w:t>
      </w:r>
      <w:proofErr w:type="spellStart"/>
      <w:r w:rsidR="005B0898" w:rsidRPr="004E6C52">
        <w:rPr>
          <w:rFonts w:ascii="Calibri" w:hAnsi="Calibri" w:cs="Calibri"/>
        </w:rPr>
        <w:t>hPSC</w:t>
      </w:r>
      <w:proofErr w:type="spellEnd"/>
      <w:r w:rsidR="005B0898" w:rsidRPr="004E6C52">
        <w:rPr>
          <w:rFonts w:ascii="Calibri" w:hAnsi="Calibri" w:cs="Calibri"/>
        </w:rPr>
        <w:t>-derived pancreatic progenitors.</w:t>
      </w:r>
    </w:p>
    <w:p w14:paraId="0E3DC83D" w14:textId="77777777" w:rsidR="000404E6" w:rsidRPr="004E6C52" w:rsidRDefault="000404E6" w:rsidP="004E6C52">
      <w:pPr>
        <w:jc w:val="both"/>
        <w:rPr>
          <w:rFonts w:ascii="Calibri" w:hAnsi="Calibri" w:cs="Calibri"/>
        </w:rPr>
      </w:pPr>
    </w:p>
    <w:p w14:paraId="6F9A7C6F" w14:textId="636A6FBB" w:rsidR="00BA73EA" w:rsidRPr="004E6C52" w:rsidRDefault="00EE3AF9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 xml:space="preserve">The </w:t>
      </w:r>
      <w:r w:rsidR="00D02A9F" w:rsidRPr="004E6C52">
        <w:rPr>
          <w:rFonts w:ascii="Calibri" w:hAnsi="Calibri" w:cs="Calibri"/>
        </w:rPr>
        <w:t xml:space="preserve">cell density </w:t>
      </w:r>
      <w:r w:rsidR="009E0A0D" w:rsidRPr="004E6C52">
        <w:rPr>
          <w:rFonts w:ascii="Calibri" w:hAnsi="Calibri" w:cs="Calibri"/>
        </w:rPr>
        <w:t>of differentiating cel</w:t>
      </w:r>
      <w:r w:rsidR="00634C24" w:rsidRPr="004E6C52">
        <w:rPr>
          <w:rFonts w:ascii="Calibri" w:hAnsi="Calibri" w:cs="Calibri"/>
        </w:rPr>
        <w:t xml:space="preserve">ls also controls gene expression. </w:t>
      </w:r>
      <w:r w:rsidR="00BC2783" w:rsidRPr="004E6C52">
        <w:rPr>
          <w:rFonts w:ascii="Calibri" w:hAnsi="Calibri" w:cs="Calibri"/>
        </w:rPr>
        <w:t xml:space="preserve">Multiple studies have demonstrated the significance of cell-cell contact </w:t>
      </w:r>
      <w:r w:rsidR="00F016A6" w:rsidRPr="004E6C52">
        <w:rPr>
          <w:rFonts w:ascii="Calibri" w:hAnsi="Calibri" w:cs="Calibri"/>
        </w:rPr>
        <w:t>in regulating pancreatic development</w:t>
      </w:r>
      <w:r w:rsidR="00A22FB4" w:rsidRPr="004E6C52">
        <w:rPr>
          <w:rFonts w:ascii="Calibri" w:hAnsi="Calibri" w:cs="Calibri"/>
        </w:rPr>
        <w:fldChar w:fldCharType="begin">
          <w:fldData xml:space="preserve">PEVuZE5vdGU+PENpdGU+PEF1dGhvcj5Cb3JldHRpPC9BdXRob3I+PFllYXI+MjAwNjwvWWVhcj48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=
</w:fldData>
        </w:fldChar>
      </w:r>
      <w:r w:rsidR="000671D6" w:rsidRPr="004E6C52">
        <w:rPr>
          <w:rFonts w:ascii="Calibri" w:hAnsi="Calibri" w:cs="Calibri"/>
        </w:rPr>
        <w:instrText xml:space="preserve"> ADDIN EN.CITE </w:instrText>
      </w:r>
      <w:r w:rsidR="000671D6" w:rsidRPr="004E6C52">
        <w:rPr>
          <w:rFonts w:ascii="Calibri" w:hAnsi="Calibri" w:cs="Calibri"/>
        </w:rPr>
        <w:fldChar w:fldCharType="begin">
          <w:fldData xml:space="preserve">PEVuZE5vdGU+PENpdGU+PEF1dGhvcj5Cb3JldHRpPC9BdXRob3I+PFllYXI+MjAwNjwvWWVhcj48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=
</w:fldData>
        </w:fldChar>
      </w:r>
      <w:r w:rsidR="000671D6" w:rsidRPr="004E6C52">
        <w:rPr>
          <w:rFonts w:ascii="Calibri" w:hAnsi="Calibri" w:cs="Calibri"/>
        </w:rPr>
        <w:instrText xml:space="preserve"> ADDIN EN.CITE.DATA </w:instrText>
      </w:r>
      <w:r w:rsidR="000671D6" w:rsidRPr="004E6C52">
        <w:rPr>
          <w:rFonts w:ascii="Calibri" w:hAnsi="Calibri" w:cs="Calibri"/>
        </w:rPr>
      </w:r>
      <w:r w:rsidR="000671D6" w:rsidRPr="004E6C52">
        <w:rPr>
          <w:rFonts w:ascii="Calibri" w:hAnsi="Calibri" w:cs="Calibri"/>
        </w:rPr>
        <w:fldChar w:fldCharType="end"/>
      </w:r>
      <w:r w:rsidR="00A22FB4" w:rsidRPr="004E6C52">
        <w:rPr>
          <w:rFonts w:ascii="Calibri" w:hAnsi="Calibri" w:cs="Calibri"/>
        </w:rPr>
      </w:r>
      <w:r w:rsidR="00A22FB4" w:rsidRPr="004E6C52">
        <w:rPr>
          <w:rFonts w:ascii="Calibri" w:hAnsi="Calibri" w:cs="Calibri"/>
        </w:rPr>
        <w:fldChar w:fldCharType="separate"/>
      </w:r>
      <w:r w:rsidR="000671D6" w:rsidRPr="004E6C52">
        <w:rPr>
          <w:rFonts w:ascii="Calibri" w:hAnsi="Calibri" w:cs="Calibri"/>
          <w:noProof/>
          <w:vertAlign w:val="superscript"/>
        </w:rPr>
        <w:t>37-39</w:t>
      </w:r>
      <w:r w:rsidR="00A22FB4" w:rsidRPr="004E6C52">
        <w:rPr>
          <w:rFonts w:ascii="Calibri" w:hAnsi="Calibri" w:cs="Calibri"/>
        </w:rPr>
        <w:fldChar w:fldCharType="end"/>
      </w:r>
      <w:r w:rsidR="00F016A6" w:rsidRPr="004E6C52">
        <w:rPr>
          <w:rFonts w:ascii="Calibri" w:hAnsi="Calibri" w:cs="Calibri"/>
        </w:rPr>
        <w:t>.</w:t>
      </w:r>
      <w:r w:rsidR="00BB6FC5" w:rsidRPr="004E6C52">
        <w:rPr>
          <w:rFonts w:ascii="Calibri" w:hAnsi="Calibri" w:cs="Calibri"/>
        </w:rPr>
        <w:t xml:space="preserve"> Cellular aggregation or embryoid body formation has been shown to induce higher pancreatic endocrine gene expression than</w:t>
      </w:r>
      <w:r w:rsidR="00E8230E" w:rsidRPr="004E6C52">
        <w:rPr>
          <w:rFonts w:ascii="Calibri" w:hAnsi="Calibri" w:cs="Calibri"/>
        </w:rPr>
        <w:t xml:space="preserve"> 2D cultures</w:t>
      </w:r>
      <w:r w:rsidR="00DD198A" w:rsidRPr="004E6C52">
        <w:rPr>
          <w:rFonts w:ascii="Calibri" w:hAnsi="Calibri" w:cs="Calibri"/>
        </w:rPr>
        <w:fldChar w:fldCharType="begin">
          <w:fldData xml:space="preserve">PEVuZE5vdGU+PENpdGU+PEF1dGhvcj5Ub3lvZGE8L0F1dGhvcj48WWVhcj4yMDE1PC9ZZWFyPjxS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</w:fldData>
        </w:fldChar>
      </w:r>
      <w:r w:rsidR="00C3201D" w:rsidRPr="004E6C52">
        <w:rPr>
          <w:rFonts w:ascii="Calibri" w:hAnsi="Calibri" w:cs="Calibri"/>
        </w:rPr>
        <w:instrText xml:space="preserve"> ADDIN EN.CITE </w:instrText>
      </w:r>
      <w:r w:rsidR="00C3201D" w:rsidRPr="004E6C52">
        <w:rPr>
          <w:rFonts w:ascii="Calibri" w:hAnsi="Calibri" w:cs="Calibri"/>
        </w:rPr>
        <w:fldChar w:fldCharType="begin">
          <w:fldData xml:space="preserve">PEVuZE5vdGU+PENpdGU+PEF1dGhvcj5Ub3lvZGE8L0F1dGhvcj48WWVhcj4yMDE1PC9ZZWFyPjxS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</w:fldData>
        </w:fldChar>
      </w:r>
      <w:r w:rsidR="00C3201D" w:rsidRPr="004E6C52">
        <w:rPr>
          <w:rFonts w:ascii="Calibri" w:hAnsi="Calibri" w:cs="Calibri"/>
        </w:rPr>
        <w:instrText xml:space="preserve"> ADDIN EN.CITE.DATA </w:instrText>
      </w:r>
      <w:r w:rsidR="00C3201D" w:rsidRPr="004E6C52">
        <w:rPr>
          <w:rFonts w:ascii="Calibri" w:hAnsi="Calibri" w:cs="Calibri"/>
        </w:rPr>
      </w:r>
      <w:r w:rsidR="00C3201D" w:rsidRPr="004E6C52">
        <w:rPr>
          <w:rFonts w:ascii="Calibri" w:hAnsi="Calibri" w:cs="Calibri"/>
        </w:rPr>
        <w:fldChar w:fldCharType="end"/>
      </w:r>
      <w:r w:rsidR="00DD198A" w:rsidRPr="004E6C52">
        <w:rPr>
          <w:rFonts w:ascii="Calibri" w:hAnsi="Calibri" w:cs="Calibri"/>
        </w:rPr>
      </w:r>
      <w:r w:rsidR="00DD198A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19</w:t>
      </w:r>
      <w:r w:rsidR="00DD198A" w:rsidRPr="004E6C52">
        <w:rPr>
          <w:rFonts w:ascii="Calibri" w:hAnsi="Calibri" w:cs="Calibri"/>
        </w:rPr>
        <w:fldChar w:fldCharType="end"/>
      </w:r>
      <w:r w:rsidR="00E8230E" w:rsidRPr="004E6C52">
        <w:rPr>
          <w:rFonts w:ascii="Calibri" w:hAnsi="Calibri" w:cs="Calibri"/>
        </w:rPr>
        <w:t>.</w:t>
      </w:r>
      <w:r w:rsidR="002D6CC8" w:rsidRPr="004E6C52">
        <w:rPr>
          <w:rFonts w:ascii="Calibri" w:hAnsi="Calibri" w:cs="Calibri"/>
        </w:rPr>
        <w:t xml:space="preserve"> However, </w:t>
      </w:r>
      <w:r w:rsidR="00BB6FC5" w:rsidRPr="004E6C52">
        <w:rPr>
          <w:rFonts w:ascii="Calibri" w:hAnsi="Calibri" w:cs="Calibri"/>
        </w:rPr>
        <w:t>the</w:t>
      </w:r>
      <w:r w:rsidR="006A3110" w:rsidRPr="004E6C52">
        <w:rPr>
          <w:rFonts w:ascii="Calibri" w:hAnsi="Calibri" w:cs="Calibri"/>
        </w:rPr>
        <w:t xml:space="preserve"> results demonstrate</w:t>
      </w:r>
      <w:r w:rsidR="002D6CC8" w:rsidRPr="004E6C52">
        <w:rPr>
          <w:rFonts w:ascii="Calibri" w:hAnsi="Calibri" w:cs="Calibri"/>
        </w:rPr>
        <w:t xml:space="preserve"> that </w:t>
      </w:r>
      <w:r w:rsidR="00742CE5" w:rsidRPr="004E6C52">
        <w:rPr>
          <w:rFonts w:ascii="Calibri" w:hAnsi="Calibri" w:cs="Calibri"/>
        </w:rPr>
        <w:t xml:space="preserve">higher pancreatic expression, especially NKX6.1, </w:t>
      </w:r>
      <w:r w:rsidR="002D6CC8" w:rsidRPr="004E6C52">
        <w:rPr>
          <w:rFonts w:ascii="Calibri" w:hAnsi="Calibri" w:cs="Calibri"/>
        </w:rPr>
        <w:t xml:space="preserve">can be obtained by culturing cells in </w:t>
      </w:r>
      <w:r w:rsidR="00685396" w:rsidRPr="004E6C52">
        <w:rPr>
          <w:rFonts w:ascii="Calibri" w:hAnsi="Calibri" w:cs="Calibri"/>
        </w:rPr>
        <w:t xml:space="preserve">a </w:t>
      </w:r>
      <w:r w:rsidR="00B41180" w:rsidRPr="004E6C52">
        <w:rPr>
          <w:rFonts w:ascii="Calibri" w:hAnsi="Calibri" w:cs="Calibri"/>
        </w:rPr>
        <w:t xml:space="preserve">2D </w:t>
      </w:r>
      <w:r w:rsidR="002D6CC8" w:rsidRPr="004E6C52">
        <w:rPr>
          <w:rFonts w:ascii="Calibri" w:hAnsi="Calibri" w:cs="Calibri"/>
        </w:rPr>
        <w:t xml:space="preserve">monolayer </w:t>
      </w:r>
      <w:r w:rsidR="00742CE5" w:rsidRPr="004E6C52">
        <w:rPr>
          <w:rFonts w:ascii="Calibri" w:hAnsi="Calibri" w:cs="Calibri"/>
        </w:rPr>
        <w:t xml:space="preserve">at half the endodermal density </w:t>
      </w:r>
      <w:r w:rsidR="002D6CC8" w:rsidRPr="004E6C52">
        <w:rPr>
          <w:rFonts w:ascii="Calibri" w:hAnsi="Calibri" w:cs="Calibri"/>
        </w:rPr>
        <w:t>using our optimized protocol</w:t>
      </w:r>
      <w:r w:rsidR="002D5755" w:rsidRPr="004E6C52">
        <w:rPr>
          <w:rFonts w:ascii="Calibri" w:hAnsi="Calibri" w:cs="Calibri"/>
        </w:rPr>
        <w:fldChar w:fldCharType="begin"/>
      </w:r>
      <w:r w:rsidR="00C3201D" w:rsidRPr="004E6C52">
        <w:rPr>
          <w:rFonts w:ascii="Calibri" w:hAnsi="Calibri" w:cs="Calibri"/>
        </w:rPr>
        <w:instrText xml:space="preserve"> ADDIN EN.CITE &lt;EndNote&gt;&lt;Cite&gt;&lt;Author&gt;Memon&lt;/Author&gt;&lt;Year&gt;2018&lt;/Year&gt;&lt;RecNum&gt;17&lt;/RecNum&gt;&lt;DisplayText&gt;&lt;style face="superscript"&gt;21&lt;/style&gt;&lt;/DisplayText&gt;&lt;record&gt;&lt;rec-number&gt;17&lt;/rec-number&gt;&lt;foreign-keys&gt;&lt;key app="EN" db-id="5s2pxdzwmwv2rlesdfp55p5bftx02rdzra09" timestamp="1631106026"&gt;17&lt;/key&gt;&lt;/foreign-keys&gt;&lt;ref-type name="Journal Article"&gt;17&lt;/ref-type&gt;&lt;contributors&gt;&lt;authors&gt;&lt;author&gt;Memon, B.&lt;/author&gt;&lt;author&gt;Karam, M.&lt;/author&gt;&lt;author&gt;Al-Khawaga, S.&lt;/author&gt;&lt;author&gt;Abdelalim, E. M.&lt;/author&gt;&lt;/authors&gt;&lt;/contributors&gt;&lt;titles&gt;&lt;title&gt;Enhanced differentiation of human pluripotent stem cells into pancreatic progenitors co-expressing PDX1 and NKX6.1&lt;/title&gt;&lt;secondary-title&gt;Stem Cell Res Ther&lt;/secondary-title&gt;&lt;short-title&gt;Enhanced differentiation of human pluripotent stem cells into pancreatic progenitors co-expressing PDX1 and NKX6.1&lt;/short-title&gt;&lt;/titles&gt;&lt;periodical&gt;&lt;full-title&gt;Stem Cell Res Ther&lt;/full-title&gt;&lt;/periodical&gt;&lt;pages&gt;15&lt;/pages&gt;&lt;volume&gt;9&lt;/volume&gt;&lt;number&gt;1&lt;/number&gt;&lt;edition&gt;2018/01/23&lt;/edition&gt;&lt;keywords&gt;&lt;keyword&gt;Beta cells&lt;/keyword&gt;&lt;keyword&gt;Diabetes&lt;/keyword&gt;&lt;keyword&gt;Differentiation&lt;/keyword&gt;&lt;keyword&gt;Pancreatic epithelium&lt;/keyword&gt;&lt;keyword&gt;Transcription factors&lt;/keyword&gt;&lt;keyword&gt;hPSCs&lt;/keyword&gt;&lt;/keywords&gt;&lt;dates&gt;&lt;year&gt;2018&lt;/year&gt;&lt;pub-dates&gt;&lt;date&gt;Jan&lt;/date&gt;&lt;/pub-dates&gt;&lt;/dates&gt;&lt;isbn&gt;1757-6512&lt;/isbn&gt;&lt;accession-num&gt;29361979&lt;/accession-num&gt;&lt;urls&gt;&lt;related-urls&gt;&lt;url&gt;https://www.ncbi.nlm.nih.gov/pubmed/29361979&lt;/url&gt;&lt;/related-urls&gt;&lt;/urls&gt;&lt;electronic-resource-num&gt;10.1186/s13287-017-0759-z&lt;/electronic-resource-num&gt;&lt;language&gt;eng&lt;/language&gt;&lt;/record&gt;&lt;/Cite&gt;&lt;/EndNote&gt;</w:instrText>
      </w:r>
      <w:r w:rsidR="002D5755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21</w:t>
      </w:r>
      <w:r w:rsidR="002D5755" w:rsidRPr="004E6C52">
        <w:rPr>
          <w:rFonts w:ascii="Calibri" w:hAnsi="Calibri" w:cs="Calibri"/>
        </w:rPr>
        <w:fldChar w:fldCharType="end"/>
      </w:r>
      <w:r w:rsidR="002D6CC8" w:rsidRPr="004E6C52">
        <w:rPr>
          <w:rFonts w:ascii="Calibri" w:hAnsi="Calibri" w:cs="Calibri"/>
        </w:rPr>
        <w:t xml:space="preserve">. </w:t>
      </w:r>
      <w:r w:rsidR="00803BCA" w:rsidRPr="004E6C52">
        <w:rPr>
          <w:rFonts w:ascii="Calibri" w:hAnsi="Calibri" w:cs="Calibri"/>
        </w:rPr>
        <w:t xml:space="preserve">Interestingly, </w:t>
      </w:r>
      <w:r w:rsidR="00685396" w:rsidRPr="004E6C52">
        <w:rPr>
          <w:rFonts w:ascii="Calibri" w:hAnsi="Calibri" w:cs="Calibri"/>
        </w:rPr>
        <w:t>this</w:t>
      </w:r>
      <w:r w:rsidR="00803BCA" w:rsidRPr="004E6C52">
        <w:rPr>
          <w:rFonts w:ascii="Calibri" w:hAnsi="Calibri" w:cs="Calibri"/>
        </w:rPr>
        <w:t xml:space="preserve"> method also inhibited hepatic cell fate (</w:t>
      </w:r>
      <w:r w:rsidR="00685396" w:rsidRPr="004E6C52">
        <w:rPr>
          <w:rFonts w:ascii="Calibri" w:hAnsi="Calibri" w:cs="Calibri"/>
        </w:rPr>
        <w:t xml:space="preserve">the </w:t>
      </w:r>
      <w:r w:rsidR="00803BCA" w:rsidRPr="004E6C52">
        <w:rPr>
          <w:rFonts w:ascii="Calibri" w:hAnsi="Calibri" w:cs="Calibri"/>
        </w:rPr>
        <w:t xml:space="preserve">alternative fate of </w:t>
      </w:r>
      <w:proofErr w:type="spellStart"/>
      <w:r w:rsidR="00803BCA" w:rsidRPr="004E6C52">
        <w:rPr>
          <w:rFonts w:ascii="Calibri" w:hAnsi="Calibri" w:cs="Calibri"/>
        </w:rPr>
        <w:t>hPSC</w:t>
      </w:r>
      <w:proofErr w:type="spellEnd"/>
      <w:r w:rsidR="00803BCA" w:rsidRPr="004E6C52">
        <w:rPr>
          <w:rFonts w:ascii="Calibri" w:hAnsi="Calibri" w:cs="Calibri"/>
        </w:rPr>
        <w:t>-derived DE) as noticed by the decreased expression of hepatic genes AFP (Al</w:t>
      </w:r>
      <w:r w:rsidR="002F379F" w:rsidRPr="004E6C52">
        <w:rPr>
          <w:rFonts w:ascii="Calibri" w:hAnsi="Calibri" w:cs="Calibri"/>
        </w:rPr>
        <w:t>pha-</w:t>
      </w:r>
      <w:r w:rsidR="00803BCA" w:rsidRPr="004E6C52">
        <w:rPr>
          <w:rFonts w:ascii="Calibri" w:hAnsi="Calibri" w:cs="Calibri"/>
        </w:rPr>
        <w:t>fetoprotein) and ALB (Albumin)</w:t>
      </w:r>
      <w:r w:rsidR="00803BCA" w:rsidRPr="004E6C52">
        <w:rPr>
          <w:rFonts w:ascii="Calibri" w:hAnsi="Calibri" w:cs="Calibri"/>
        </w:rPr>
        <w:fldChar w:fldCharType="begin"/>
      </w:r>
      <w:r w:rsidR="00C3201D" w:rsidRPr="004E6C52">
        <w:rPr>
          <w:rFonts w:ascii="Calibri" w:hAnsi="Calibri" w:cs="Calibri"/>
        </w:rPr>
        <w:instrText xml:space="preserve"> ADDIN EN.CITE &lt;EndNote&gt;&lt;Cite&gt;&lt;Author&gt;Memon&lt;/Author&gt;&lt;Year&gt;2018&lt;/Year&gt;&lt;RecNum&gt;17&lt;/RecNum&gt;&lt;DisplayText&gt;&lt;style face="superscript"&gt;21&lt;/style&gt;&lt;/DisplayText&gt;&lt;record&gt;&lt;rec-number&gt;17&lt;/rec-number&gt;&lt;foreign-keys&gt;&lt;key app="EN" db-id="5s2pxdzwmwv2rlesdfp55p5bftx02rdzra09" timestamp="1631106026"&gt;17&lt;/key&gt;&lt;/foreign-keys&gt;&lt;ref-type name="Journal Article"&gt;17&lt;/ref-type&gt;&lt;contributors&gt;&lt;authors&gt;&lt;author&gt;Memon, B.&lt;/author&gt;&lt;author&gt;Karam, M.&lt;/author&gt;&lt;author&gt;Al-Khawaga, S.&lt;/author&gt;&lt;author&gt;Abdelalim, E. M.&lt;/author&gt;&lt;/authors&gt;&lt;/contributors&gt;&lt;titles&gt;&lt;title&gt;Enhanced differentiation of human pluripotent stem cells into pancreatic progenitors co-expressing PDX1 and NKX6.1&lt;/title&gt;&lt;secondary-title&gt;Stem Cell Res Ther&lt;/secondary-title&gt;&lt;short-title&gt;Enhanced differentiation of human pluripotent stem cells into pancreatic progenitors co-expressing PDX1 and NKX6.1&lt;/short-title&gt;&lt;/titles&gt;&lt;periodical&gt;&lt;full-title&gt;Stem Cell Res Ther&lt;/full-title&gt;&lt;/periodical&gt;&lt;pages&gt;15&lt;/pages&gt;&lt;volume&gt;9&lt;/volume&gt;&lt;number&gt;1&lt;/number&gt;&lt;edition&gt;2018/01/23&lt;/edition&gt;&lt;keywords&gt;&lt;keyword&gt;Beta cells&lt;/keyword&gt;&lt;keyword&gt;Diabetes&lt;/keyword&gt;&lt;keyword&gt;Differentiation&lt;/keyword&gt;&lt;keyword&gt;Pancreatic epithelium&lt;/keyword&gt;&lt;keyword&gt;Transcription factors&lt;/keyword&gt;&lt;keyword&gt;hPSCs&lt;/keyword&gt;&lt;/keywords&gt;&lt;dates&gt;&lt;year&gt;2018&lt;/year&gt;&lt;pub-dates&gt;&lt;date&gt;Jan&lt;/date&gt;&lt;/pub-dates&gt;&lt;/dates&gt;&lt;isbn&gt;1757-6512&lt;/isbn&gt;&lt;accession-num&gt;29361979&lt;/accession-num&gt;&lt;urls&gt;&lt;related-urls&gt;&lt;url&gt;https://www.ncbi.nlm.nih.gov/pubmed/29361979&lt;/url&gt;&lt;/related-urls&gt;&lt;/urls&gt;&lt;electronic-resource-num&gt;10.1186/s13287-017-0759-z&lt;/electronic-resource-num&gt;&lt;language&gt;eng&lt;/language&gt;&lt;/record&gt;&lt;/Cite&gt;&lt;/EndNote&gt;</w:instrText>
      </w:r>
      <w:r w:rsidR="00803BCA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21</w:t>
      </w:r>
      <w:r w:rsidR="00803BCA" w:rsidRPr="004E6C52">
        <w:rPr>
          <w:rFonts w:ascii="Calibri" w:hAnsi="Calibri" w:cs="Calibri"/>
        </w:rPr>
        <w:fldChar w:fldCharType="end"/>
      </w:r>
      <w:r w:rsidR="00803BCA" w:rsidRPr="004E6C52">
        <w:rPr>
          <w:rFonts w:ascii="Calibri" w:hAnsi="Calibri" w:cs="Calibri"/>
        </w:rPr>
        <w:t xml:space="preserve">, indicating that physical factors play a role in lineage specification of </w:t>
      </w:r>
      <w:proofErr w:type="spellStart"/>
      <w:r w:rsidR="00803BCA" w:rsidRPr="004E6C52">
        <w:rPr>
          <w:rFonts w:ascii="Calibri" w:hAnsi="Calibri" w:cs="Calibri"/>
        </w:rPr>
        <w:t>hPSCs</w:t>
      </w:r>
      <w:proofErr w:type="spellEnd"/>
      <w:r w:rsidR="00803BCA" w:rsidRPr="004E6C52">
        <w:rPr>
          <w:rFonts w:ascii="Calibri" w:hAnsi="Calibri" w:cs="Calibri"/>
        </w:rPr>
        <w:t>.</w:t>
      </w:r>
    </w:p>
    <w:p w14:paraId="5BB3C123" w14:textId="77777777" w:rsidR="00685396" w:rsidRPr="004E6C52" w:rsidRDefault="00685396" w:rsidP="004E6C52">
      <w:pPr>
        <w:jc w:val="both"/>
        <w:rPr>
          <w:rFonts w:ascii="Calibri" w:hAnsi="Calibri" w:cs="Calibri"/>
        </w:rPr>
      </w:pPr>
    </w:p>
    <w:p w14:paraId="32358498" w14:textId="14676234" w:rsidR="002801CD" w:rsidRPr="004E6C52" w:rsidRDefault="00742CE5" w:rsidP="004E6C52">
      <w:pPr>
        <w:jc w:val="both"/>
        <w:rPr>
          <w:rFonts w:ascii="Calibri" w:hAnsi="Calibri" w:cs="Calibri"/>
        </w:rPr>
      </w:pPr>
      <w:r w:rsidRPr="004E6C52">
        <w:rPr>
          <w:rFonts w:ascii="Calibri" w:hAnsi="Calibri" w:cs="Calibri"/>
        </w:rPr>
        <w:t xml:space="preserve">Overall, </w:t>
      </w:r>
      <w:r w:rsidR="00C82F84" w:rsidRPr="004E6C52">
        <w:rPr>
          <w:rFonts w:ascii="Calibri" w:hAnsi="Calibri" w:cs="Calibri"/>
        </w:rPr>
        <w:t xml:space="preserve">the results demonstrate </w:t>
      </w:r>
      <w:r w:rsidRPr="004E6C52">
        <w:rPr>
          <w:rFonts w:ascii="Calibri" w:hAnsi="Calibri" w:cs="Calibri"/>
        </w:rPr>
        <w:t xml:space="preserve">that </w:t>
      </w:r>
      <w:r w:rsidR="000C1F49" w:rsidRPr="004E6C52">
        <w:rPr>
          <w:rFonts w:ascii="Calibri" w:hAnsi="Calibri" w:cs="Calibri"/>
        </w:rPr>
        <w:t xml:space="preserve">modulating </w:t>
      </w:r>
      <w:r w:rsidR="00166B60" w:rsidRPr="004E6C52">
        <w:rPr>
          <w:rFonts w:ascii="Calibri" w:hAnsi="Calibri" w:cs="Calibri"/>
        </w:rPr>
        <w:t xml:space="preserve">the </w:t>
      </w:r>
      <w:r w:rsidR="000C1F49" w:rsidRPr="004E6C52">
        <w:rPr>
          <w:rFonts w:ascii="Calibri" w:hAnsi="Calibri" w:cs="Calibri"/>
        </w:rPr>
        <w:t>physical environment of the differentiating cells can enhance</w:t>
      </w:r>
      <w:r w:rsidR="004329B3" w:rsidRPr="004E6C52">
        <w:rPr>
          <w:rFonts w:ascii="Calibri" w:hAnsi="Calibri" w:cs="Calibri"/>
        </w:rPr>
        <w:t xml:space="preserve"> pancreatic gene expression</w:t>
      </w:r>
      <w:r w:rsidR="002D5755" w:rsidRPr="004E6C52">
        <w:rPr>
          <w:rFonts w:ascii="Calibri" w:hAnsi="Calibri" w:cs="Calibri"/>
        </w:rPr>
        <w:fldChar w:fldCharType="begin"/>
      </w:r>
      <w:r w:rsidR="00C3201D" w:rsidRPr="004E6C52">
        <w:rPr>
          <w:rFonts w:ascii="Calibri" w:hAnsi="Calibri" w:cs="Calibri"/>
        </w:rPr>
        <w:instrText xml:space="preserve"> ADDIN EN.CITE &lt;EndNote&gt;&lt;Cite&gt;&lt;Author&gt;Memon&lt;/Author&gt;&lt;Year&gt;2018&lt;/Year&gt;&lt;RecNum&gt;17&lt;/RecNum&gt;&lt;DisplayText&gt;&lt;style face="superscript"&gt;21&lt;/style&gt;&lt;/DisplayText&gt;&lt;record&gt;&lt;rec-number&gt;17&lt;/rec-number&gt;&lt;foreign-keys&gt;&lt;key app="EN" db-id="5s2pxdzwmwv2rlesdfp55p5bftx02rdzra09" timestamp="1631106026"&gt;17&lt;/key&gt;&lt;/foreign-keys&gt;&lt;ref-type name="Journal Article"&gt;17&lt;/ref-type&gt;&lt;contributors&gt;&lt;authors&gt;&lt;author&gt;Memon, B.&lt;/author&gt;&lt;author&gt;Karam, M.&lt;/author&gt;&lt;author&gt;Al-Khawaga, S.&lt;/author&gt;&lt;author&gt;Abdelalim, E. M.&lt;/author&gt;&lt;/authors&gt;&lt;/contributors&gt;&lt;titles&gt;&lt;title&gt;Enhanced differentiation of human pluripotent stem cells into pancreatic progenitors co-expressing PDX1 and NKX6.1&lt;/title&gt;&lt;secondary-title&gt;Stem Cell Res Ther&lt;/secondary-title&gt;&lt;short-title&gt;Enhanced differentiation of human pluripotent stem cells into pancreatic progenitors co-expressing PDX1 and NKX6.1&lt;/short-title&gt;&lt;/titles&gt;&lt;periodical&gt;&lt;full-title&gt;Stem Cell Res Ther&lt;/full-title&gt;&lt;/periodical&gt;&lt;pages&gt;15&lt;/pages&gt;&lt;volume&gt;9&lt;/volume&gt;&lt;number&gt;1&lt;/number&gt;&lt;edition&gt;2018/01/23&lt;/edition&gt;&lt;keywords&gt;&lt;keyword&gt;Beta cells&lt;/keyword&gt;&lt;keyword&gt;Diabetes&lt;/keyword&gt;&lt;keyword&gt;Differentiation&lt;/keyword&gt;&lt;keyword&gt;Pancreatic epithelium&lt;/keyword&gt;&lt;keyword&gt;Transcription factors&lt;/keyword&gt;&lt;keyword&gt;hPSCs&lt;/keyword&gt;&lt;/keywords&gt;&lt;dates&gt;&lt;year&gt;2018&lt;/year&gt;&lt;pub-dates&gt;&lt;date&gt;Jan&lt;/date&gt;&lt;/pub-dates&gt;&lt;/dates&gt;&lt;isbn&gt;1757-6512&lt;/isbn&gt;&lt;accession-num&gt;29361979&lt;/accession-num&gt;&lt;urls&gt;&lt;related-urls&gt;&lt;url&gt;https://www.ncbi.nlm.nih.gov/pubmed/29361979&lt;/url&gt;&lt;/related-urls&gt;&lt;/urls&gt;&lt;electronic-resource-num&gt;10.1186/s13287-017-0759-z&lt;/electronic-resource-num&gt;&lt;language&gt;eng&lt;/language&gt;&lt;/record&gt;&lt;/Cite&gt;&lt;/EndNote&gt;</w:instrText>
      </w:r>
      <w:r w:rsidR="002D5755" w:rsidRPr="004E6C52">
        <w:rPr>
          <w:rFonts w:ascii="Calibri" w:hAnsi="Calibri" w:cs="Calibri"/>
        </w:rPr>
        <w:fldChar w:fldCharType="separate"/>
      </w:r>
      <w:r w:rsidR="00C3201D" w:rsidRPr="004E6C52">
        <w:rPr>
          <w:rFonts w:ascii="Calibri" w:hAnsi="Calibri" w:cs="Calibri"/>
          <w:noProof/>
          <w:vertAlign w:val="superscript"/>
        </w:rPr>
        <w:t>21</w:t>
      </w:r>
      <w:r w:rsidR="002D5755" w:rsidRPr="004E6C52">
        <w:rPr>
          <w:rFonts w:ascii="Calibri" w:hAnsi="Calibri" w:cs="Calibri"/>
        </w:rPr>
        <w:fldChar w:fldCharType="end"/>
      </w:r>
      <w:r w:rsidR="004329B3" w:rsidRPr="004E6C52">
        <w:rPr>
          <w:rFonts w:ascii="Calibri" w:hAnsi="Calibri" w:cs="Calibri"/>
        </w:rPr>
        <w:t xml:space="preserve">. Specifically, </w:t>
      </w:r>
      <w:r w:rsidR="00166B60" w:rsidRPr="004E6C52">
        <w:rPr>
          <w:rFonts w:ascii="Calibri" w:hAnsi="Calibri" w:cs="Calibri"/>
        </w:rPr>
        <w:t xml:space="preserve">the </w:t>
      </w:r>
      <w:r w:rsidR="004329B3" w:rsidRPr="004E6C52">
        <w:rPr>
          <w:rFonts w:ascii="Calibri" w:hAnsi="Calibri" w:cs="Calibri"/>
        </w:rPr>
        <w:t xml:space="preserve">dissociation of </w:t>
      </w:r>
      <w:proofErr w:type="spellStart"/>
      <w:r w:rsidR="004329B3" w:rsidRPr="004E6C52">
        <w:rPr>
          <w:rFonts w:ascii="Calibri" w:hAnsi="Calibri" w:cs="Calibri"/>
        </w:rPr>
        <w:t>hPSC</w:t>
      </w:r>
      <w:proofErr w:type="spellEnd"/>
      <w:r w:rsidR="004329B3" w:rsidRPr="004E6C52">
        <w:rPr>
          <w:rFonts w:ascii="Calibri" w:hAnsi="Calibri" w:cs="Calibri"/>
        </w:rPr>
        <w:t>-derived endoderm and replating on f</w:t>
      </w:r>
      <w:r w:rsidR="00B41180" w:rsidRPr="004E6C52">
        <w:rPr>
          <w:rFonts w:ascii="Calibri" w:hAnsi="Calibri" w:cs="Calibri"/>
        </w:rPr>
        <w:t xml:space="preserve">resh </w:t>
      </w:r>
      <w:r w:rsidR="00166B60" w:rsidRPr="004E6C52">
        <w:rPr>
          <w:rFonts w:ascii="Calibri" w:hAnsi="Calibri" w:cs="Calibri"/>
        </w:rPr>
        <w:t>membrane matrix</w:t>
      </w:r>
      <w:r w:rsidR="00B41180" w:rsidRPr="004E6C52">
        <w:rPr>
          <w:rFonts w:ascii="Calibri" w:hAnsi="Calibri" w:cs="Calibri"/>
        </w:rPr>
        <w:t xml:space="preserve"> with a longer FGF </w:t>
      </w:r>
      <w:r w:rsidR="003475E1" w:rsidRPr="004E6C52">
        <w:rPr>
          <w:rFonts w:ascii="Calibri" w:hAnsi="Calibri" w:cs="Calibri"/>
        </w:rPr>
        <w:t>and</w:t>
      </w:r>
      <w:r w:rsidR="00C71D6E" w:rsidRPr="004E6C52">
        <w:rPr>
          <w:rFonts w:ascii="Calibri" w:hAnsi="Calibri" w:cs="Calibri"/>
        </w:rPr>
        <w:t xml:space="preserve"> </w:t>
      </w:r>
      <w:r w:rsidR="004329B3" w:rsidRPr="004E6C52">
        <w:rPr>
          <w:rFonts w:ascii="Calibri" w:hAnsi="Calibri" w:cs="Calibri"/>
        </w:rPr>
        <w:t>retinoid</w:t>
      </w:r>
      <w:r w:rsidR="00B41180" w:rsidRPr="004E6C52">
        <w:rPr>
          <w:rFonts w:ascii="Calibri" w:hAnsi="Calibri" w:cs="Calibri"/>
        </w:rPr>
        <w:t xml:space="preserve"> </w:t>
      </w:r>
      <w:r w:rsidR="00903D3A" w:rsidRPr="004E6C52">
        <w:rPr>
          <w:rFonts w:ascii="Calibri" w:hAnsi="Calibri" w:cs="Calibri"/>
        </w:rPr>
        <w:t>signaling</w:t>
      </w:r>
      <w:r w:rsidR="00B41180" w:rsidRPr="004E6C52">
        <w:rPr>
          <w:rFonts w:ascii="Calibri" w:hAnsi="Calibri" w:cs="Calibri"/>
        </w:rPr>
        <w:t xml:space="preserve"> and</w:t>
      </w:r>
      <w:r w:rsidR="00C71D6E" w:rsidRPr="004E6C52">
        <w:rPr>
          <w:rFonts w:ascii="Calibri" w:hAnsi="Calibri" w:cs="Calibri"/>
        </w:rPr>
        <w:t xml:space="preserve"> hedgehog </w:t>
      </w:r>
      <w:r w:rsidR="003475E1" w:rsidRPr="004E6C52">
        <w:rPr>
          <w:rFonts w:ascii="Calibri" w:hAnsi="Calibri" w:cs="Calibri"/>
        </w:rPr>
        <w:t>and</w:t>
      </w:r>
      <w:r w:rsidR="00C71D6E" w:rsidRPr="004E6C52">
        <w:rPr>
          <w:rFonts w:ascii="Calibri" w:hAnsi="Calibri" w:cs="Calibri"/>
        </w:rPr>
        <w:t xml:space="preserve"> BMP inhibition</w:t>
      </w:r>
      <w:r w:rsidR="004329B3" w:rsidRPr="004E6C52">
        <w:rPr>
          <w:rFonts w:ascii="Calibri" w:hAnsi="Calibri" w:cs="Calibri"/>
        </w:rPr>
        <w:t xml:space="preserve"> </w:t>
      </w:r>
      <w:r w:rsidR="00166B60" w:rsidRPr="004E6C52">
        <w:rPr>
          <w:rFonts w:ascii="Calibri" w:hAnsi="Calibri" w:cs="Calibri"/>
        </w:rPr>
        <w:t xml:space="preserve">can </w:t>
      </w:r>
      <w:r w:rsidR="004329B3" w:rsidRPr="004E6C52">
        <w:rPr>
          <w:rFonts w:ascii="Calibri" w:hAnsi="Calibri" w:cs="Calibri"/>
        </w:rPr>
        <w:t xml:space="preserve">enhance </w:t>
      </w:r>
      <w:r w:rsidR="00166B60" w:rsidRPr="004E6C52">
        <w:rPr>
          <w:rFonts w:ascii="Calibri" w:hAnsi="Calibri" w:cs="Calibri"/>
        </w:rPr>
        <w:t xml:space="preserve">the </w:t>
      </w:r>
      <w:r w:rsidR="004329B3" w:rsidRPr="004E6C52">
        <w:rPr>
          <w:rFonts w:ascii="Calibri" w:hAnsi="Calibri" w:cs="Calibri"/>
        </w:rPr>
        <w:t xml:space="preserve">PDX1 and NKX6.1 co-expression in </w:t>
      </w:r>
      <w:proofErr w:type="spellStart"/>
      <w:r w:rsidR="004329B3" w:rsidRPr="004E6C52">
        <w:rPr>
          <w:rFonts w:ascii="Calibri" w:hAnsi="Calibri" w:cs="Calibri"/>
        </w:rPr>
        <w:t>hPSC</w:t>
      </w:r>
      <w:proofErr w:type="spellEnd"/>
      <w:r w:rsidR="004329B3" w:rsidRPr="004E6C52">
        <w:rPr>
          <w:rFonts w:ascii="Calibri" w:hAnsi="Calibri" w:cs="Calibri"/>
        </w:rPr>
        <w:t>-derived pancreatic progenitors.</w:t>
      </w:r>
      <w:r w:rsidR="001702B8" w:rsidRPr="004E6C52">
        <w:rPr>
          <w:rFonts w:ascii="Calibri" w:hAnsi="Calibri" w:cs="Calibri"/>
        </w:rPr>
        <w:t xml:space="preserve"> </w:t>
      </w:r>
      <w:r w:rsidR="005C0A86" w:rsidRPr="004E6C52">
        <w:rPr>
          <w:rFonts w:ascii="Calibri" w:hAnsi="Calibri" w:cs="Calibri"/>
        </w:rPr>
        <w:t>However,</w:t>
      </w:r>
      <w:r w:rsidR="00434E02" w:rsidRPr="004E6C52">
        <w:rPr>
          <w:rFonts w:ascii="Calibri" w:hAnsi="Calibri" w:cs="Calibri"/>
        </w:rPr>
        <w:t xml:space="preserve"> </w:t>
      </w:r>
      <w:r w:rsidR="005C0A86" w:rsidRPr="004E6C52">
        <w:rPr>
          <w:rFonts w:ascii="Calibri" w:hAnsi="Calibri" w:cs="Calibri"/>
        </w:rPr>
        <w:t xml:space="preserve">the optimized protocol is at least </w:t>
      </w:r>
      <w:r w:rsidR="00434E02" w:rsidRPr="004E6C52">
        <w:rPr>
          <w:rFonts w:ascii="Calibri" w:hAnsi="Calibri" w:cs="Calibri"/>
        </w:rPr>
        <w:t>2</w:t>
      </w:r>
      <w:r w:rsidR="005C0A86" w:rsidRPr="004E6C52">
        <w:rPr>
          <w:rFonts w:ascii="Calibri" w:hAnsi="Calibri" w:cs="Calibri"/>
        </w:rPr>
        <w:t xml:space="preserve"> days longer </w:t>
      </w:r>
      <w:r w:rsidR="00EF4425" w:rsidRPr="004E6C52">
        <w:rPr>
          <w:rFonts w:ascii="Calibri" w:hAnsi="Calibri" w:cs="Calibri"/>
        </w:rPr>
        <w:t xml:space="preserve">than previously published protocols. Also, the length of </w:t>
      </w:r>
      <w:r w:rsidR="0059375A" w:rsidRPr="004E6C52">
        <w:rPr>
          <w:rFonts w:ascii="Calibri" w:hAnsi="Calibri" w:cs="Calibri"/>
        </w:rPr>
        <w:t>Stage 4 may be extended beyond the minimum recommended, i.e.</w:t>
      </w:r>
      <w:r w:rsidR="00434E02" w:rsidRPr="004E6C52">
        <w:rPr>
          <w:rFonts w:ascii="Calibri" w:hAnsi="Calibri" w:cs="Calibri"/>
        </w:rPr>
        <w:t>,</w:t>
      </w:r>
      <w:r w:rsidR="0059375A" w:rsidRPr="004E6C52">
        <w:rPr>
          <w:rFonts w:ascii="Calibri" w:hAnsi="Calibri" w:cs="Calibri"/>
        </w:rPr>
        <w:t xml:space="preserve"> 4 days, </w:t>
      </w:r>
      <w:r w:rsidR="00041F7F" w:rsidRPr="004E6C52">
        <w:rPr>
          <w:rFonts w:ascii="Calibri" w:hAnsi="Calibri" w:cs="Calibri"/>
        </w:rPr>
        <w:t xml:space="preserve">based on the cell line being used. </w:t>
      </w:r>
      <w:r w:rsidR="00B771E7" w:rsidRPr="004E6C52">
        <w:rPr>
          <w:rFonts w:ascii="Calibri" w:hAnsi="Calibri" w:cs="Calibri"/>
        </w:rPr>
        <w:t xml:space="preserve">Multiple recombinant human growth factors are employed in the optimized protocol </w:t>
      </w:r>
      <w:r w:rsidR="000E3E98" w:rsidRPr="004E6C52">
        <w:rPr>
          <w:rFonts w:ascii="Calibri" w:hAnsi="Calibri" w:cs="Calibri"/>
        </w:rPr>
        <w:t>that can be substituted by their</w:t>
      </w:r>
      <w:r w:rsidR="00B31C95" w:rsidRPr="004E6C52">
        <w:rPr>
          <w:rFonts w:ascii="Calibri" w:hAnsi="Calibri" w:cs="Calibri"/>
        </w:rPr>
        <w:t xml:space="preserve"> less expensive, small molecule compound</w:t>
      </w:r>
      <w:r w:rsidR="000E3E98" w:rsidRPr="004E6C52">
        <w:rPr>
          <w:rFonts w:ascii="Calibri" w:hAnsi="Calibri" w:cs="Calibri"/>
        </w:rPr>
        <w:t>s</w:t>
      </w:r>
      <w:r w:rsidR="003551C9" w:rsidRPr="004E6C52">
        <w:rPr>
          <w:rFonts w:ascii="Calibri" w:hAnsi="Calibri" w:cs="Calibri"/>
        </w:rPr>
        <w:t xml:space="preserve"> </w:t>
      </w:r>
      <w:r w:rsidR="000E3E98" w:rsidRPr="004E6C52">
        <w:rPr>
          <w:rFonts w:ascii="Calibri" w:hAnsi="Calibri" w:cs="Calibri"/>
        </w:rPr>
        <w:t>that perform the same action.</w:t>
      </w:r>
      <w:r w:rsidR="00B31C95" w:rsidRPr="004E6C52">
        <w:rPr>
          <w:rFonts w:ascii="Calibri" w:hAnsi="Calibri" w:cs="Calibri"/>
        </w:rPr>
        <w:t xml:space="preserve"> </w:t>
      </w:r>
      <w:r w:rsidR="001D20B4" w:rsidRPr="004E6C52">
        <w:rPr>
          <w:rFonts w:ascii="Calibri" w:hAnsi="Calibri" w:cs="Calibri"/>
        </w:rPr>
        <w:t>Nevertheless, t</w:t>
      </w:r>
      <w:r w:rsidR="00AF4898" w:rsidRPr="004E6C52">
        <w:rPr>
          <w:rFonts w:ascii="Calibri" w:hAnsi="Calibri" w:cs="Calibri"/>
        </w:rPr>
        <w:t xml:space="preserve">his </w:t>
      </w:r>
      <w:r w:rsidR="001702B8" w:rsidRPr="004E6C52">
        <w:rPr>
          <w:rFonts w:ascii="Calibri" w:hAnsi="Calibri" w:cs="Calibri"/>
        </w:rPr>
        <w:t xml:space="preserve">optimized protocol can facilitate </w:t>
      </w:r>
      <w:r w:rsidR="00166B60" w:rsidRPr="004E6C52">
        <w:rPr>
          <w:rFonts w:ascii="Calibri" w:hAnsi="Calibri" w:cs="Calibri"/>
        </w:rPr>
        <w:t xml:space="preserve">the </w:t>
      </w:r>
      <w:r w:rsidR="001702B8" w:rsidRPr="004E6C52">
        <w:rPr>
          <w:rFonts w:ascii="Calibri" w:hAnsi="Calibri" w:cs="Calibri"/>
        </w:rPr>
        <w:t xml:space="preserve">scalable generation of pancreatic progenitors from </w:t>
      </w:r>
      <w:proofErr w:type="spellStart"/>
      <w:r w:rsidR="001702B8" w:rsidRPr="004E6C52">
        <w:rPr>
          <w:rFonts w:ascii="Calibri" w:hAnsi="Calibri" w:cs="Calibri"/>
        </w:rPr>
        <w:t>hPSCs</w:t>
      </w:r>
      <w:proofErr w:type="spellEnd"/>
      <w:r w:rsidR="001702B8" w:rsidRPr="004E6C52">
        <w:rPr>
          <w:rFonts w:ascii="Calibri" w:hAnsi="Calibri" w:cs="Calibri"/>
        </w:rPr>
        <w:t xml:space="preserve"> for cell therapy and disease modeling.</w:t>
      </w:r>
    </w:p>
    <w:p w14:paraId="503E4251" w14:textId="71835AEE" w:rsidR="004329B3" w:rsidRPr="004E6C52" w:rsidRDefault="004329B3" w:rsidP="004E6C52">
      <w:pPr>
        <w:jc w:val="both"/>
        <w:rPr>
          <w:rFonts w:ascii="Calibri" w:hAnsi="Calibri" w:cs="Calibri"/>
          <w:color w:val="000000"/>
        </w:rPr>
      </w:pPr>
    </w:p>
    <w:p w14:paraId="59F37CC4" w14:textId="13D3B8A6" w:rsidR="006E4797" w:rsidRPr="004E6C52" w:rsidRDefault="00551D82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808080"/>
        </w:rPr>
      </w:pPr>
      <w:r w:rsidRPr="004E6C52">
        <w:rPr>
          <w:rFonts w:ascii="Calibri" w:hAnsi="Calibri" w:cs="Calibri"/>
          <w:b/>
          <w:color w:val="000000"/>
        </w:rPr>
        <w:t xml:space="preserve">ACKNOWLEDGMENTS </w:t>
      </w:r>
    </w:p>
    <w:p w14:paraId="3E014A39" w14:textId="11FF938E" w:rsidR="006A241A" w:rsidRPr="004E6C52" w:rsidRDefault="006A241A" w:rsidP="004E6C52">
      <w:pPr>
        <w:jc w:val="both"/>
        <w:rPr>
          <w:rFonts w:ascii="Calibri" w:eastAsia="Times New Roman" w:hAnsi="Calibri" w:cs="Calibri"/>
          <w:color w:val="000000" w:themeColor="text1"/>
        </w:rPr>
      </w:pPr>
      <w:r w:rsidRPr="004E6C52">
        <w:rPr>
          <w:rFonts w:ascii="Calibri" w:eastAsia="Times New Roman" w:hAnsi="Calibri" w:cs="Calibri"/>
          <w:color w:val="000000" w:themeColor="text1"/>
          <w:shd w:val="clear" w:color="auto" w:fill="FFFFFF"/>
        </w:rPr>
        <w:t xml:space="preserve">This work was funded by </w:t>
      </w:r>
      <w:r w:rsidR="004C307C" w:rsidRPr="004E6C52">
        <w:rPr>
          <w:rFonts w:ascii="Calibri" w:eastAsia="Times New Roman" w:hAnsi="Calibri" w:cs="Calibri"/>
          <w:color w:val="000000" w:themeColor="text1"/>
          <w:shd w:val="clear" w:color="auto" w:fill="FFFFFF"/>
        </w:rPr>
        <w:t xml:space="preserve">a </w:t>
      </w:r>
      <w:r w:rsidRPr="004E6C52">
        <w:rPr>
          <w:rFonts w:ascii="Calibri" w:eastAsia="Times New Roman" w:hAnsi="Calibri" w:cs="Calibri"/>
          <w:color w:val="000000" w:themeColor="text1"/>
          <w:shd w:val="clear" w:color="auto" w:fill="FFFFFF"/>
        </w:rPr>
        <w:t xml:space="preserve">grant from Qatar National Research Fund (QNRF) (Grant No. </w:t>
      </w:r>
      <w:r w:rsidRPr="004E6C52">
        <w:rPr>
          <w:rFonts w:ascii="Calibri" w:eastAsia="Times New Roman" w:hAnsi="Calibri" w:cs="Calibri"/>
          <w:color w:val="000000" w:themeColor="text1"/>
        </w:rPr>
        <w:t>NPRP10-1221-160041</w:t>
      </w:r>
      <w:r w:rsidRPr="004E6C52">
        <w:rPr>
          <w:rFonts w:ascii="Calibri" w:eastAsia="Times New Roman" w:hAnsi="Calibri" w:cs="Calibri"/>
          <w:color w:val="000000" w:themeColor="text1"/>
          <w:shd w:val="clear" w:color="auto" w:fill="FFFFFF"/>
        </w:rPr>
        <w:t>)</w:t>
      </w:r>
      <w:r w:rsidR="004C307C" w:rsidRPr="004E6C52">
        <w:rPr>
          <w:rFonts w:ascii="Calibri" w:eastAsia="Times New Roman" w:hAnsi="Calibri" w:cs="Calibri"/>
          <w:color w:val="000000" w:themeColor="text1"/>
          <w:shd w:val="clear" w:color="auto" w:fill="FFFFFF"/>
        </w:rPr>
        <w:t>.</w:t>
      </w:r>
    </w:p>
    <w:p w14:paraId="25B2FBBD" w14:textId="238FC067" w:rsidR="006E4797" w:rsidRPr="004E6C52" w:rsidRDefault="006E4797" w:rsidP="004E6C52">
      <w:pPr>
        <w:jc w:val="both"/>
        <w:rPr>
          <w:rFonts w:ascii="Calibri" w:hAnsi="Calibri" w:cs="Calibri"/>
          <w:b/>
        </w:rPr>
      </w:pPr>
    </w:p>
    <w:p w14:paraId="5E703EBA" w14:textId="2FD526B0" w:rsidR="006E4797" w:rsidRPr="004E6C52" w:rsidRDefault="00551D82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808080"/>
        </w:rPr>
      </w:pPr>
      <w:r w:rsidRPr="004E6C52">
        <w:rPr>
          <w:rFonts w:ascii="Calibri" w:hAnsi="Calibri" w:cs="Calibri"/>
          <w:b/>
          <w:color w:val="000000"/>
        </w:rPr>
        <w:t xml:space="preserve">DISCLOSURES </w:t>
      </w:r>
    </w:p>
    <w:p w14:paraId="69B89021" w14:textId="1705F745" w:rsidR="00145AD1" w:rsidRPr="004E6C52" w:rsidRDefault="0046155C" w:rsidP="004E6C52">
      <w:pPr>
        <w:jc w:val="both"/>
        <w:rPr>
          <w:rFonts w:ascii="Calibri" w:hAnsi="Calibri" w:cs="Calibri"/>
          <w:color w:val="000000" w:themeColor="text1"/>
        </w:rPr>
      </w:pPr>
      <w:r w:rsidRPr="004E6C52">
        <w:rPr>
          <w:rFonts w:ascii="Calibri" w:hAnsi="Calibri" w:cs="Calibri"/>
          <w:color w:val="000000" w:themeColor="text1"/>
        </w:rPr>
        <w:t>The authors have n</w:t>
      </w:r>
      <w:r w:rsidR="006A241A" w:rsidRPr="004E6C52">
        <w:rPr>
          <w:rFonts w:ascii="Calibri" w:hAnsi="Calibri" w:cs="Calibri"/>
          <w:color w:val="000000" w:themeColor="text1"/>
        </w:rPr>
        <w:t>othing to disclose.</w:t>
      </w:r>
    </w:p>
    <w:p w14:paraId="4A7B0E5C" w14:textId="21286133" w:rsidR="006E4797" w:rsidRPr="004E6C52" w:rsidRDefault="006E4797" w:rsidP="004E6C52">
      <w:pPr>
        <w:jc w:val="both"/>
        <w:rPr>
          <w:rFonts w:ascii="Calibri" w:hAnsi="Calibri" w:cs="Calibri"/>
          <w:color w:val="000000"/>
        </w:rPr>
      </w:pPr>
    </w:p>
    <w:p w14:paraId="7D5F8734" w14:textId="57E9D49A" w:rsidR="00061698" w:rsidRPr="004E6C52" w:rsidRDefault="00551D82" w:rsidP="004E6C52">
      <w:pPr>
        <w:jc w:val="both"/>
        <w:rPr>
          <w:rFonts w:ascii="Calibri" w:hAnsi="Calibri" w:cs="Calibri"/>
          <w:b/>
          <w:color w:val="000000"/>
        </w:rPr>
      </w:pPr>
      <w:r w:rsidRPr="004E6C52">
        <w:rPr>
          <w:rFonts w:ascii="Calibri" w:hAnsi="Calibri" w:cs="Calibri"/>
          <w:b/>
        </w:rPr>
        <w:t>REFERENCES</w:t>
      </w:r>
      <w:r w:rsidR="004609DF" w:rsidRPr="004E6C52">
        <w:rPr>
          <w:rFonts w:ascii="Calibri" w:hAnsi="Calibri" w:cs="Calibri"/>
          <w:b/>
        </w:rPr>
        <w:t>:</w:t>
      </w:r>
    </w:p>
    <w:p w14:paraId="17F99D9A" w14:textId="3286C6F4" w:rsidR="000671D6" w:rsidRPr="004E6C52" w:rsidRDefault="00061698" w:rsidP="004E6C52">
      <w:pPr>
        <w:pStyle w:val="EndNoteBibliography"/>
        <w:jc w:val="both"/>
        <w:rPr>
          <w:noProof/>
        </w:rPr>
      </w:pPr>
      <w:r w:rsidRPr="004E6C52">
        <w:rPr>
          <w:color w:val="7F7F7F"/>
        </w:rPr>
        <w:fldChar w:fldCharType="begin"/>
      </w:r>
      <w:r w:rsidRPr="004E6C52">
        <w:rPr>
          <w:color w:val="7F7F7F"/>
        </w:rPr>
        <w:instrText xml:space="preserve"> ADDIN EN.REFLIST </w:instrText>
      </w:r>
      <w:r w:rsidRPr="004E6C52">
        <w:rPr>
          <w:color w:val="7F7F7F"/>
        </w:rPr>
        <w:fldChar w:fldCharType="separate"/>
      </w:r>
      <w:r w:rsidR="000671D6" w:rsidRPr="004E6C52">
        <w:rPr>
          <w:noProof/>
        </w:rPr>
        <w:t>1</w:t>
      </w:r>
      <w:r w:rsidR="008C5A59" w:rsidRPr="004E6C52">
        <w:rPr>
          <w:noProof/>
        </w:rPr>
        <w:t>.</w:t>
      </w:r>
      <w:r w:rsidR="000671D6" w:rsidRPr="004E6C52">
        <w:rPr>
          <w:noProof/>
        </w:rPr>
        <w:tab/>
        <w:t>Rickels, M. R.</w:t>
      </w:r>
      <w:r w:rsidR="00BB5CDF" w:rsidRPr="004E6C52">
        <w:rPr>
          <w:noProof/>
        </w:rPr>
        <w:t xml:space="preserve">, </w:t>
      </w:r>
      <w:r w:rsidR="000671D6" w:rsidRPr="004E6C52">
        <w:rPr>
          <w:noProof/>
        </w:rPr>
        <w:t xml:space="preserve">Robertson, R. P. Pancreatic </w:t>
      </w:r>
      <w:r w:rsidR="00BB5CDF" w:rsidRPr="004E6C52">
        <w:rPr>
          <w:noProof/>
        </w:rPr>
        <w:t>islet transplantation in hum</w:t>
      </w:r>
      <w:r w:rsidR="000671D6" w:rsidRPr="004E6C52">
        <w:rPr>
          <w:noProof/>
        </w:rPr>
        <w:t xml:space="preserve">ans: Recent </w:t>
      </w:r>
      <w:r w:rsidR="00BB5CDF" w:rsidRPr="004E6C52">
        <w:rPr>
          <w:noProof/>
        </w:rPr>
        <w:t>progress and future directi</w:t>
      </w:r>
      <w:r w:rsidR="000671D6" w:rsidRPr="004E6C52">
        <w:rPr>
          <w:noProof/>
        </w:rPr>
        <w:t xml:space="preserve">ons. </w:t>
      </w:r>
      <w:r w:rsidR="00BB5CDF" w:rsidRPr="004E6C52">
        <w:rPr>
          <w:i/>
          <w:noProof/>
        </w:rPr>
        <w:t>Endocrine Reviews</w:t>
      </w:r>
      <w:r w:rsidR="000671D6" w:rsidRPr="004E6C52">
        <w:rPr>
          <w:i/>
          <w:noProof/>
        </w:rPr>
        <w:t>.</w:t>
      </w:r>
      <w:r w:rsidR="000671D6" w:rsidRPr="004E6C52">
        <w:rPr>
          <w:noProof/>
        </w:rPr>
        <w:t xml:space="preserve"> </w:t>
      </w:r>
      <w:r w:rsidR="000671D6" w:rsidRPr="004E6C52">
        <w:rPr>
          <w:b/>
          <w:noProof/>
        </w:rPr>
        <w:t>40</w:t>
      </w:r>
      <w:r w:rsidR="000671D6" w:rsidRPr="004E6C52">
        <w:rPr>
          <w:noProof/>
        </w:rPr>
        <w:t xml:space="preserve"> (2), 631-668 (2019).</w:t>
      </w:r>
    </w:p>
    <w:p w14:paraId="6B4DD77A" w14:textId="38D10DD6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</w:t>
      </w:r>
      <w:r w:rsidR="008C5A59" w:rsidRPr="004E6C52">
        <w:rPr>
          <w:noProof/>
        </w:rPr>
        <w:t>.</w:t>
      </w:r>
      <w:r w:rsidRPr="004E6C52">
        <w:rPr>
          <w:noProof/>
        </w:rPr>
        <w:tab/>
        <w:t>Latres, E., Finan, D. A., Greenstein, J. L., Kowalski, A.</w:t>
      </w:r>
      <w:r w:rsidR="008C5A59" w:rsidRPr="004E6C52">
        <w:rPr>
          <w:noProof/>
        </w:rPr>
        <w:t xml:space="preserve">, </w:t>
      </w:r>
      <w:r w:rsidRPr="004E6C52">
        <w:rPr>
          <w:noProof/>
        </w:rPr>
        <w:t xml:space="preserve">Kieffer, T. J. Navigating </w:t>
      </w:r>
      <w:r w:rsidR="008C5A59" w:rsidRPr="004E6C52">
        <w:rPr>
          <w:noProof/>
        </w:rPr>
        <w:t>two roads to glucose normalization in di</w:t>
      </w:r>
      <w:r w:rsidRPr="004E6C52">
        <w:rPr>
          <w:noProof/>
        </w:rPr>
        <w:t>abetes: Automat</w:t>
      </w:r>
      <w:r w:rsidR="008C5A59" w:rsidRPr="004E6C52">
        <w:rPr>
          <w:noProof/>
        </w:rPr>
        <w:t>ed insulin delivery devices and cell ther</w:t>
      </w:r>
      <w:r w:rsidRPr="004E6C52">
        <w:rPr>
          <w:noProof/>
        </w:rPr>
        <w:t xml:space="preserve">apy. </w:t>
      </w:r>
      <w:r w:rsidRPr="004E6C52">
        <w:rPr>
          <w:i/>
          <w:noProof/>
        </w:rPr>
        <w:t>Cell Metab</w:t>
      </w:r>
      <w:r w:rsidR="008C5A59" w:rsidRPr="004E6C52">
        <w:rPr>
          <w:i/>
          <w:noProof/>
        </w:rPr>
        <w:t>olism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29</w:t>
      </w:r>
      <w:r w:rsidRPr="004E6C52">
        <w:rPr>
          <w:noProof/>
        </w:rPr>
        <w:t xml:space="preserve"> (3), 545-563 (2019).</w:t>
      </w:r>
    </w:p>
    <w:p w14:paraId="0F829AE5" w14:textId="2E5FB4B0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</w:t>
      </w:r>
      <w:r w:rsidR="000B1E2E" w:rsidRPr="004E6C52">
        <w:rPr>
          <w:noProof/>
        </w:rPr>
        <w:t>.</w:t>
      </w:r>
      <w:r w:rsidRPr="004E6C52">
        <w:rPr>
          <w:noProof/>
        </w:rPr>
        <w:tab/>
        <w:t>Vaithilingam, V.</w:t>
      </w:r>
      <w:r w:rsidR="000B1E2E" w:rsidRPr="004E6C52">
        <w:rPr>
          <w:noProof/>
        </w:rPr>
        <w:t xml:space="preserve">, </w:t>
      </w:r>
      <w:r w:rsidRPr="004E6C52">
        <w:rPr>
          <w:noProof/>
        </w:rPr>
        <w:t xml:space="preserve">Tuch, B. E. Islet transplantation and encapsulation: </w:t>
      </w:r>
      <w:r w:rsidR="000B1E2E" w:rsidRPr="004E6C52">
        <w:rPr>
          <w:noProof/>
        </w:rPr>
        <w:t>A</w:t>
      </w:r>
      <w:r w:rsidRPr="004E6C52">
        <w:rPr>
          <w:noProof/>
        </w:rPr>
        <w:t xml:space="preserve">n update on recent developments. </w:t>
      </w:r>
      <w:r w:rsidR="000B1E2E" w:rsidRPr="004E6C52">
        <w:rPr>
          <w:i/>
          <w:noProof/>
        </w:rPr>
        <w:t>Review of Diabetic Studies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8</w:t>
      </w:r>
      <w:r w:rsidRPr="004E6C52">
        <w:rPr>
          <w:noProof/>
        </w:rPr>
        <w:t xml:space="preserve"> (1), 51-67 (2011).</w:t>
      </w:r>
    </w:p>
    <w:p w14:paraId="0831EECD" w14:textId="61126019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4</w:t>
      </w:r>
      <w:r w:rsidR="00813FA4" w:rsidRPr="004E6C52">
        <w:rPr>
          <w:noProof/>
        </w:rPr>
        <w:t>.</w:t>
      </w:r>
      <w:r w:rsidRPr="004E6C52">
        <w:rPr>
          <w:noProof/>
        </w:rPr>
        <w:tab/>
        <w:t xml:space="preserve">Abdelalim, E. M. Modeling different types of diabetes using human pluripotent stem cells. </w:t>
      </w:r>
      <w:r w:rsidR="00813FA4" w:rsidRPr="004E6C52">
        <w:rPr>
          <w:i/>
          <w:noProof/>
        </w:rPr>
        <w:t>Cellular and Molecular Life Sciences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="00813FA4" w:rsidRPr="004E6C52">
        <w:rPr>
          <w:b/>
          <w:bCs/>
        </w:rPr>
        <w:t>78</w:t>
      </w:r>
      <w:r w:rsidR="00813FA4" w:rsidRPr="004E6C52">
        <w:t xml:space="preserve"> </w:t>
      </w:r>
      <w:r w:rsidR="00813FA4" w:rsidRPr="004E6C52">
        <w:t>(6)</w:t>
      </w:r>
      <w:r w:rsidR="00813FA4" w:rsidRPr="004E6C52">
        <w:t xml:space="preserve">, </w:t>
      </w:r>
      <w:r w:rsidR="00813FA4" w:rsidRPr="004E6C52">
        <w:t>2459-2483</w:t>
      </w:r>
      <w:r w:rsidRPr="004E6C52">
        <w:t xml:space="preserve"> (</w:t>
      </w:r>
      <w:r w:rsidRPr="004E6C52">
        <w:rPr>
          <w:noProof/>
        </w:rPr>
        <w:t>202</w:t>
      </w:r>
      <w:r w:rsidR="00813FA4" w:rsidRPr="004E6C52">
        <w:rPr>
          <w:noProof/>
        </w:rPr>
        <w:t>1</w:t>
      </w:r>
      <w:r w:rsidRPr="004E6C52">
        <w:rPr>
          <w:noProof/>
        </w:rPr>
        <w:t>).</w:t>
      </w:r>
    </w:p>
    <w:p w14:paraId="49220031" w14:textId="534F0E8C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5</w:t>
      </w:r>
      <w:r w:rsidR="00BB3D3D" w:rsidRPr="004E6C52">
        <w:rPr>
          <w:noProof/>
        </w:rPr>
        <w:t>.</w:t>
      </w:r>
      <w:r w:rsidRPr="004E6C52">
        <w:rPr>
          <w:noProof/>
        </w:rPr>
        <w:tab/>
        <w:t>Memon, B.</w:t>
      </w:r>
      <w:r w:rsidR="00BB3D3D" w:rsidRPr="004E6C52">
        <w:rPr>
          <w:noProof/>
        </w:rPr>
        <w:t xml:space="preserve">, </w:t>
      </w:r>
      <w:r w:rsidRPr="004E6C52">
        <w:rPr>
          <w:noProof/>
        </w:rPr>
        <w:t xml:space="preserve">Abdelalim, E. M. Stem </w:t>
      </w:r>
      <w:r w:rsidR="00BB3D3D" w:rsidRPr="004E6C52">
        <w:rPr>
          <w:noProof/>
        </w:rPr>
        <w:t>cell therapy for di</w:t>
      </w:r>
      <w:r w:rsidRPr="004E6C52">
        <w:rPr>
          <w:noProof/>
        </w:rPr>
        <w:t xml:space="preserve">abetes: Beta </w:t>
      </w:r>
      <w:r w:rsidR="00BB3D3D" w:rsidRPr="004E6C52">
        <w:rPr>
          <w:noProof/>
        </w:rPr>
        <w:t>cells versus pancreatic progenito</w:t>
      </w:r>
      <w:r w:rsidRPr="004E6C52">
        <w:rPr>
          <w:noProof/>
        </w:rPr>
        <w:t xml:space="preserve">rs. </w:t>
      </w:r>
      <w:r w:rsidRPr="004E6C52">
        <w:rPr>
          <w:i/>
          <w:noProof/>
        </w:rPr>
        <w:t>Cell</w:t>
      </w:r>
      <w:r w:rsidRPr="004E6C52">
        <w:t xml:space="preserve">s. </w:t>
      </w:r>
      <w:r w:rsidR="00BB3D3D" w:rsidRPr="004E6C52">
        <w:rPr>
          <w:b/>
          <w:bCs/>
        </w:rPr>
        <w:t>9</w:t>
      </w:r>
      <w:r w:rsidR="00BB3D3D" w:rsidRPr="004E6C52">
        <w:t xml:space="preserve"> </w:t>
      </w:r>
      <w:r w:rsidR="00BB3D3D" w:rsidRPr="004E6C52">
        <w:t>(2)</w:t>
      </w:r>
      <w:r w:rsidR="00BB3D3D" w:rsidRPr="004E6C52">
        <w:t xml:space="preserve">, </w:t>
      </w:r>
      <w:r w:rsidR="00BB3D3D" w:rsidRPr="004E6C52">
        <w:t>283</w:t>
      </w:r>
      <w:r w:rsidRPr="004E6C52">
        <w:t xml:space="preserve"> (20</w:t>
      </w:r>
      <w:r w:rsidRPr="004E6C52">
        <w:rPr>
          <w:noProof/>
        </w:rPr>
        <w:t>20).</w:t>
      </w:r>
    </w:p>
    <w:p w14:paraId="75754233" w14:textId="757F018D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6</w:t>
      </w:r>
      <w:r w:rsidR="00E23F8A" w:rsidRPr="004E6C52">
        <w:rPr>
          <w:noProof/>
        </w:rPr>
        <w:t>.</w:t>
      </w:r>
      <w:r w:rsidRPr="004E6C52">
        <w:rPr>
          <w:noProof/>
        </w:rPr>
        <w:tab/>
        <w:t>Balboa, D., Iworima, D. G.</w:t>
      </w:r>
      <w:r w:rsidR="00E23F8A" w:rsidRPr="004E6C52">
        <w:rPr>
          <w:noProof/>
        </w:rPr>
        <w:t xml:space="preserve">, </w:t>
      </w:r>
      <w:r w:rsidRPr="004E6C52">
        <w:rPr>
          <w:noProof/>
        </w:rPr>
        <w:t xml:space="preserve">Kieffer, T. J. Human </w:t>
      </w:r>
      <w:r w:rsidR="00E23F8A" w:rsidRPr="004E6C52">
        <w:rPr>
          <w:noProof/>
        </w:rPr>
        <w:t>pluripotent stem cells to model islet defects in diabete</w:t>
      </w:r>
      <w:r w:rsidRPr="004E6C52">
        <w:rPr>
          <w:noProof/>
        </w:rPr>
        <w:t xml:space="preserve">s. </w:t>
      </w:r>
      <w:r w:rsidR="00E23F8A" w:rsidRPr="004E6C52">
        <w:rPr>
          <w:i/>
          <w:noProof/>
        </w:rPr>
        <w:t>Frontiers in Endocrinology</w:t>
      </w:r>
      <w:r w:rsidRPr="004E6C52">
        <w:rPr>
          <w:i/>
          <w:noProof/>
        </w:rPr>
        <w:t xml:space="preserve"> (Lausanne)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2</w:t>
      </w:r>
      <w:r w:rsidR="00E23F8A" w:rsidRPr="004E6C52">
        <w:rPr>
          <w:bCs/>
          <w:noProof/>
        </w:rPr>
        <w:t>,</w:t>
      </w:r>
      <w:r w:rsidRPr="004E6C52">
        <w:rPr>
          <w:noProof/>
        </w:rPr>
        <w:t xml:space="preserve"> 642152</w:t>
      </w:r>
      <w:r w:rsidR="00E23F8A" w:rsidRPr="004E6C52">
        <w:rPr>
          <w:noProof/>
        </w:rPr>
        <w:t xml:space="preserve"> </w:t>
      </w:r>
      <w:r w:rsidRPr="004E6C52">
        <w:rPr>
          <w:noProof/>
        </w:rPr>
        <w:t>(2021).</w:t>
      </w:r>
    </w:p>
    <w:p w14:paraId="792EAF37" w14:textId="4E82CD22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7</w:t>
      </w:r>
      <w:r w:rsidR="00E23F8A" w:rsidRPr="004E6C52">
        <w:rPr>
          <w:noProof/>
        </w:rPr>
        <w:t>.</w:t>
      </w:r>
      <w:r w:rsidRPr="004E6C52">
        <w:rPr>
          <w:noProof/>
        </w:rPr>
        <w:tab/>
        <w:t>Gaertner, B., Carrano, A. C.</w:t>
      </w:r>
      <w:r w:rsidR="00E23F8A" w:rsidRPr="004E6C52">
        <w:rPr>
          <w:noProof/>
        </w:rPr>
        <w:t xml:space="preserve">, </w:t>
      </w:r>
      <w:r w:rsidRPr="004E6C52">
        <w:rPr>
          <w:noProof/>
        </w:rPr>
        <w:t xml:space="preserve">Sander, M. Human stem cell models: </w:t>
      </w:r>
      <w:r w:rsidR="00E23F8A" w:rsidRPr="004E6C52">
        <w:rPr>
          <w:noProof/>
        </w:rPr>
        <w:t>L</w:t>
      </w:r>
      <w:r w:rsidRPr="004E6C52">
        <w:rPr>
          <w:noProof/>
        </w:rPr>
        <w:t xml:space="preserve">essons for pancreatic development and disease. </w:t>
      </w:r>
      <w:r w:rsidR="00E23F8A" w:rsidRPr="004E6C52">
        <w:rPr>
          <w:i/>
          <w:noProof/>
        </w:rPr>
        <w:t>Genes &amp; Development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33</w:t>
      </w:r>
      <w:r w:rsidRPr="004E6C52">
        <w:rPr>
          <w:noProof/>
        </w:rPr>
        <w:t xml:space="preserve"> (21-22), 1475-1490 (2019).</w:t>
      </w:r>
    </w:p>
    <w:p w14:paraId="4877B733" w14:textId="4E6978DF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8</w:t>
      </w:r>
      <w:r w:rsidR="00CB54B4" w:rsidRPr="004E6C52">
        <w:rPr>
          <w:noProof/>
        </w:rPr>
        <w:t>.</w:t>
      </w:r>
      <w:r w:rsidRPr="004E6C52">
        <w:rPr>
          <w:noProof/>
        </w:rPr>
        <w:tab/>
        <w:t>Abdelalim, E. M., Bonnefond, A., Bennaceur-Griscelli, A.</w:t>
      </w:r>
      <w:r w:rsidR="00CB54B4" w:rsidRPr="004E6C52">
        <w:rPr>
          <w:noProof/>
        </w:rPr>
        <w:t xml:space="preserve">, </w:t>
      </w:r>
      <w:r w:rsidRPr="004E6C52">
        <w:rPr>
          <w:noProof/>
        </w:rPr>
        <w:t xml:space="preserve">Froguel, P. Pluripotent </w:t>
      </w:r>
      <w:r w:rsidR="00CB54B4" w:rsidRPr="004E6C52">
        <w:rPr>
          <w:noProof/>
        </w:rPr>
        <w:t>stem cells as a potential tool for disease modelling and cell therapy in diabe</w:t>
      </w:r>
      <w:r w:rsidRPr="004E6C52">
        <w:rPr>
          <w:noProof/>
        </w:rPr>
        <w:t xml:space="preserve">tes. </w:t>
      </w:r>
      <w:r w:rsidR="00CB54B4" w:rsidRPr="004E6C52">
        <w:rPr>
          <w:i/>
          <w:noProof/>
        </w:rPr>
        <w:t>Stem Cell Reviews and Reports</w:t>
      </w:r>
      <w:r w:rsidRPr="004E6C52">
        <w:t xml:space="preserve">. </w:t>
      </w:r>
      <w:r w:rsidR="00CB54B4" w:rsidRPr="004E6C52">
        <w:rPr>
          <w:b/>
          <w:bCs/>
        </w:rPr>
        <w:t>10</w:t>
      </w:r>
      <w:r w:rsidR="00CB54B4" w:rsidRPr="004E6C52">
        <w:t xml:space="preserve"> </w:t>
      </w:r>
      <w:r w:rsidR="00CB54B4" w:rsidRPr="004E6C52">
        <w:t>(3)</w:t>
      </w:r>
      <w:r w:rsidR="00CB54B4" w:rsidRPr="004E6C52">
        <w:t xml:space="preserve">, </w:t>
      </w:r>
      <w:r w:rsidR="00CB54B4" w:rsidRPr="004E6C52">
        <w:t>327-37</w:t>
      </w:r>
      <w:r w:rsidRPr="004E6C52">
        <w:t xml:space="preserve"> (</w:t>
      </w:r>
      <w:r w:rsidRPr="004E6C52">
        <w:rPr>
          <w:noProof/>
        </w:rPr>
        <w:t>2014).</w:t>
      </w:r>
    </w:p>
    <w:p w14:paraId="36927468" w14:textId="4B2ADBE4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9</w:t>
      </w:r>
      <w:r w:rsidR="002B0828" w:rsidRPr="004E6C52">
        <w:rPr>
          <w:noProof/>
        </w:rPr>
        <w:t>.</w:t>
      </w:r>
      <w:r w:rsidRPr="004E6C52">
        <w:rPr>
          <w:noProof/>
        </w:rPr>
        <w:tab/>
        <w:t>Rezania, A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Reversal of diabetes with insulin-producing cells derived in vitro from human pluripotent stem cells. </w:t>
      </w:r>
      <w:r w:rsidR="002B0828" w:rsidRPr="004E6C52">
        <w:rPr>
          <w:i/>
          <w:noProof/>
        </w:rPr>
        <w:t>Nature Biotechnology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32</w:t>
      </w:r>
      <w:r w:rsidRPr="004E6C52">
        <w:rPr>
          <w:noProof/>
        </w:rPr>
        <w:t xml:space="preserve"> (11), 1121-1133 (2014).</w:t>
      </w:r>
    </w:p>
    <w:p w14:paraId="6448DC57" w14:textId="4C73D096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0</w:t>
      </w:r>
      <w:r w:rsidR="00BE1C99" w:rsidRPr="004E6C52">
        <w:rPr>
          <w:noProof/>
        </w:rPr>
        <w:t>.</w:t>
      </w:r>
      <w:r w:rsidRPr="004E6C52">
        <w:rPr>
          <w:noProof/>
        </w:rPr>
        <w:tab/>
        <w:t>Pagliuca, F. W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Generation of functional human pancreatic beta cells in vitro. </w:t>
      </w:r>
      <w:r w:rsidRPr="004E6C52">
        <w:rPr>
          <w:i/>
          <w:noProof/>
        </w:rPr>
        <w:t>Cell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59</w:t>
      </w:r>
      <w:r w:rsidRPr="004E6C52">
        <w:rPr>
          <w:noProof/>
        </w:rPr>
        <w:t xml:space="preserve"> (2), 428-439 (2014).</w:t>
      </w:r>
    </w:p>
    <w:p w14:paraId="15D2917A" w14:textId="52C5A724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1</w:t>
      </w:r>
      <w:r w:rsidR="009B6B02" w:rsidRPr="004E6C52">
        <w:rPr>
          <w:noProof/>
        </w:rPr>
        <w:t>.</w:t>
      </w:r>
      <w:r w:rsidRPr="004E6C52">
        <w:rPr>
          <w:noProof/>
        </w:rPr>
        <w:tab/>
        <w:t>Nair, G. G.</w:t>
      </w:r>
      <w:r w:rsidRPr="004E6C52">
        <w:rPr>
          <w:iCs/>
          <w:noProof/>
        </w:rPr>
        <w:t xml:space="preserve"> 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Recapitulating endocrine cell clustering in culture promotes maturation of human stem-cell-derived β cells. </w:t>
      </w:r>
      <w:r w:rsidRPr="004E6C52">
        <w:rPr>
          <w:i/>
          <w:noProof/>
        </w:rPr>
        <w:t>Nat</w:t>
      </w:r>
      <w:r w:rsidR="009B6B02" w:rsidRPr="004E6C52">
        <w:rPr>
          <w:i/>
          <w:noProof/>
        </w:rPr>
        <w:t>ure</w:t>
      </w:r>
      <w:r w:rsidRPr="004E6C52">
        <w:rPr>
          <w:i/>
          <w:noProof/>
        </w:rPr>
        <w:t xml:space="preserve"> Cell Biol</w:t>
      </w:r>
      <w:r w:rsidR="009B6B02" w:rsidRPr="004E6C52">
        <w:rPr>
          <w:i/>
          <w:noProof/>
        </w:rPr>
        <w:t>ogy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21</w:t>
      </w:r>
      <w:r w:rsidRPr="004E6C52">
        <w:rPr>
          <w:noProof/>
        </w:rPr>
        <w:t xml:space="preserve"> (2), 263-274 (2019).</w:t>
      </w:r>
    </w:p>
    <w:p w14:paraId="56965A31" w14:textId="15F87DF2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2</w:t>
      </w:r>
      <w:r w:rsidR="008939B9" w:rsidRPr="004E6C52">
        <w:rPr>
          <w:noProof/>
        </w:rPr>
        <w:t>.</w:t>
      </w:r>
      <w:r w:rsidRPr="004E6C52">
        <w:rPr>
          <w:noProof/>
        </w:rPr>
        <w:tab/>
        <w:t>Russ, H. A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Controlled induction of human pancreatic progenitors produces functional beta-like cells in vitro. </w:t>
      </w:r>
      <w:r w:rsidRPr="004E6C52">
        <w:rPr>
          <w:i/>
          <w:noProof/>
        </w:rPr>
        <w:t>EMBO J</w:t>
      </w:r>
      <w:r w:rsidR="008939B9" w:rsidRPr="004E6C52">
        <w:rPr>
          <w:i/>
          <w:noProof/>
        </w:rPr>
        <w:t>ourn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34</w:t>
      </w:r>
      <w:r w:rsidRPr="004E6C52">
        <w:rPr>
          <w:noProof/>
        </w:rPr>
        <w:t xml:space="preserve"> (13), 1759-1772 (2015).</w:t>
      </w:r>
    </w:p>
    <w:p w14:paraId="254D9B6E" w14:textId="57A0180C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3</w:t>
      </w:r>
      <w:r w:rsidR="00E05C7D" w:rsidRPr="004E6C52">
        <w:rPr>
          <w:noProof/>
        </w:rPr>
        <w:t>.</w:t>
      </w:r>
      <w:r w:rsidRPr="004E6C52">
        <w:rPr>
          <w:noProof/>
        </w:rPr>
        <w:tab/>
        <w:t>Veres, A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Charting cellular identity during human in vitro β-cell differentiation. </w:t>
      </w:r>
      <w:r w:rsidRPr="004E6C52">
        <w:rPr>
          <w:i/>
          <w:noProof/>
        </w:rPr>
        <w:t>Nature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569</w:t>
      </w:r>
      <w:r w:rsidRPr="004E6C52">
        <w:rPr>
          <w:noProof/>
        </w:rPr>
        <w:t xml:space="preserve"> (7756), 368-373 (2019).</w:t>
      </w:r>
    </w:p>
    <w:p w14:paraId="6247D7AE" w14:textId="09179115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4</w:t>
      </w:r>
      <w:r w:rsidR="001268F1" w:rsidRPr="004E6C52">
        <w:rPr>
          <w:noProof/>
        </w:rPr>
        <w:t>.</w:t>
      </w:r>
      <w:r w:rsidRPr="004E6C52">
        <w:rPr>
          <w:noProof/>
        </w:rPr>
        <w:tab/>
        <w:t>Hrvatin, S.</w:t>
      </w:r>
      <w:r w:rsidRPr="004E6C52">
        <w:rPr>
          <w:iCs/>
          <w:noProof/>
        </w:rPr>
        <w:t xml:space="preserve"> 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Differentiated human stem cells resemble fetal, not adult, β cells. </w:t>
      </w:r>
      <w:r w:rsidR="001268F1" w:rsidRPr="004E6C52">
        <w:rPr>
          <w:i/>
          <w:noProof/>
        </w:rPr>
        <w:t>Proceedings of the National Academy of Sciences of the United States of America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11</w:t>
      </w:r>
      <w:r w:rsidRPr="004E6C52">
        <w:rPr>
          <w:noProof/>
        </w:rPr>
        <w:t xml:space="preserve"> (8), 3038-3043 (2014).</w:t>
      </w:r>
    </w:p>
    <w:p w14:paraId="7EE4737D" w14:textId="496DC435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5</w:t>
      </w:r>
      <w:r w:rsidR="00474009" w:rsidRPr="004E6C52">
        <w:rPr>
          <w:noProof/>
        </w:rPr>
        <w:t>.</w:t>
      </w:r>
      <w:r w:rsidRPr="004E6C52">
        <w:rPr>
          <w:noProof/>
        </w:rPr>
        <w:tab/>
        <w:t>Rezania, A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Maturation of human embryonic stem cell-derived pancreatic progenitors into functional islets capable of treating pre-existing diabetes in mice. </w:t>
      </w:r>
      <w:r w:rsidRPr="004E6C52">
        <w:rPr>
          <w:i/>
          <w:noProof/>
        </w:rPr>
        <w:t>Diabetes.</w:t>
      </w:r>
      <w:r w:rsidRPr="004E6C52">
        <w:rPr>
          <w:noProof/>
        </w:rPr>
        <w:t xml:space="preserve"> </w:t>
      </w:r>
      <w:r w:rsidR="00474009" w:rsidRPr="004E6C52">
        <w:rPr>
          <w:b/>
          <w:bCs/>
        </w:rPr>
        <w:t>61</w:t>
      </w:r>
      <w:r w:rsidR="00474009" w:rsidRPr="004E6C52">
        <w:t xml:space="preserve"> </w:t>
      </w:r>
      <w:r w:rsidR="00474009" w:rsidRPr="004E6C52">
        <w:t>(8)</w:t>
      </w:r>
      <w:r w:rsidR="00474009" w:rsidRPr="004E6C52">
        <w:t xml:space="preserve">, </w:t>
      </w:r>
      <w:r w:rsidR="00474009" w:rsidRPr="004E6C52">
        <w:t>2016</w:t>
      </w:r>
      <w:r w:rsidR="00CD0272" w:rsidRPr="004E6C52">
        <w:t>-</w:t>
      </w:r>
      <w:r w:rsidR="00474009" w:rsidRPr="004E6C52">
        <w:t>2029</w:t>
      </w:r>
      <w:r w:rsidR="00474009" w:rsidRPr="004E6C52">
        <w:t xml:space="preserve"> </w:t>
      </w:r>
      <w:r w:rsidRPr="004E6C52">
        <w:rPr>
          <w:noProof/>
        </w:rPr>
        <w:t>(2012).</w:t>
      </w:r>
    </w:p>
    <w:p w14:paraId="44A99C3A" w14:textId="7674BD46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6</w:t>
      </w:r>
      <w:r w:rsidR="00CD0272" w:rsidRPr="004E6C52">
        <w:rPr>
          <w:noProof/>
        </w:rPr>
        <w:t>.</w:t>
      </w:r>
      <w:r w:rsidRPr="004E6C52">
        <w:rPr>
          <w:noProof/>
        </w:rPr>
        <w:tab/>
        <w:t>Rezania, A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Enrichment of human embryonic stem cell-derived NKX6.1-expressing pancreatic progenitor cells accelerates the maturation of insulin-secreting cells in vivo. </w:t>
      </w:r>
      <w:r w:rsidRPr="004E6C52">
        <w:rPr>
          <w:i/>
          <w:noProof/>
        </w:rPr>
        <w:t>Stem Cells</w:t>
      </w:r>
      <w:r w:rsidR="00CD0272" w:rsidRPr="004E6C52">
        <w:rPr>
          <w:i/>
          <w:noProof/>
        </w:rPr>
        <w:t xml:space="preserve"> Journ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31</w:t>
      </w:r>
      <w:r w:rsidRPr="004E6C52">
        <w:rPr>
          <w:noProof/>
        </w:rPr>
        <w:t xml:space="preserve"> (11), 2432-2442 (2013).</w:t>
      </w:r>
    </w:p>
    <w:p w14:paraId="7A56F5DA" w14:textId="743947DC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7</w:t>
      </w:r>
      <w:r w:rsidR="00DE3D42" w:rsidRPr="004E6C52">
        <w:rPr>
          <w:noProof/>
        </w:rPr>
        <w:t>.</w:t>
      </w:r>
      <w:r w:rsidRPr="004E6C52">
        <w:rPr>
          <w:noProof/>
        </w:rPr>
        <w:tab/>
        <w:t>Rezania, A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Enrichment of human embryonic stem cell-derived NKX6.1-expressing pancreatic progenitor cells accelerates the maturation of insulin-secreting cells in vivo. </w:t>
      </w:r>
      <w:r w:rsidRPr="004E6C52">
        <w:rPr>
          <w:i/>
          <w:noProof/>
        </w:rPr>
        <w:t>Stem Cells</w:t>
      </w:r>
      <w:r w:rsidR="00DE3D42" w:rsidRPr="004E6C52">
        <w:rPr>
          <w:i/>
          <w:noProof/>
        </w:rPr>
        <w:t xml:space="preserve"> Journ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doi:10.1002/stem</w:t>
      </w:r>
      <w:r w:rsidRPr="004E6C52">
        <w:t>.</w:t>
      </w:r>
      <w:r w:rsidR="00DE3D42" w:rsidRPr="004E6C52">
        <w:t xml:space="preserve"> </w:t>
      </w:r>
      <w:r w:rsidR="00DE3D42" w:rsidRPr="004E6C52">
        <w:rPr>
          <w:b/>
          <w:bCs/>
        </w:rPr>
        <w:t>31</w:t>
      </w:r>
      <w:r w:rsidR="00DE3D42" w:rsidRPr="004E6C52">
        <w:t xml:space="preserve"> </w:t>
      </w:r>
      <w:r w:rsidR="00DE3D42" w:rsidRPr="004E6C52">
        <w:t>(11)</w:t>
      </w:r>
      <w:r w:rsidR="00DE3D42" w:rsidRPr="004E6C52">
        <w:t xml:space="preserve">, </w:t>
      </w:r>
      <w:r w:rsidR="00DE3D42" w:rsidRPr="004E6C52">
        <w:t>2432-</w:t>
      </w:r>
      <w:r w:rsidR="00DE3D42" w:rsidRPr="004E6C52">
        <w:t>24</w:t>
      </w:r>
      <w:r w:rsidR="00DE3D42" w:rsidRPr="004E6C52">
        <w:t>42</w:t>
      </w:r>
      <w:r w:rsidRPr="004E6C52">
        <w:t xml:space="preserve"> (20</w:t>
      </w:r>
      <w:r w:rsidRPr="004E6C52">
        <w:rPr>
          <w:noProof/>
        </w:rPr>
        <w:t>13).</w:t>
      </w:r>
    </w:p>
    <w:p w14:paraId="2187ED16" w14:textId="60ED753E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8</w:t>
      </w:r>
      <w:r w:rsidR="00DF15DA" w:rsidRPr="004E6C52">
        <w:rPr>
          <w:noProof/>
        </w:rPr>
        <w:t>.</w:t>
      </w:r>
      <w:r w:rsidRPr="004E6C52">
        <w:rPr>
          <w:noProof/>
        </w:rPr>
        <w:tab/>
        <w:t>Bruin, J. E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Characterization of polyhormonal insulin-producing cells derived in vitro from human embryonic stem cells. </w:t>
      </w:r>
      <w:r w:rsidRPr="004E6C52">
        <w:rPr>
          <w:i/>
          <w:noProof/>
        </w:rPr>
        <w:t>Stem Cell Res</w:t>
      </w:r>
      <w:r w:rsidR="00DF15DA" w:rsidRPr="004E6C52">
        <w:rPr>
          <w:i/>
          <w:noProof/>
        </w:rPr>
        <w:t>earch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2</w:t>
      </w:r>
      <w:r w:rsidRPr="004E6C52">
        <w:rPr>
          <w:noProof/>
        </w:rPr>
        <w:t xml:space="preserve"> (1), 194-208 (2014).</w:t>
      </w:r>
    </w:p>
    <w:p w14:paraId="54117CE7" w14:textId="3FDED5C9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19</w:t>
      </w:r>
      <w:r w:rsidR="00BC11CE" w:rsidRPr="004E6C52">
        <w:rPr>
          <w:noProof/>
        </w:rPr>
        <w:t>.</w:t>
      </w:r>
      <w:r w:rsidRPr="004E6C52">
        <w:rPr>
          <w:noProof/>
        </w:rPr>
        <w:tab/>
        <w:t>Toyoda, T.</w:t>
      </w:r>
      <w:r w:rsidRPr="004E6C52">
        <w:rPr>
          <w:iCs/>
          <w:noProof/>
        </w:rPr>
        <w:t xml:space="preserve"> 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Cell aggregation optimizes the differentiation of human ESCs and iPSCs into pancreatic bud-like progenitor cells. </w:t>
      </w:r>
      <w:r w:rsidR="00BC11CE" w:rsidRPr="004E6C52">
        <w:rPr>
          <w:i/>
          <w:noProof/>
        </w:rPr>
        <w:t>Stem Cell Research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4</w:t>
      </w:r>
      <w:r w:rsidRPr="004E6C52">
        <w:rPr>
          <w:noProof/>
        </w:rPr>
        <w:t xml:space="preserve"> (2), 185-197 (2015).</w:t>
      </w:r>
    </w:p>
    <w:p w14:paraId="290E3DA7" w14:textId="5C0A2F68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0</w:t>
      </w:r>
      <w:r w:rsidR="00D60ED7" w:rsidRPr="004E6C52">
        <w:rPr>
          <w:noProof/>
        </w:rPr>
        <w:t>.</w:t>
      </w:r>
      <w:r w:rsidRPr="004E6C52">
        <w:rPr>
          <w:noProof/>
        </w:rPr>
        <w:tab/>
        <w:t>Memon, B.</w:t>
      </w:r>
      <w:r w:rsidR="00D60ED7" w:rsidRPr="004E6C52">
        <w:rPr>
          <w:noProof/>
        </w:rPr>
        <w:t xml:space="preserve">, </w:t>
      </w:r>
      <w:r w:rsidRPr="004E6C52">
        <w:rPr>
          <w:noProof/>
        </w:rPr>
        <w:t xml:space="preserve">Abdelalim, E. M. Highly </w:t>
      </w:r>
      <w:r w:rsidR="00D60ED7" w:rsidRPr="004E6C52">
        <w:rPr>
          <w:noProof/>
        </w:rPr>
        <w:t>efficient differentiation of human pluripotent stem cells into pancreatic progenitors co-expressi</w:t>
      </w:r>
      <w:r w:rsidRPr="004E6C52">
        <w:rPr>
          <w:noProof/>
        </w:rPr>
        <w:t xml:space="preserve">ng PDX1 and NKX6.1. </w:t>
      </w:r>
      <w:r w:rsidR="00D60ED7" w:rsidRPr="004E6C52">
        <w:rPr>
          <w:i/>
          <w:noProof/>
        </w:rPr>
        <w:t>Methods in Molecular Biology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doi:10.1007/7651_2020_323 (2020).</w:t>
      </w:r>
    </w:p>
    <w:p w14:paraId="5C3EFDF1" w14:textId="3B3B1A42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1</w:t>
      </w:r>
      <w:r w:rsidR="00D60ED7" w:rsidRPr="004E6C52">
        <w:rPr>
          <w:noProof/>
        </w:rPr>
        <w:t>.</w:t>
      </w:r>
      <w:r w:rsidRPr="004E6C52">
        <w:rPr>
          <w:noProof/>
        </w:rPr>
        <w:tab/>
        <w:t>Memon, B., Karam, M., Al-Khawaga, S.</w:t>
      </w:r>
      <w:r w:rsidR="00D60ED7" w:rsidRPr="004E6C52">
        <w:rPr>
          <w:noProof/>
        </w:rPr>
        <w:t xml:space="preserve">, </w:t>
      </w:r>
      <w:r w:rsidRPr="004E6C52">
        <w:rPr>
          <w:noProof/>
        </w:rPr>
        <w:t xml:space="preserve">Abdelalim, E. M. Enhanced differentiation of human pluripotent stem cells into pancreatic progenitors co-expressing PDX1 and NKX6.1. </w:t>
      </w:r>
      <w:r w:rsidR="00D60ED7" w:rsidRPr="004E6C52">
        <w:rPr>
          <w:i/>
          <w:noProof/>
        </w:rPr>
        <w:t>Stem Cell Research &amp; Therapy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9</w:t>
      </w:r>
      <w:r w:rsidRPr="004E6C52">
        <w:rPr>
          <w:noProof/>
        </w:rPr>
        <w:t xml:space="preserve"> (1), 15 (2018).</w:t>
      </w:r>
    </w:p>
    <w:p w14:paraId="2F9C3A6F" w14:textId="54C4C321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2</w:t>
      </w:r>
      <w:r w:rsidR="00330487" w:rsidRPr="004E6C52">
        <w:rPr>
          <w:noProof/>
        </w:rPr>
        <w:t>.</w:t>
      </w:r>
      <w:r w:rsidRPr="004E6C52">
        <w:rPr>
          <w:noProof/>
        </w:rPr>
        <w:tab/>
        <w:t>Aigha, I</w:t>
      </w:r>
      <w:r w:rsidR="00330487" w:rsidRPr="004E6C52">
        <w:rPr>
          <w:noProof/>
        </w:rPr>
        <w:t xml:space="preserve">. </w:t>
      </w:r>
      <w:r w:rsidRPr="004E6C52">
        <w:rPr>
          <w:noProof/>
        </w:rPr>
        <w:t>I</w:t>
      </w:r>
      <w:r w:rsidR="00330487" w:rsidRPr="004E6C52">
        <w:rPr>
          <w:noProof/>
        </w:rPr>
        <w:t>.</w:t>
      </w:r>
      <w:r w:rsidRPr="004E6C52">
        <w:rPr>
          <w:noProof/>
        </w:rPr>
        <w:t>, Memon, B., Elsayed, A. K.</w:t>
      </w:r>
      <w:r w:rsidR="00330487" w:rsidRPr="004E6C52">
        <w:rPr>
          <w:noProof/>
        </w:rPr>
        <w:t xml:space="preserve">, </w:t>
      </w:r>
      <w:r w:rsidRPr="004E6C52">
        <w:rPr>
          <w:noProof/>
        </w:rPr>
        <w:t xml:space="preserve">Abdelalim, E. M. Differentiation of human pluripotent stem cells into two distinct NKX6.1 populations of pancreatic progenitors. </w:t>
      </w:r>
      <w:r w:rsidR="00330487" w:rsidRPr="004E6C52">
        <w:rPr>
          <w:i/>
          <w:noProof/>
        </w:rPr>
        <w:t>Stem Cell Research &amp; Therapy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9</w:t>
      </w:r>
      <w:r w:rsidRPr="004E6C52">
        <w:rPr>
          <w:noProof/>
        </w:rPr>
        <w:t xml:space="preserve"> (1), 83 (2018).</w:t>
      </w:r>
    </w:p>
    <w:p w14:paraId="123B2947" w14:textId="40C5238B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3</w:t>
      </w:r>
      <w:r w:rsidR="003411EE" w:rsidRPr="004E6C52">
        <w:rPr>
          <w:noProof/>
        </w:rPr>
        <w:t>.</w:t>
      </w:r>
      <w:r w:rsidRPr="004E6C52">
        <w:rPr>
          <w:noProof/>
        </w:rPr>
        <w:tab/>
        <w:t>Ali, G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Keratinocytes </w:t>
      </w:r>
      <w:r w:rsidR="003411EE" w:rsidRPr="004E6C52">
        <w:rPr>
          <w:noProof/>
        </w:rPr>
        <w:t>derived from patient-specific induced pluripotent stem cells recapitulate the genetic signature of psoriasis di</w:t>
      </w:r>
      <w:r w:rsidRPr="004E6C52">
        <w:rPr>
          <w:noProof/>
        </w:rPr>
        <w:t xml:space="preserve">sease. </w:t>
      </w:r>
      <w:r w:rsidRPr="004E6C52">
        <w:rPr>
          <w:i/>
          <w:noProof/>
        </w:rPr>
        <w:t>Stem Cells and Development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29</w:t>
      </w:r>
      <w:r w:rsidRPr="004E6C52">
        <w:rPr>
          <w:noProof/>
        </w:rPr>
        <w:t xml:space="preserve"> (7), 383-400 (2020).</w:t>
      </w:r>
    </w:p>
    <w:p w14:paraId="0144B170" w14:textId="103652F2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4</w:t>
      </w:r>
      <w:r w:rsidR="00124C17" w:rsidRPr="004E6C52">
        <w:rPr>
          <w:noProof/>
        </w:rPr>
        <w:t>.</w:t>
      </w:r>
      <w:r w:rsidRPr="004E6C52">
        <w:rPr>
          <w:noProof/>
        </w:rPr>
        <w:tab/>
        <w:t>Elsayed, A. K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Generation of a human induced pluripotent stem cell line (QBRIi009-A) from a patient with a heterozygous deletion of FOXA2. </w:t>
      </w:r>
      <w:r w:rsidR="009B29A4" w:rsidRPr="004E6C52">
        <w:rPr>
          <w:i/>
          <w:noProof/>
        </w:rPr>
        <w:t>Stem Cell Research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42</w:t>
      </w:r>
      <w:r w:rsidR="009B29A4" w:rsidRPr="004E6C52">
        <w:rPr>
          <w:bCs/>
          <w:noProof/>
        </w:rPr>
        <w:t>,</w:t>
      </w:r>
      <w:r w:rsidRPr="004E6C52">
        <w:rPr>
          <w:bCs/>
          <w:noProof/>
        </w:rPr>
        <w:t xml:space="preserve"> </w:t>
      </w:r>
      <w:r w:rsidRPr="004E6C52">
        <w:rPr>
          <w:noProof/>
        </w:rPr>
        <w:t>101705 (2020).</w:t>
      </w:r>
    </w:p>
    <w:p w14:paraId="7CED05F7" w14:textId="35BA1245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5</w:t>
      </w:r>
      <w:r w:rsidR="004D38B7" w:rsidRPr="004E6C52">
        <w:rPr>
          <w:noProof/>
        </w:rPr>
        <w:t>.</w:t>
      </w:r>
      <w:r w:rsidRPr="004E6C52">
        <w:rPr>
          <w:noProof/>
        </w:rPr>
        <w:tab/>
        <w:t>Davenport, C., Diekmann, U., Budde, I., Detering, N.</w:t>
      </w:r>
      <w:r w:rsidR="004D38B7" w:rsidRPr="004E6C52">
        <w:rPr>
          <w:noProof/>
        </w:rPr>
        <w:t xml:space="preserve">, </w:t>
      </w:r>
      <w:r w:rsidRPr="004E6C52">
        <w:rPr>
          <w:noProof/>
        </w:rPr>
        <w:t>Naujok, O. Anterior-</w:t>
      </w:r>
      <w:r w:rsidR="004D38B7" w:rsidRPr="004E6C52">
        <w:rPr>
          <w:noProof/>
        </w:rPr>
        <w:t>posterior patterning of definitive endoderm generated from human embryonic stem cells depends on the differential signaling of retinoic ac</w:t>
      </w:r>
      <w:r w:rsidRPr="004E6C52">
        <w:rPr>
          <w:noProof/>
        </w:rPr>
        <w:t>id, Wnt-, and BMP-</w:t>
      </w:r>
      <w:r w:rsidR="004D38B7" w:rsidRPr="004E6C52">
        <w:rPr>
          <w:noProof/>
        </w:rPr>
        <w:t>s</w:t>
      </w:r>
      <w:r w:rsidRPr="004E6C52">
        <w:rPr>
          <w:noProof/>
        </w:rPr>
        <w:t xml:space="preserve">ignaling. </w:t>
      </w:r>
      <w:r w:rsidRPr="004E6C52">
        <w:rPr>
          <w:i/>
          <w:noProof/>
        </w:rPr>
        <w:t>Stem Cells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34</w:t>
      </w:r>
      <w:r w:rsidRPr="004E6C52">
        <w:rPr>
          <w:noProof/>
        </w:rPr>
        <w:t xml:space="preserve"> (11), 2635-2647 (2016).</w:t>
      </w:r>
    </w:p>
    <w:p w14:paraId="360DACC8" w14:textId="5CB1EF2E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6</w:t>
      </w:r>
      <w:r w:rsidR="008144A0" w:rsidRPr="004E6C52">
        <w:rPr>
          <w:noProof/>
        </w:rPr>
        <w:t>.</w:t>
      </w:r>
      <w:r w:rsidRPr="004E6C52">
        <w:rPr>
          <w:noProof/>
        </w:rPr>
        <w:tab/>
        <w:t>Schroeder, I. S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Induction and selection of Sox17-expressing endoderm cells generated from murine embryonic stem cells. </w:t>
      </w:r>
      <w:r w:rsidRPr="004E6C52">
        <w:rPr>
          <w:i/>
          <w:noProof/>
        </w:rPr>
        <w:t>Cells Tissues Organs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95</w:t>
      </w:r>
      <w:r w:rsidRPr="004E6C52">
        <w:rPr>
          <w:noProof/>
        </w:rPr>
        <w:t xml:space="preserve"> (6), 507-523</w:t>
      </w:r>
      <w:r w:rsidR="008144A0" w:rsidRPr="004E6C52">
        <w:rPr>
          <w:noProof/>
        </w:rPr>
        <w:t xml:space="preserve"> </w:t>
      </w:r>
      <w:r w:rsidRPr="004E6C52">
        <w:rPr>
          <w:noProof/>
        </w:rPr>
        <w:t>(2012).</w:t>
      </w:r>
    </w:p>
    <w:p w14:paraId="335C3D50" w14:textId="75885668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7</w:t>
      </w:r>
      <w:r w:rsidR="00E0499C" w:rsidRPr="004E6C52">
        <w:rPr>
          <w:noProof/>
        </w:rPr>
        <w:t>.</w:t>
      </w:r>
      <w:r w:rsidRPr="004E6C52">
        <w:rPr>
          <w:noProof/>
        </w:rPr>
        <w:tab/>
        <w:t>Nostro, M. C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Efficient generation of NKX6-1+ pancreatic progenitors from multiple human pluripotent stem cell lines. </w:t>
      </w:r>
      <w:r w:rsidRPr="004E6C52">
        <w:rPr>
          <w:i/>
          <w:noProof/>
        </w:rPr>
        <w:t>Stem Cell Reports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4</w:t>
      </w:r>
      <w:r w:rsidRPr="004E6C52">
        <w:rPr>
          <w:noProof/>
        </w:rPr>
        <w:t xml:space="preserve"> (4), 591-604 (2015).</w:t>
      </w:r>
    </w:p>
    <w:p w14:paraId="752DBA01" w14:textId="15DDFA58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8</w:t>
      </w:r>
      <w:r w:rsidR="00360E80" w:rsidRPr="004E6C52">
        <w:rPr>
          <w:noProof/>
        </w:rPr>
        <w:t>.</w:t>
      </w:r>
      <w:r w:rsidRPr="004E6C52">
        <w:rPr>
          <w:noProof/>
        </w:rPr>
        <w:tab/>
        <w:t>Elsayed, A. K., Younis, I., Ali, G., Hussain, K.</w:t>
      </w:r>
      <w:r w:rsidR="00360E80" w:rsidRPr="004E6C52">
        <w:rPr>
          <w:noProof/>
        </w:rPr>
        <w:t xml:space="preserve">, </w:t>
      </w:r>
      <w:r w:rsidRPr="004E6C52">
        <w:rPr>
          <w:noProof/>
        </w:rPr>
        <w:t xml:space="preserve">Abdelalim, E. M. Aberrant development of pancreatic beta cells derived from human iPSCs with FOXA2 deficiency. </w:t>
      </w:r>
      <w:r w:rsidR="00360E80" w:rsidRPr="004E6C52">
        <w:rPr>
          <w:i/>
          <w:noProof/>
        </w:rPr>
        <w:t>Cell Death &amp; Disease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2</w:t>
      </w:r>
      <w:r w:rsidRPr="004E6C52">
        <w:rPr>
          <w:noProof/>
        </w:rPr>
        <w:t xml:space="preserve"> (1), 103 (2021).</w:t>
      </w:r>
    </w:p>
    <w:p w14:paraId="4CF4FA44" w14:textId="0DE4DC2C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29</w:t>
      </w:r>
      <w:r w:rsidR="003878C6" w:rsidRPr="004E6C52">
        <w:rPr>
          <w:noProof/>
        </w:rPr>
        <w:t>.</w:t>
      </w:r>
      <w:r w:rsidRPr="004E6C52">
        <w:rPr>
          <w:noProof/>
        </w:rPr>
        <w:tab/>
        <w:t>Mfopou, J. K., Chen, B., Mateizel, I., Sermon, K.</w:t>
      </w:r>
      <w:r w:rsidR="003878C6" w:rsidRPr="004E6C52">
        <w:rPr>
          <w:noProof/>
        </w:rPr>
        <w:t xml:space="preserve">, </w:t>
      </w:r>
      <w:r w:rsidRPr="004E6C52">
        <w:rPr>
          <w:noProof/>
        </w:rPr>
        <w:t xml:space="preserve">Bouwens, L. Noggin, retinoids, and fibroblast growth factor regulate hepatic or pancreatic fate of human embryonic stem cells. </w:t>
      </w:r>
      <w:r w:rsidRPr="004E6C52">
        <w:rPr>
          <w:i/>
          <w:noProof/>
        </w:rPr>
        <w:t>Gastroenterolo</w:t>
      </w:r>
      <w:proofErr w:type="spellStart"/>
      <w:r w:rsidRPr="004E6C52">
        <w:t>gy</w:t>
      </w:r>
      <w:proofErr w:type="spellEnd"/>
      <w:r w:rsidRPr="004E6C52">
        <w:t xml:space="preserve">. </w:t>
      </w:r>
      <w:r w:rsidR="003878C6" w:rsidRPr="004E6C52">
        <w:rPr>
          <w:b/>
          <w:bCs/>
        </w:rPr>
        <w:t>138</w:t>
      </w:r>
      <w:r w:rsidR="003878C6" w:rsidRPr="004E6C52">
        <w:t xml:space="preserve"> </w:t>
      </w:r>
      <w:r w:rsidR="003878C6" w:rsidRPr="004E6C52">
        <w:t>(7)</w:t>
      </w:r>
      <w:r w:rsidR="003878C6" w:rsidRPr="004E6C52">
        <w:t xml:space="preserve">, </w:t>
      </w:r>
      <w:r w:rsidR="003878C6" w:rsidRPr="004E6C52">
        <w:t>2233-45, 2245.e1-14</w:t>
      </w:r>
      <w:r w:rsidRPr="004E6C52">
        <w:t xml:space="preserve"> (2010)</w:t>
      </w:r>
      <w:r w:rsidRPr="004E6C52">
        <w:rPr>
          <w:noProof/>
        </w:rPr>
        <w:t>.</w:t>
      </w:r>
    </w:p>
    <w:p w14:paraId="1E705193" w14:textId="4F5EAD4B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0</w:t>
      </w:r>
      <w:r w:rsidR="003878C6" w:rsidRPr="004E6C52">
        <w:rPr>
          <w:noProof/>
        </w:rPr>
        <w:t>.</w:t>
      </w:r>
      <w:r w:rsidRPr="004E6C52">
        <w:rPr>
          <w:noProof/>
        </w:rPr>
        <w:tab/>
        <w:t>Mfopou, J. K., De Groote, V., Xu, X., Heimberg, H.</w:t>
      </w:r>
      <w:r w:rsidR="003878C6" w:rsidRPr="004E6C52">
        <w:rPr>
          <w:noProof/>
        </w:rPr>
        <w:t xml:space="preserve">, </w:t>
      </w:r>
      <w:r w:rsidRPr="004E6C52">
        <w:rPr>
          <w:noProof/>
        </w:rPr>
        <w:t xml:space="preserve">Bouwens, L. Sonic hedgehog and other soluble factors from differentiating embryoid bodies inhibit pancreas development. </w:t>
      </w:r>
      <w:r w:rsidRPr="004E6C52">
        <w:rPr>
          <w:i/>
          <w:noProof/>
        </w:rPr>
        <w:t>Stem Cells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25</w:t>
      </w:r>
      <w:r w:rsidRPr="004E6C52">
        <w:rPr>
          <w:noProof/>
        </w:rPr>
        <w:t xml:space="preserve"> (5), 1156-1165 (2007).</w:t>
      </w:r>
    </w:p>
    <w:p w14:paraId="620242C0" w14:textId="5461DBC8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1</w:t>
      </w:r>
      <w:r w:rsidR="003878C6" w:rsidRPr="004E6C52">
        <w:rPr>
          <w:noProof/>
        </w:rPr>
        <w:t>.</w:t>
      </w:r>
      <w:r w:rsidRPr="004E6C52">
        <w:rPr>
          <w:noProof/>
        </w:rPr>
        <w:tab/>
        <w:t>Gattazzo, F., Urciuolo, A.</w:t>
      </w:r>
      <w:r w:rsidR="003878C6" w:rsidRPr="004E6C52">
        <w:rPr>
          <w:noProof/>
        </w:rPr>
        <w:t xml:space="preserve">, </w:t>
      </w:r>
      <w:r w:rsidRPr="004E6C52">
        <w:rPr>
          <w:noProof/>
        </w:rPr>
        <w:t xml:space="preserve">Bonaldo, P. Extracellular matrix: </w:t>
      </w:r>
      <w:r w:rsidR="003878C6" w:rsidRPr="004E6C52">
        <w:rPr>
          <w:noProof/>
        </w:rPr>
        <w:t>A</w:t>
      </w:r>
      <w:r w:rsidRPr="004E6C52">
        <w:rPr>
          <w:noProof/>
        </w:rPr>
        <w:t xml:space="preserve"> dynamic microenvironment for stem cell niche. </w:t>
      </w:r>
      <w:r w:rsidR="003878C6" w:rsidRPr="004E6C52">
        <w:rPr>
          <w:i/>
          <w:noProof/>
        </w:rPr>
        <w:t>Biochimica et Biophysica Acta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840</w:t>
      </w:r>
      <w:r w:rsidRPr="004E6C52">
        <w:rPr>
          <w:noProof/>
        </w:rPr>
        <w:t xml:space="preserve"> (8), 2506-2519 (2014).</w:t>
      </w:r>
    </w:p>
    <w:p w14:paraId="70759868" w14:textId="5A56AA4E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2</w:t>
      </w:r>
      <w:r w:rsidR="0059042F" w:rsidRPr="004E6C52">
        <w:rPr>
          <w:noProof/>
        </w:rPr>
        <w:t>.</w:t>
      </w:r>
      <w:r w:rsidRPr="004E6C52">
        <w:rPr>
          <w:noProof/>
        </w:rPr>
        <w:tab/>
        <w:t>Watt, F. M.</w:t>
      </w:r>
      <w:r w:rsidR="0059042F" w:rsidRPr="004E6C52">
        <w:rPr>
          <w:noProof/>
        </w:rPr>
        <w:t xml:space="preserve">, </w:t>
      </w:r>
      <w:r w:rsidRPr="004E6C52">
        <w:rPr>
          <w:noProof/>
        </w:rPr>
        <w:t xml:space="preserve">Huck, W. T. Role of the extracellular matrix in regulating stem cell fate. </w:t>
      </w:r>
      <w:r w:rsidR="0059042F" w:rsidRPr="004E6C52">
        <w:rPr>
          <w:i/>
          <w:noProof/>
        </w:rPr>
        <w:t>Nature Reviews Molecular Cell Biology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4</w:t>
      </w:r>
      <w:r w:rsidRPr="004E6C52">
        <w:rPr>
          <w:noProof/>
        </w:rPr>
        <w:t xml:space="preserve"> (8), 467-473 (2013).</w:t>
      </w:r>
    </w:p>
    <w:p w14:paraId="34C6D655" w14:textId="33C7C059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3</w:t>
      </w:r>
      <w:r w:rsidR="00162812" w:rsidRPr="004E6C52">
        <w:rPr>
          <w:noProof/>
        </w:rPr>
        <w:t>.</w:t>
      </w:r>
      <w:r w:rsidRPr="004E6C52">
        <w:rPr>
          <w:noProof/>
        </w:rPr>
        <w:tab/>
        <w:t>Shih, H. P., Panlasigui, D., Cirulli, V.</w:t>
      </w:r>
      <w:r w:rsidR="00162812" w:rsidRPr="004E6C52">
        <w:rPr>
          <w:noProof/>
        </w:rPr>
        <w:t xml:space="preserve">, </w:t>
      </w:r>
      <w:r w:rsidRPr="004E6C52">
        <w:rPr>
          <w:noProof/>
        </w:rPr>
        <w:t xml:space="preserve">Sander, M. ECM </w:t>
      </w:r>
      <w:r w:rsidR="00162812" w:rsidRPr="004E6C52">
        <w:rPr>
          <w:noProof/>
        </w:rPr>
        <w:t>signaling regulates collective cellular dynamics to control pancreas branching morphogene</w:t>
      </w:r>
      <w:r w:rsidRPr="004E6C52">
        <w:rPr>
          <w:noProof/>
        </w:rPr>
        <w:t xml:space="preserve">sis. </w:t>
      </w:r>
      <w:r w:rsidRPr="004E6C52">
        <w:rPr>
          <w:i/>
          <w:noProof/>
        </w:rPr>
        <w:t>Cell Rep</w:t>
      </w:r>
      <w:r w:rsidR="00162812" w:rsidRPr="004E6C52">
        <w:rPr>
          <w:i/>
          <w:noProof/>
        </w:rPr>
        <w:t>orts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4</w:t>
      </w:r>
      <w:r w:rsidRPr="004E6C52">
        <w:rPr>
          <w:noProof/>
        </w:rPr>
        <w:t xml:space="preserve"> (2), 169-179 (2016).</w:t>
      </w:r>
    </w:p>
    <w:p w14:paraId="6F7588D1" w14:textId="148C2517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4</w:t>
      </w:r>
      <w:r w:rsidR="00550AC3" w:rsidRPr="004E6C52">
        <w:rPr>
          <w:noProof/>
        </w:rPr>
        <w:t>.</w:t>
      </w:r>
      <w:r w:rsidRPr="004E6C52">
        <w:rPr>
          <w:noProof/>
        </w:rPr>
        <w:tab/>
        <w:t>Raza, A., Ki, C. S.</w:t>
      </w:r>
      <w:r w:rsidR="00550AC3" w:rsidRPr="004E6C52">
        <w:rPr>
          <w:noProof/>
        </w:rPr>
        <w:t xml:space="preserve">, </w:t>
      </w:r>
      <w:r w:rsidRPr="004E6C52">
        <w:rPr>
          <w:noProof/>
        </w:rPr>
        <w:t xml:space="preserve">Lin, C. C. The influence of matrix properties on growth and morphogenesis of human pancreatic ductal epithelial cells in 3D. </w:t>
      </w:r>
      <w:r w:rsidRPr="004E6C52">
        <w:rPr>
          <w:i/>
          <w:noProof/>
        </w:rPr>
        <w:t>Biomaterials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34</w:t>
      </w:r>
      <w:r w:rsidRPr="004E6C52">
        <w:rPr>
          <w:noProof/>
        </w:rPr>
        <w:t xml:space="preserve"> (21), 5117-5127 (2013).</w:t>
      </w:r>
    </w:p>
    <w:p w14:paraId="66067E04" w14:textId="7602A2EA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5</w:t>
      </w:r>
      <w:r w:rsidR="00CF08A1" w:rsidRPr="004E6C52">
        <w:rPr>
          <w:noProof/>
        </w:rPr>
        <w:t>.</w:t>
      </w:r>
      <w:r w:rsidRPr="004E6C52">
        <w:rPr>
          <w:noProof/>
        </w:rPr>
        <w:tab/>
        <w:t>Lin, H. Y.</w:t>
      </w:r>
      <w:r w:rsidRPr="004E6C52">
        <w:rPr>
          <w:i/>
          <w:noProof/>
        </w:rPr>
        <w:t xml:space="preserve"> </w:t>
      </w:r>
      <w:r w:rsidRPr="004E6C52">
        <w:rPr>
          <w:iCs/>
          <w:noProof/>
        </w:rPr>
        <w:t>et al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Fibronectin and laminin promote differentiation of human mesenchymal stem cells into insulin producing cells through activating Akt and ERK. </w:t>
      </w:r>
      <w:r w:rsidR="00CF08A1" w:rsidRPr="004E6C52">
        <w:rPr>
          <w:i/>
          <w:noProof/>
        </w:rPr>
        <w:t>Journal of Biomedical Science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7</w:t>
      </w:r>
      <w:r w:rsidR="00CF08A1" w:rsidRPr="004E6C52">
        <w:rPr>
          <w:bCs/>
          <w:noProof/>
        </w:rPr>
        <w:t>,</w:t>
      </w:r>
      <w:r w:rsidRPr="004E6C52">
        <w:rPr>
          <w:noProof/>
        </w:rPr>
        <w:t xml:space="preserve"> 56</w:t>
      </w:r>
      <w:r w:rsidR="00CF08A1" w:rsidRPr="004E6C52">
        <w:rPr>
          <w:noProof/>
        </w:rPr>
        <w:t xml:space="preserve"> </w:t>
      </w:r>
      <w:r w:rsidRPr="004E6C52">
        <w:rPr>
          <w:noProof/>
        </w:rPr>
        <w:t>(2010).</w:t>
      </w:r>
    </w:p>
    <w:p w14:paraId="1E7FFC9F" w14:textId="3D3B488B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6</w:t>
      </w:r>
      <w:r w:rsidR="00546BDF" w:rsidRPr="004E6C52">
        <w:rPr>
          <w:noProof/>
        </w:rPr>
        <w:t>.</w:t>
      </w:r>
      <w:r w:rsidRPr="004E6C52">
        <w:rPr>
          <w:noProof/>
        </w:rPr>
        <w:tab/>
        <w:t>Boretti, M. I.</w:t>
      </w:r>
      <w:r w:rsidR="00D6772A" w:rsidRPr="004E6C52">
        <w:rPr>
          <w:noProof/>
        </w:rPr>
        <w:t xml:space="preserve">, </w:t>
      </w:r>
      <w:r w:rsidRPr="004E6C52">
        <w:rPr>
          <w:noProof/>
        </w:rPr>
        <w:t xml:space="preserve">Gooch, K. J. Effect of extracellular matrix and 3D morphogenesis on islet hormone gene expression by Ngn3-infected mouse pancreatic ductal epithelial cells. </w:t>
      </w:r>
      <w:r w:rsidRPr="004E6C52">
        <w:rPr>
          <w:i/>
          <w:noProof/>
        </w:rPr>
        <w:t>Tissue Eng</w:t>
      </w:r>
      <w:r w:rsidR="00D6772A" w:rsidRPr="004E6C52">
        <w:rPr>
          <w:i/>
          <w:noProof/>
        </w:rPr>
        <w:t>ineering</w:t>
      </w:r>
      <w:r w:rsidRPr="004E6C52">
        <w:rPr>
          <w:i/>
          <w:noProof/>
        </w:rPr>
        <w:t xml:space="preserve"> Part A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4</w:t>
      </w:r>
      <w:r w:rsidRPr="004E6C52">
        <w:rPr>
          <w:noProof/>
        </w:rPr>
        <w:t xml:space="preserve"> (12), 1927-1937 (2008).</w:t>
      </w:r>
    </w:p>
    <w:p w14:paraId="2378A3F2" w14:textId="37EBE9A6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7</w:t>
      </w:r>
      <w:r w:rsidR="00A94DB9" w:rsidRPr="004E6C52">
        <w:rPr>
          <w:noProof/>
        </w:rPr>
        <w:t>.</w:t>
      </w:r>
      <w:r w:rsidRPr="004E6C52">
        <w:rPr>
          <w:noProof/>
        </w:rPr>
        <w:tab/>
        <w:t>Boretti, M. I.</w:t>
      </w:r>
      <w:r w:rsidR="00A94DB9" w:rsidRPr="004E6C52">
        <w:rPr>
          <w:noProof/>
        </w:rPr>
        <w:t xml:space="preserve">, </w:t>
      </w:r>
      <w:r w:rsidRPr="004E6C52">
        <w:rPr>
          <w:noProof/>
        </w:rPr>
        <w:t xml:space="preserve">Gooch, K. J. Induced cell clustering enhances islet beta cell formation from human cultures enriched for pancreatic ductal epithelial cells. </w:t>
      </w:r>
      <w:r w:rsidRPr="004E6C52">
        <w:rPr>
          <w:i/>
          <w:noProof/>
        </w:rPr>
        <w:t>Tissue Eng</w:t>
      </w:r>
      <w:r w:rsidR="00A94DB9" w:rsidRPr="004E6C52">
        <w:rPr>
          <w:i/>
          <w:noProof/>
        </w:rPr>
        <w:t>ineering</w:t>
      </w:r>
      <w:r w:rsidRPr="004E6C52">
        <w:rPr>
          <w:i/>
          <w:noProof/>
        </w:rPr>
        <w:t>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12</w:t>
      </w:r>
      <w:r w:rsidRPr="004E6C52">
        <w:rPr>
          <w:noProof/>
        </w:rPr>
        <w:t xml:space="preserve"> (4), 939-948 (2006).</w:t>
      </w:r>
    </w:p>
    <w:p w14:paraId="1CBF7038" w14:textId="0E2745DB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8</w:t>
      </w:r>
      <w:r w:rsidR="00FE768C" w:rsidRPr="004E6C52">
        <w:rPr>
          <w:noProof/>
        </w:rPr>
        <w:t>.</w:t>
      </w:r>
      <w:r w:rsidRPr="004E6C52">
        <w:rPr>
          <w:noProof/>
        </w:rPr>
        <w:tab/>
        <w:t>Beattie, G. M., Rubin, J. S., Mally, M. I., Otonkoski, T.</w:t>
      </w:r>
      <w:r w:rsidR="00FE768C" w:rsidRPr="004E6C52">
        <w:rPr>
          <w:noProof/>
        </w:rPr>
        <w:t xml:space="preserve">, </w:t>
      </w:r>
      <w:r w:rsidRPr="004E6C52">
        <w:rPr>
          <w:noProof/>
        </w:rPr>
        <w:t xml:space="preserve">Hayek, A. Regulation of proliferation and differentiation of human fetal pancreatic islet cells by extracellular matrix, hepatocyte growth factor, and cell-cell contact. </w:t>
      </w:r>
      <w:r w:rsidRPr="004E6C52">
        <w:rPr>
          <w:i/>
          <w:noProof/>
        </w:rPr>
        <w:t>Diabetes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45</w:t>
      </w:r>
      <w:r w:rsidRPr="004E6C52">
        <w:rPr>
          <w:noProof/>
        </w:rPr>
        <w:t xml:space="preserve"> (9), 1223-1228 (1996).</w:t>
      </w:r>
    </w:p>
    <w:p w14:paraId="5B5F33D9" w14:textId="41312204" w:rsidR="000671D6" w:rsidRPr="004E6C52" w:rsidRDefault="000671D6" w:rsidP="004E6C52">
      <w:pPr>
        <w:pStyle w:val="EndNoteBibliography"/>
        <w:jc w:val="both"/>
        <w:rPr>
          <w:noProof/>
        </w:rPr>
      </w:pPr>
      <w:r w:rsidRPr="004E6C52">
        <w:rPr>
          <w:noProof/>
        </w:rPr>
        <w:t>39</w:t>
      </w:r>
      <w:r w:rsidR="00FE768C" w:rsidRPr="004E6C52">
        <w:rPr>
          <w:noProof/>
        </w:rPr>
        <w:t>.</w:t>
      </w:r>
      <w:r w:rsidRPr="004E6C52">
        <w:rPr>
          <w:noProof/>
        </w:rPr>
        <w:tab/>
        <w:t>Gage, B. K., Webber, T. D.</w:t>
      </w:r>
      <w:r w:rsidR="00FE768C" w:rsidRPr="004E6C52">
        <w:rPr>
          <w:noProof/>
        </w:rPr>
        <w:t xml:space="preserve">, </w:t>
      </w:r>
      <w:r w:rsidRPr="004E6C52">
        <w:rPr>
          <w:noProof/>
        </w:rPr>
        <w:t xml:space="preserve">Kieffer, T. J. Initial cell seeding density influences pancreatic endocrine development during in vitro differentiation of human embryonic stem cells. </w:t>
      </w:r>
      <w:r w:rsidRPr="004E6C52">
        <w:rPr>
          <w:i/>
          <w:noProof/>
        </w:rPr>
        <w:t>PLoS One.</w:t>
      </w:r>
      <w:r w:rsidRPr="004E6C52">
        <w:rPr>
          <w:noProof/>
        </w:rPr>
        <w:t xml:space="preserve"> </w:t>
      </w:r>
      <w:r w:rsidRPr="004E6C52">
        <w:rPr>
          <w:b/>
          <w:noProof/>
        </w:rPr>
        <w:t>8</w:t>
      </w:r>
      <w:r w:rsidRPr="004E6C52">
        <w:rPr>
          <w:noProof/>
        </w:rPr>
        <w:t xml:space="preserve"> (12), e82076 (2013).</w:t>
      </w:r>
    </w:p>
    <w:p w14:paraId="6B2B1AA9" w14:textId="0B5873CD" w:rsidR="006E4797" w:rsidRPr="004E6C52" w:rsidRDefault="00061698" w:rsidP="004E6C5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hAnsi="Calibri" w:cs="Calibri"/>
          <w:color w:val="7F7F7F"/>
        </w:rPr>
      </w:pPr>
      <w:r w:rsidRPr="004E6C52">
        <w:rPr>
          <w:rFonts w:ascii="Calibri" w:hAnsi="Calibri" w:cs="Calibri"/>
          <w:color w:val="7F7F7F"/>
        </w:rPr>
        <w:fldChar w:fldCharType="end"/>
      </w:r>
    </w:p>
    <w:sectPr w:rsidR="006E4797" w:rsidRPr="004E6C52" w:rsidSect="004E6C52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pgSz w:w="12240" w:h="15840" w:code="1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1F8D4E" w14:textId="77777777" w:rsidR="00765174" w:rsidRDefault="00765174">
      <w:r>
        <w:separator/>
      </w:r>
    </w:p>
  </w:endnote>
  <w:endnote w:type="continuationSeparator" w:id="0">
    <w:p w14:paraId="1F8022AE" w14:textId="77777777" w:rsidR="00765174" w:rsidRDefault="007651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95351510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220EA7" w14:textId="63670B3A" w:rsidR="003475E1" w:rsidRDefault="003475E1" w:rsidP="00BD57A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DE5172E" w14:textId="77777777" w:rsidR="00230AD8" w:rsidRDefault="00230AD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06368033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5234BBB" w14:textId="56F276AC" w:rsidR="003475E1" w:rsidRDefault="003475E1" w:rsidP="00BD57A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386B27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18F048BD" w14:textId="77777777" w:rsidR="003475E1" w:rsidRDefault="003475E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730B91" w14:textId="77777777" w:rsidR="00765174" w:rsidRDefault="00765174">
      <w:r>
        <w:separator/>
      </w:r>
    </w:p>
  </w:footnote>
  <w:footnote w:type="continuationSeparator" w:id="0">
    <w:p w14:paraId="4691895D" w14:textId="77777777" w:rsidR="00765174" w:rsidRDefault="0076517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230AD8" w:rsidRDefault="00230AD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230AD8" w:rsidRDefault="00230AD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4" w:name="_26in1rg" w:colFirst="0" w:colLast="0"/>
    <w:bookmarkEnd w:id="4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5E2636FC" w:rsidR="00230AD8" w:rsidRDefault="00230AD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343A9"/>
    <w:multiLevelType w:val="hybridMultilevel"/>
    <w:tmpl w:val="C38089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6306E5"/>
    <w:multiLevelType w:val="multilevel"/>
    <w:tmpl w:val="5896E19C"/>
    <w:lvl w:ilvl="0">
      <w:start w:val="7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060" w:hanging="3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7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4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2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40" w:hanging="1800"/>
      </w:pPr>
      <w:rPr>
        <w:rFonts w:hint="default"/>
      </w:rPr>
    </w:lvl>
  </w:abstractNum>
  <w:abstractNum w:abstractNumId="2" w15:restartNumberingAfterBreak="0">
    <w:nsid w:val="07B5670D"/>
    <w:multiLevelType w:val="multilevel"/>
    <w:tmpl w:val="F2AAF6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3" w15:restartNumberingAfterBreak="0">
    <w:nsid w:val="0BAB458F"/>
    <w:multiLevelType w:val="multilevel"/>
    <w:tmpl w:val="644AEDB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4" w15:restartNumberingAfterBreak="0">
    <w:nsid w:val="0F53201C"/>
    <w:multiLevelType w:val="multilevel"/>
    <w:tmpl w:val="F2AAF6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5" w15:restartNumberingAfterBreak="0">
    <w:nsid w:val="11E5388E"/>
    <w:multiLevelType w:val="multilevel"/>
    <w:tmpl w:val="D590A78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12D9399B"/>
    <w:multiLevelType w:val="multilevel"/>
    <w:tmpl w:val="7CC89244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7" w15:restartNumberingAfterBreak="0">
    <w:nsid w:val="14104DB9"/>
    <w:multiLevelType w:val="hybridMultilevel"/>
    <w:tmpl w:val="E8DCD9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8E7152F"/>
    <w:multiLevelType w:val="multilevel"/>
    <w:tmpl w:val="E5BABEE8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32A4432"/>
    <w:multiLevelType w:val="multilevel"/>
    <w:tmpl w:val="5756EF34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0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28F56E94"/>
    <w:multiLevelType w:val="multilevel"/>
    <w:tmpl w:val="D2384850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2A6A502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2CA31D4C"/>
    <w:multiLevelType w:val="multilevel"/>
    <w:tmpl w:val="3DD0D87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307123A6"/>
    <w:multiLevelType w:val="multilevel"/>
    <w:tmpl w:val="92CAF9B4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6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8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3B5B475C"/>
    <w:multiLevelType w:val="hybridMultilevel"/>
    <w:tmpl w:val="B5F272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EE69BA"/>
    <w:multiLevelType w:val="multilevel"/>
    <w:tmpl w:val="9BF6BC0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47357553"/>
    <w:multiLevelType w:val="multilevel"/>
    <w:tmpl w:val="644AEDB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4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5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538B429D"/>
    <w:multiLevelType w:val="multilevel"/>
    <w:tmpl w:val="5756EF34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7" w15:restartNumberingAfterBreak="0">
    <w:nsid w:val="55F558DD"/>
    <w:multiLevelType w:val="multilevel"/>
    <w:tmpl w:val="E49E235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8" w15:restartNumberingAfterBreak="0">
    <w:nsid w:val="586B404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5ED30E1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5EF6456D"/>
    <w:multiLevelType w:val="multilevel"/>
    <w:tmpl w:val="ECBC6BC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1" w15:restartNumberingAfterBreak="0">
    <w:nsid w:val="660F16BE"/>
    <w:multiLevelType w:val="multilevel"/>
    <w:tmpl w:val="72B060F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3" w15:restartNumberingAfterBreak="0">
    <w:nsid w:val="6A481EB5"/>
    <w:multiLevelType w:val="hybridMultilevel"/>
    <w:tmpl w:val="AAECB77E"/>
    <w:lvl w:ilvl="0" w:tplc="0409000F">
      <w:start w:val="1"/>
      <w:numFmt w:val="decimal"/>
      <w:lvlText w:val="%1."/>
      <w:lvlJc w:val="left"/>
      <w:pPr>
        <w:ind w:left="135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16"/>
  </w:num>
  <w:num w:numId="2">
    <w:abstractNumId w:val="22"/>
  </w:num>
  <w:num w:numId="3">
    <w:abstractNumId w:val="34"/>
  </w:num>
  <w:num w:numId="4">
    <w:abstractNumId w:val="10"/>
  </w:num>
  <w:num w:numId="5">
    <w:abstractNumId w:val="25"/>
  </w:num>
  <w:num w:numId="6">
    <w:abstractNumId w:val="32"/>
  </w:num>
  <w:num w:numId="7">
    <w:abstractNumId w:val="17"/>
  </w:num>
  <w:num w:numId="8">
    <w:abstractNumId w:val="21"/>
  </w:num>
  <w:num w:numId="9">
    <w:abstractNumId w:val="11"/>
  </w:num>
  <w:num w:numId="10">
    <w:abstractNumId w:val="18"/>
  </w:num>
  <w:num w:numId="11">
    <w:abstractNumId w:val="24"/>
  </w:num>
  <w:num w:numId="12">
    <w:abstractNumId w:val="14"/>
  </w:num>
  <w:num w:numId="13">
    <w:abstractNumId w:val="4"/>
  </w:num>
  <w:num w:numId="14">
    <w:abstractNumId w:val="15"/>
  </w:num>
  <w:num w:numId="15">
    <w:abstractNumId w:val="8"/>
  </w:num>
  <w:num w:numId="16">
    <w:abstractNumId w:val="1"/>
  </w:num>
  <w:num w:numId="17">
    <w:abstractNumId w:val="9"/>
  </w:num>
  <w:num w:numId="18">
    <w:abstractNumId w:val="33"/>
  </w:num>
  <w:num w:numId="19">
    <w:abstractNumId w:val="0"/>
  </w:num>
  <w:num w:numId="20">
    <w:abstractNumId w:val="7"/>
  </w:num>
  <w:num w:numId="21">
    <w:abstractNumId w:val="26"/>
  </w:num>
  <w:num w:numId="22">
    <w:abstractNumId w:val="29"/>
  </w:num>
  <w:num w:numId="23">
    <w:abstractNumId w:val="28"/>
  </w:num>
  <w:num w:numId="24">
    <w:abstractNumId w:val="2"/>
  </w:num>
  <w:num w:numId="25">
    <w:abstractNumId w:val="12"/>
  </w:num>
  <w:num w:numId="26">
    <w:abstractNumId w:val="13"/>
  </w:num>
  <w:num w:numId="27">
    <w:abstractNumId w:val="27"/>
  </w:num>
  <w:num w:numId="28">
    <w:abstractNumId w:val="5"/>
  </w:num>
  <w:num w:numId="29">
    <w:abstractNumId w:val="6"/>
  </w:num>
  <w:num w:numId="30">
    <w:abstractNumId w:val="20"/>
  </w:num>
  <w:num w:numId="31">
    <w:abstractNumId w:val="3"/>
  </w:num>
  <w:num w:numId="32">
    <w:abstractNumId w:val="23"/>
  </w:num>
  <w:num w:numId="33">
    <w:abstractNumId w:val="19"/>
  </w:num>
  <w:num w:numId="34">
    <w:abstractNumId w:val="31"/>
  </w:num>
  <w:num w:numId="35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MwNLU0MDUxtjA1sDBW0lEKTi0uzszPAykwqwUAxqIPA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20&lt;record-ids&gt;&lt;item&gt;2499&lt;/item&gt;&lt;item&gt;2915&lt;/item&gt;&lt;item&gt;2968&lt;/item&gt;&lt;item&gt;3011&lt;/item&gt;&lt;item&gt;3370&lt;/item&gt;&lt;item&gt;3420&lt;/item&gt;&lt;item&gt;3520&lt;/item&gt;&lt;item&gt;3521&lt;/item&gt;&lt;item&gt;3525&lt;/item&gt;&lt;item&gt;3531&lt;/item&gt;&lt;item&gt;3553&lt;/item&gt;&lt;item&gt;3650&lt;/item&gt;&lt;item&gt;3861&lt;/item&gt;&lt;item&gt;3936&lt;/item&gt;&lt;item&gt;4118&lt;/item&gt;&lt;item&gt;4383&lt;/item&gt;&lt;item&gt;4654&lt;/item&gt;&lt;item&gt;4813&lt;/item&gt;&lt;item&gt;5989&lt;/item&gt;&lt;item&gt;6607&lt;/item&gt;&lt;item&gt;6608&lt;/item&gt;&lt;item&gt;6609&lt;/item&gt;&lt;item&gt;6610&lt;/item&gt;&lt;/record-ids&gt;&lt;/item&gt;&lt;/Libraries&gt;"/>
  </w:docVars>
  <w:rsids>
    <w:rsidRoot w:val="006E4797"/>
    <w:rsid w:val="00000A01"/>
    <w:rsid w:val="0000121E"/>
    <w:rsid w:val="000012D1"/>
    <w:rsid w:val="00001C30"/>
    <w:rsid w:val="00005289"/>
    <w:rsid w:val="0000583B"/>
    <w:rsid w:val="00013D82"/>
    <w:rsid w:val="00014831"/>
    <w:rsid w:val="00015D53"/>
    <w:rsid w:val="0001724D"/>
    <w:rsid w:val="00024F8F"/>
    <w:rsid w:val="00035152"/>
    <w:rsid w:val="000404E6"/>
    <w:rsid w:val="00041F7F"/>
    <w:rsid w:val="0004318E"/>
    <w:rsid w:val="00046962"/>
    <w:rsid w:val="000513BB"/>
    <w:rsid w:val="00051D9D"/>
    <w:rsid w:val="00052113"/>
    <w:rsid w:val="00061698"/>
    <w:rsid w:val="00061B4F"/>
    <w:rsid w:val="00062CD6"/>
    <w:rsid w:val="00063227"/>
    <w:rsid w:val="000661AE"/>
    <w:rsid w:val="000666BC"/>
    <w:rsid w:val="000671D6"/>
    <w:rsid w:val="00071C30"/>
    <w:rsid w:val="00076203"/>
    <w:rsid w:val="000763E5"/>
    <w:rsid w:val="000767E2"/>
    <w:rsid w:val="000812D9"/>
    <w:rsid w:val="00082462"/>
    <w:rsid w:val="00085551"/>
    <w:rsid w:val="00087C82"/>
    <w:rsid w:val="00090BD6"/>
    <w:rsid w:val="00091426"/>
    <w:rsid w:val="0009298B"/>
    <w:rsid w:val="00095D91"/>
    <w:rsid w:val="00096D31"/>
    <w:rsid w:val="000A5EB2"/>
    <w:rsid w:val="000A7ABD"/>
    <w:rsid w:val="000B1E2E"/>
    <w:rsid w:val="000B3E93"/>
    <w:rsid w:val="000C1F49"/>
    <w:rsid w:val="000C6A0D"/>
    <w:rsid w:val="000D3F4B"/>
    <w:rsid w:val="000D4B62"/>
    <w:rsid w:val="000D5103"/>
    <w:rsid w:val="000D5583"/>
    <w:rsid w:val="000D7363"/>
    <w:rsid w:val="000E3034"/>
    <w:rsid w:val="000E3E98"/>
    <w:rsid w:val="000E4A12"/>
    <w:rsid w:val="000E4B94"/>
    <w:rsid w:val="000F3E88"/>
    <w:rsid w:val="000F47EC"/>
    <w:rsid w:val="000F70FD"/>
    <w:rsid w:val="000F7CAC"/>
    <w:rsid w:val="000F7DF9"/>
    <w:rsid w:val="001035BD"/>
    <w:rsid w:val="001045F0"/>
    <w:rsid w:val="001052ED"/>
    <w:rsid w:val="00110660"/>
    <w:rsid w:val="00120780"/>
    <w:rsid w:val="00120ECF"/>
    <w:rsid w:val="00124C17"/>
    <w:rsid w:val="001259FB"/>
    <w:rsid w:val="001268F1"/>
    <w:rsid w:val="00126938"/>
    <w:rsid w:val="00126BCE"/>
    <w:rsid w:val="001309A8"/>
    <w:rsid w:val="00131C9B"/>
    <w:rsid w:val="00135115"/>
    <w:rsid w:val="00141184"/>
    <w:rsid w:val="001420C3"/>
    <w:rsid w:val="0014471C"/>
    <w:rsid w:val="00145AD1"/>
    <w:rsid w:val="001463A9"/>
    <w:rsid w:val="00154421"/>
    <w:rsid w:val="00156498"/>
    <w:rsid w:val="00157693"/>
    <w:rsid w:val="001576FB"/>
    <w:rsid w:val="0016017F"/>
    <w:rsid w:val="00161BCC"/>
    <w:rsid w:val="00162812"/>
    <w:rsid w:val="00165483"/>
    <w:rsid w:val="00166173"/>
    <w:rsid w:val="00166B60"/>
    <w:rsid w:val="001702B8"/>
    <w:rsid w:val="001728B1"/>
    <w:rsid w:val="00173AB1"/>
    <w:rsid w:val="001752AC"/>
    <w:rsid w:val="00176A1C"/>
    <w:rsid w:val="00177011"/>
    <w:rsid w:val="00184A5B"/>
    <w:rsid w:val="00193C25"/>
    <w:rsid w:val="001955EF"/>
    <w:rsid w:val="001A1B8C"/>
    <w:rsid w:val="001A38CE"/>
    <w:rsid w:val="001A5A9F"/>
    <w:rsid w:val="001A5E40"/>
    <w:rsid w:val="001A648E"/>
    <w:rsid w:val="001A6605"/>
    <w:rsid w:val="001B132D"/>
    <w:rsid w:val="001B3E5C"/>
    <w:rsid w:val="001B4D41"/>
    <w:rsid w:val="001B7952"/>
    <w:rsid w:val="001B7A78"/>
    <w:rsid w:val="001C0787"/>
    <w:rsid w:val="001C2517"/>
    <w:rsid w:val="001C3BDA"/>
    <w:rsid w:val="001D198D"/>
    <w:rsid w:val="001D20B4"/>
    <w:rsid w:val="001D2A46"/>
    <w:rsid w:val="001D4E48"/>
    <w:rsid w:val="001D53F4"/>
    <w:rsid w:val="001E0245"/>
    <w:rsid w:val="001E2668"/>
    <w:rsid w:val="001E2BE5"/>
    <w:rsid w:val="001E657F"/>
    <w:rsid w:val="001E6B2D"/>
    <w:rsid w:val="001F11FC"/>
    <w:rsid w:val="001F176D"/>
    <w:rsid w:val="001F203C"/>
    <w:rsid w:val="001F79F5"/>
    <w:rsid w:val="0020263B"/>
    <w:rsid w:val="00205966"/>
    <w:rsid w:val="00205F6B"/>
    <w:rsid w:val="00207D93"/>
    <w:rsid w:val="0021328E"/>
    <w:rsid w:val="002161DE"/>
    <w:rsid w:val="0022043E"/>
    <w:rsid w:val="00222F92"/>
    <w:rsid w:val="00225AF5"/>
    <w:rsid w:val="0022651E"/>
    <w:rsid w:val="00230AD8"/>
    <w:rsid w:val="00231D24"/>
    <w:rsid w:val="00232A4A"/>
    <w:rsid w:val="00232FAA"/>
    <w:rsid w:val="002343AF"/>
    <w:rsid w:val="002346CA"/>
    <w:rsid w:val="00237361"/>
    <w:rsid w:val="00237CA4"/>
    <w:rsid w:val="002418C2"/>
    <w:rsid w:val="0024676D"/>
    <w:rsid w:val="0025616F"/>
    <w:rsid w:val="00263C78"/>
    <w:rsid w:val="00263C87"/>
    <w:rsid w:val="00264623"/>
    <w:rsid w:val="00265180"/>
    <w:rsid w:val="002672CD"/>
    <w:rsid w:val="00267580"/>
    <w:rsid w:val="00267D6A"/>
    <w:rsid w:val="00271F0F"/>
    <w:rsid w:val="002750BA"/>
    <w:rsid w:val="00275C47"/>
    <w:rsid w:val="00277AC1"/>
    <w:rsid w:val="00277AE8"/>
    <w:rsid w:val="002801CD"/>
    <w:rsid w:val="00280A28"/>
    <w:rsid w:val="00284431"/>
    <w:rsid w:val="00286C2D"/>
    <w:rsid w:val="002873B4"/>
    <w:rsid w:val="002938A4"/>
    <w:rsid w:val="00295C4F"/>
    <w:rsid w:val="0029796F"/>
    <w:rsid w:val="002A01D0"/>
    <w:rsid w:val="002A2FA3"/>
    <w:rsid w:val="002A78DB"/>
    <w:rsid w:val="002A79A8"/>
    <w:rsid w:val="002B0828"/>
    <w:rsid w:val="002B08D8"/>
    <w:rsid w:val="002B4AED"/>
    <w:rsid w:val="002B5633"/>
    <w:rsid w:val="002B7D30"/>
    <w:rsid w:val="002C47AB"/>
    <w:rsid w:val="002C7473"/>
    <w:rsid w:val="002C7BB4"/>
    <w:rsid w:val="002D2F1D"/>
    <w:rsid w:val="002D5485"/>
    <w:rsid w:val="002D5755"/>
    <w:rsid w:val="002D6AFB"/>
    <w:rsid w:val="002D6CC8"/>
    <w:rsid w:val="002D7579"/>
    <w:rsid w:val="002E2A41"/>
    <w:rsid w:val="002E47AB"/>
    <w:rsid w:val="002E4B58"/>
    <w:rsid w:val="002E60BB"/>
    <w:rsid w:val="002E60C0"/>
    <w:rsid w:val="002E6203"/>
    <w:rsid w:val="002E67BC"/>
    <w:rsid w:val="002F0CF3"/>
    <w:rsid w:val="002F29DC"/>
    <w:rsid w:val="002F379F"/>
    <w:rsid w:val="0030095E"/>
    <w:rsid w:val="003017FB"/>
    <w:rsid w:val="003021B4"/>
    <w:rsid w:val="003044ED"/>
    <w:rsid w:val="003058D7"/>
    <w:rsid w:val="00310208"/>
    <w:rsid w:val="00310C84"/>
    <w:rsid w:val="00312332"/>
    <w:rsid w:val="00312FC5"/>
    <w:rsid w:val="003141A8"/>
    <w:rsid w:val="00315822"/>
    <w:rsid w:val="00315FFA"/>
    <w:rsid w:val="00316BCA"/>
    <w:rsid w:val="00323FF0"/>
    <w:rsid w:val="003276BD"/>
    <w:rsid w:val="00330487"/>
    <w:rsid w:val="00331533"/>
    <w:rsid w:val="003318D7"/>
    <w:rsid w:val="00332934"/>
    <w:rsid w:val="00333D0F"/>
    <w:rsid w:val="0033518E"/>
    <w:rsid w:val="00337553"/>
    <w:rsid w:val="0034102F"/>
    <w:rsid w:val="003411EE"/>
    <w:rsid w:val="003475E1"/>
    <w:rsid w:val="00351087"/>
    <w:rsid w:val="003532A6"/>
    <w:rsid w:val="00354284"/>
    <w:rsid w:val="00354D46"/>
    <w:rsid w:val="003551C9"/>
    <w:rsid w:val="00360E80"/>
    <w:rsid w:val="00362639"/>
    <w:rsid w:val="00362B44"/>
    <w:rsid w:val="00365696"/>
    <w:rsid w:val="00371E93"/>
    <w:rsid w:val="00374A18"/>
    <w:rsid w:val="003761C3"/>
    <w:rsid w:val="0037696E"/>
    <w:rsid w:val="003820E1"/>
    <w:rsid w:val="0038322C"/>
    <w:rsid w:val="003848B5"/>
    <w:rsid w:val="00385189"/>
    <w:rsid w:val="00386B27"/>
    <w:rsid w:val="003873F7"/>
    <w:rsid w:val="00387828"/>
    <w:rsid w:val="003878C6"/>
    <w:rsid w:val="0039018A"/>
    <w:rsid w:val="003911B9"/>
    <w:rsid w:val="003921FE"/>
    <w:rsid w:val="00395B79"/>
    <w:rsid w:val="00395C42"/>
    <w:rsid w:val="00395CA9"/>
    <w:rsid w:val="00397681"/>
    <w:rsid w:val="003979EB"/>
    <w:rsid w:val="003A0034"/>
    <w:rsid w:val="003A12EA"/>
    <w:rsid w:val="003A6F96"/>
    <w:rsid w:val="003A716A"/>
    <w:rsid w:val="003B0CA2"/>
    <w:rsid w:val="003B206B"/>
    <w:rsid w:val="003B4172"/>
    <w:rsid w:val="003C176E"/>
    <w:rsid w:val="003C250A"/>
    <w:rsid w:val="003C4B25"/>
    <w:rsid w:val="003C4FAB"/>
    <w:rsid w:val="003C69DD"/>
    <w:rsid w:val="003D0B5B"/>
    <w:rsid w:val="003D1386"/>
    <w:rsid w:val="003D20ED"/>
    <w:rsid w:val="003D3E26"/>
    <w:rsid w:val="003D7E46"/>
    <w:rsid w:val="003E0442"/>
    <w:rsid w:val="003E06F4"/>
    <w:rsid w:val="003E1D3C"/>
    <w:rsid w:val="003E2477"/>
    <w:rsid w:val="003E30B2"/>
    <w:rsid w:val="003E55EF"/>
    <w:rsid w:val="003E6742"/>
    <w:rsid w:val="003F16FA"/>
    <w:rsid w:val="003F17BC"/>
    <w:rsid w:val="003F1A60"/>
    <w:rsid w:val="003F4622"/>
    <w:rsid w:val="00400F1F"/>
    <w:rsid w:val="00401A6A"/>
    <w:rsid w:val="00404231"/>
    <w:rsid w:val="004076A5"/>
    <w:rsid w:val="004079FE"/>
    <w:rsid w:val="0041050B"/>
    <w:rsid w:val="00412C4E"/>
    <w:rsid w:val="00412DF1"/>
    <w:rsid w:val="00414567"/>
    <w:rsid w:val="00416ADB"/>
    <w:rsid w:val="00416F3A"/>
    <w:rsid w:val="00417980"/>
    <w:rsid w:val="00417AF2"/>
    <w:rsid w:val="00417EEE"/>
    <w:rsid w:val="00420C73"/>
    <w:rsid w:val="0042520F"/>
    <w:rsid w:val="00426523"/>
    <w:rsid w:val="004266C9"/>
    <w:rsid w:val="0043076D"/>
    <w:rsid w:val="0043167F"/>
    <w:rsid w:val="004329B3"/>
    <w:rsid w:val="004346DB"/>
    <w:rsid w:val="00434E02"/>
    <w:rsid w:val="00436511"/>
    <w:rsid w:val="004405AB"/>
    <w:rsid w:val="00442142"/>
    <w:rsid w:val="00444B37"/>
    <w:rsid w:val="00446416"/>
    <w:rsid w:val="00447B6A"/>
    <w:rsid w:val="00451142"/>
    <w:rsid w:val="004516E4"/>
    <w:rsid w:val="004523E6"/>
    <w:rsid w:val="00453236"/>
    <w:rsid w:val="00453BEA"/>
    <w:rsid w:val="00454392"/>
    <w:rsid w:val="0045709E"/>
    <w:rsid w:val="004609DF"/>
    <w:rsid w:val="00460DEA"/>
    <w:rsid w:val="0046155C"/>
    <w:rsid w:val="00462127"/>
    <w:rsid w:val="00464283"/>
    <w:rsid w:val="00466324"/>
    <w:rsid w:val="0047085E"/>
    <w:rsid w:val="004713B7"/>
    <w:rsid w:val="0047154C"/>
    <w:rsid w:val="004737B6"/>
    <w:rsid w:val="00474009"/>
    <w:rsid w:val="00477432"/>
    <w:rsid w:val="004778F4"/>
    <w:rsid w:val="00477A72"/>
    <w:rsid w:val="004801E0"/>
    <w:rsid w:val="004859FA"/>
    <w:rsid w:val="00485FFC"/>
    <w:rsid w:val="0049105A"/>
    <w:rsid w:val="00494D64"/>
    <w:rsid w:val="0049733E"/>
    <w:rsid w:val="004978AF"/>
    <w:rsid w:val="004A0033"/>
    <w:rsid w:val="004A47B4"/>
    <w:rsid w:val="004A62A6"/>
    <w:rsid w:val="004A6C85"/>
    <w:rsid w:val="004A78B8"/>
    <w:rsid w:val="004B1295"/>
    <w:rsid w:val="004B26E8"/>
    <w:rsid w:val="004B635D"/>
    <w:rsid w:val="004B6D9D"/>
    <w:rsid w:val="004C1698"/>
    <w:rsid w:val="004C1D17"/>
    <w:rsid w:val="004C2A1A"/>
    <w:rsid w:val="004C307C"/>
    <w:rsid w:val="004C518D"/>
    <w:rsid w:val="004C69EE"/>
    <w:rsid w:val="004D0380"/>
    <w:rsid w:val="004D1302"/>
    <w:rsid w:val="004D14E9"/>
    <w:rsid w:val="004D16AA"/>
    <w:rsid w:val="004D38B7"/>
    <w:rsid w:val="004E0A16"/>
    <w:rsid w:val="004E45E0"/>
    <w:rsid w:val="004E5205"/>
    <w:rsid w:val="004E6C52"/>
    <w:rsid w:val="004F1F7E"/>
    <w:rsid w:val="004F35B0"/>
    <w:rsid w:val="004F3F15"/>
    <w:rsid w:val="005027DD"/>
    <w:rsid w:val="005032F8"/>
    <w:rsid w:val="00503A67"/>
    <w:rsid w:val="005046BB"/>
    <w:rsid w:val="005046C7"/>
    <w:rsid w:val="00507B68"/>
    <w:rsid w:val="0051031F"/>
    <w:rsid w:val="00510DD0"/>
    <w:rsid w:val="005132B8"/>
    <w:rsid w:val="00513E92"/>
    <w:rsid w:val="0051625D"/>
    <w:rsid w:val="00516FEA"/>
    <w:rsid w:val="00522368"/>
    <w:rsid w:val="0052513D"/>
    <w:rsid w:val="00527473"/>
    <w:rsid w:val="00527758"/>
    <w:rsid w:val="005309D7"/>
    <w:rsid w:val="00530E43"/>
    <w:rsid w:val="0053171A"/>
    <w:rsid w:val="00531F40"/>
    <w:rsid w:val="0053549C"/>
    <w:rsid w:val="00536A17"/>
    <w:rsid w:val="00536AB2"/>
    <w:rsid w:val="005371F6"/>
    <w:rsid w:val="0053734A"/>
    <w:rsid w:val="00537795"/>
    <w:rsid w:val="00542C15"/>
    <w:rsid w:val="00543C03"/>
    <w:rsid w:val="00545ACA"/>
    <w:rsid w:val="00546BDF"/>
    <w:rsid w:val="0054716B"/>
    <w:rsid w:val="00547370"/>
    <w:rsid w:val="005473D4"/>
    <w:rsid w:val="005500AD"/>
    <w:rsid w:val="00550AC3"/>
    <w:rsid w:val="00551D82"/>
    <w:rsid w:val="005556E9"/>
    <w:rsid w:val="00555D6A"/>
    <w:rsid w:val="005618DD"/>
    <w:rsid w:val="005636A8"/>
    <w:rsid w:val="00564949"/>
    <w:rsid w:val="0056699D"/>
    <w:rsid w:val="00566B8A"/>
    <w:rsid w:val="00571009"/>
    <w:rsid w:val="00571E22"/>
    <w:rsid w:val="00573798"/>
    <w:rsid w:val="0057494F"/>
    <w:rsid w:val="0057641F"/>
    <w:rsid w:val="005768CD"/>
    <w:rsid w:val="00581D4B"/>
    <w:rsid w:val="0059042F"/>
    <w:rsid w:val="005905F6"/>
    <w:rsid w:val="00592139"/>
    <w:rsid w:val="0059375A"/>
    <w:rsid w:val="005956CC"/>
    <w:rsid w:val="005A0278"/>
    <w:rsid w:val="005A528C"/>
    <w:rsid w:val="005A7C10"/>
    <w:rsid w:val="005B0898"/>
    <w:rsid w:val="005B2D17"/>
    <w:rsid w:val="005B527A"/>
    <w:rsid w:val="005B698B"/>
    <w:rsid w:val="005B74F3"/>
    <w:rsid w:val="005C0A86"/>
    <w:rsid w:val="005C17A7"/>
    <w:rsid w:val="005C2134"/>
    <w:rsid w:val="005C7A58"/>
    <w:rsid w:val="005D02DF"/>
    <w:rsid w:val="005E12CC"/>
    <w:rsid w:val="005E5BC9"/>
    <w:rsid w:val="005F225D"/>
    <w:rsid w:val="005F7BE2"/>
    <w:rsid w:val="00601F88"/>
    <w:rsid w:val="00603BE8"/>
    <w:rsid w:val="006077FF"/>
    <w:rsid w:val="00612DC9"/>
    <w:rsid w:val="00613B63"/>
    <w:rsid w:val="00613B9C"/>
    <w:rsid w:val="006166A0"/>
    <w:rsid w:val="00616C7B"/>
    <w:rsid w:val="00616F0D"/>
    <w:rsid w:val="0062154D"/>
    <w:rsid w:val="00622578"/>
    <w:rsid w:val="00622C4B"/>
    <w:rsid w:val="00624A61"/>
    <w:rsid w:val="00624FA2"/>
    <w:rsid w:val="00625D9E"/>
    <w:rsid w:val="00626E00"/>
    <w:rsid w:val="0063145F"/>
    <w:rsid w:val="00631ADE"/>
    <w:rsid w:val="006345B5"/>
    <w:rsid w:val="00634C24"/>
    <w:rsid w:val="00635FD8"/>
    <w:rsid w:val="006412DF"/>
    <w:rsid w:val="00644EDE"/>
    <w:rsid w:val="006458B1"/>
    <w:rsid w:val="0065132C"/>
    <w:rsid w:val="006520AE"/>
    <w:rsid w:val="00652EF7"/>
    <w:rsid w:val="00653ED1"/>
    <w:rsid w:val="0065401B"/>
    <w:rsid w:val="00657877"/>
    <w:rsid w:val="006610A9"/>
    <w:rsid w:val="00665A95"/>
    <w:rsid w:val="00666B45"/>
    <w:rsid w:val="0067026C"/>
    <w:rsid w:val="00670374"/>
    <w:rsid w:val="00670D84"/>
    <w:rsid w:val="00673A7B"/>
    <w:rsid w:val="00676A03"/>
    <w:rsid w:val="00676C09"/>
    <w:rsid w:val="00680A08"/>
    <w:rsid w:val="00680AB2"/>
    <w:rsid w:val="00680CC8"/>
    <w:rsid w:val="00681DD1"/>
    <w:rsid w:val="0068235A"/>
    <w:rsid w:val="006827C5"/>
    <w:rsid w:val="00683B27"/>
    <w:rsid w:val="0068489E"/>
    <w:rsid w:val="006850E6"/>
    <w:rsid w:val="00685396"/>
    <w:rsid w:val="006873C9"/>
    <w:rsid w:val="00691E68"/>
    <w:rsid w:val="0069287F"/>
    <w:rsid w:val="006949D9"/>
    <w:rsid w:val="006975B6"/>
    <w:rsid w:val="006A08A8"/>
    <w:rsid w:val="006A241A"/>
    <w:rsid w:val="006A2990"/>
    <w:rsid w:val="006A3110"/>
    <w:rsid w:val="006A3A0C"/>
    <w:rsid w:val="006B783D"/>
    <w:rsid w:val="006C1134"/>
    <w:rsid w:val="006C1F53"/>
    <w:rsid w:val="006C4A22"/>
    <w:rsid w:val="006D001E"/>
    <w:rsid w:val="006D3070"/>
    <w:rsid w:val="006D3B6B"/>
    <w:rsid w:val="006D5157"/>
    <w:rsid w:val="006D62A2"/>
    <w:rsid w:val="006D6E24"/>
    <w:rsid w:val="006D6FFC"/>
    <w:rsid w:val="006E00B5"/>
    <w:rsid w:val="006E28F4"/>
    <w:rsid w:val="006E38E2"/>
    <w:rsid w:val="006E4797"/>
    <w:rsid w:val="006E5702"/>
    <w:rsid w:val="006E5AC9"/>
    <w:rsid w:val="006F0ACC"/>
    <w:rsid w:val="006F3A06"/>
    <w:rsid w:val="006F4411"/>
    <w:rsid w:val="006F67E4"/>
    <w:rsid w:val="006F75F3"/>
    <w:rsid w:val="0070444F"/>
    <w:rsid w:val="00704581"/>
    <w:rsid w:val="00706387"/>
    <w:rsid w:val="00707E33"/>
    <w:rsid w:val="007102F0"/>
    <w:rsid w:val="00710544"/>
    <w:rsid w:val="007126DB"/>
    <w:rsid w:val="00712F72"/>
    <w:rsid w:val="00713509"/>
    <w:rsid w:val="00714F93"/>
    <w:rsid w:val="00717FCB"/>
    <w:rsid w:val="007211E0"/>
    <w:rsid w:val="00722D6E"/>
    <w:rsid w:val="00726224"/>
    <w:rsid w:val="0072749A"/>
    <w:rsid w:val="007310E3"/>
    <w:rsid w:val="007341C2"/>
    <w:rsid w:val="007418B1"/>
    <w:rsid w:val="00742B86"/>
    <w:rsid w:val="00742CE5"/>
    <w:rsid w:val="00745B9D"/>
    <w:rsid w:val="00746173"/>
    <w:rsid w:val="00746BE6"/>
    <w:rsid w:val="007470B3"/>
    <w:rsid w:val="00755B2B"/>
    <w:rsid w:val="007560C9"/>
    <w:rsid w:val="007562BC"/>
    <w:rsid w:val="0075799E"/>
    <w:rsid w:val="007618A9"/>
    <w:rsid w:val="00765174"/>
    <w:rsid w:val="00766B77"/>
    <w:rsid w:val="00767111"/>
    <w:rsid w:val="00771735"/>
    <w:rsid w:val="00773613"/>
    <w:rsid w:val="007771B4"/>
    <w:rsid w:val="00783445"/>
    <w:rsid w:val="00783FF7"/>
    <w:rsid w:val="007849D9"/>
    <w:rsid w:val="0079130B"/>
    <w:rsid w:val="007916A8"/>
    <w:rsid w:val="00791C22"/>
    <w:rsid w:val="0079349D"/>
    <w:rsid w:val="00794359"/>
    <w:rsid w:val="0079440C"/>
    <w:rsid w:val="00794DDA"/>
    <w:rsid w:val="0079506B"/>
    <w:rsid w:val="0079773B"/>
    <w:rsid w:val="007A0921"/>
    <w:rsid w:val="007A0C69"/>
    <w:rsid w:val="007A114F"/>
    <w:rsid w:val="007A1AF4"/>
    <w:rsid w:val="007A264A"/>
    <w:rsid w:val="007A26AB"/>
    <w:rsid w:val="007A2DBA"/>
    <w:rsid w:val="007A57C6"/>
    <w:rsid w:val="007B01A4"/>
    <w:rsid w:val="007B1235"/>
    <w:rsid w:val="007B2AC7"/>
    <w:rsid w:val="007B635B"/>
    <w:rsid w:val="007B6550"/>
    <w:rsid w:val="007B7138"/>
    <w:rsid w:val="007C1581"/>
    <w:rsid w:val="007C342C"/>
    <w:rsid w:val="007C4AA4"/>
    <w:rsid w:val="007C5A96"/>
    <w:rsid w:val="007D0CD4"/>
    <w:rsid w:val="007D1DF4"/>
    <w:rsid w:val="007D1F7A"/>
    <w:rsid w:val="007D2FD2"/>
    <w:rsid w:val="007D5AD9"/>
    <w:rsid w:val="007D5E34"/>
    <w:rsid w:val="007E2538"/>
    <w:rsid w:val="007E2D6B"/>
    <w:rsid w:val="007E7AE6"/>
    <w:rsid w:val="007F3299"/>
    <w:rsid w:val="007F3703"/>
    <w:rsid w:val="007F6818"/>
    <w:rsid w:val="007F7037"/>
    <w:rsid w:val="007F7AE5"/>
    <w:rsid w:val="008006BF"/>
    <w:rsid w:val="00803BCA"/>
    <w:rsid w:val="008128CF"/>
    <w:rsid w:val="00813A2D"/>
    <w:rsid w:val="00813FA4"/>
    <w:rsid w:val="008144A0"/>
    <w:rsid w:val="00814604"/>
    <w:rsid w:val="008149DC"/>
    <w:rsid w:val="00815C73"/>
    <w:rsid w:val="008241CA"/>
    <w:rsid w:val="008252DB"/>
    <w:rsid w:val="00826384"/>
    <w:rsid w:val="00832870"/>
    <w:rsid w:val="008331E4"/>
    <w:rsid w:val="00833630"/>
    <w:rsid w:val="0083727E"/>
    <w:rsid w:val="00843543"/>
    <w:rsid w:val="00843955"/>
    <w:rsid w:val="00843FE0"/>
    <w:rsid w:val="00845FD8"/>
    <w:rsid w:val="00854619"/>
    <w:rsid w:val="008548FE"/>
    <w:rsid w:val="00855A99"/>
    <w:rsid w:val="00855C92"/>
    <w:rsid w:val="0086105A"/>
    <w:rsid w:val="008621CB"/>
    <w:rsid w:val="008621E4"/>
    <w:rsid w:val="00863FA2"/>
    <w:rsid w:val="00872A1C"/>
    <w:rsid w:val="00872E6F"/>
    <w:rsid w:val="00877BF9"/>
    <w:rsid w:val="008810AE"/>
    <w:rsid w:val="0088244F"/>
    <w:rsid w:val="00882EC8"/>
    <w:rsid w:val="00884138"/>
    <w:rsid w:val="008856F5"/>
    <w:rsid w:val="008927F6"/>
    <w:rsid w:val="00892C52"/>
    <w:rsid w:val="008939B9"/>
    <w:rsid w:val="00893D5F"/>
    <w:rsid w:val="008942F2"/>
    <w:rsid w:val="00894AE8"/>
    <w:rsid w:val="00895F0D"/>
    <w:rsid w:val="008A2B3E"/>
    <w:rsid w:val="008A40EB"/>
    <w:rsid w:val="008A4118"/>
    <w:rsid w:val="008A514D"/>
    <w:rsid w:val="008A5C8E"/>
    <w:rsid w:val="008B25CA"/>
    <w:rsid w:val="008B7808"/>
    <w:rsid w:val="008C2043"/>
    <w:rsid w:val="008C3BAC"/>
    <w:rsid w:val="008C5019"/>
    <w:rsid w:val="008C5818"/>
    <w:rsid w:val="008C5857"/>
    <w:rsid w:val="008C5A59"/>
    <w:rsid w:val="008C5C65"/>
    <w:rsid w:val="008C7AAA"/>
    <w:rsid w:val="008D0AC9"/>
    <w:rsid w:val="008E0207"/>
    <w:rsid w:val="008E3AD7"/>
    <w:rsid w:val="008E52CB"/>
    <w:rsid w:val="008E7A37"/>
    <w:rsid w:val="008F655D"/>
    <w:rsid w:val="008F76A0"/>
    <w:rsid w:val="00902236"/>
    <w:rsid w:val="0090241B"/>
    <w:rsid w:val="00903D3A"/>
    <w:rsid w:val="009043A1"/>
    <w:rsid w:val="0090546F"/>
    <w:rsid w:val="00912A14"/>
    <w:rsid w:val="00912C5E"/>
    <w:rsid w:val="0091374A"/>
    <w:rsid w:val="00915305"/>
    <w:rsid w:val="00917A0E"/>
    <w:rsid w:val="00917CF4"/>
    <w:rsid w:val="0092175A"/>
    <w:rsid w:val="00922B19"/>
    <w:rsid w:val="00930166"/>
    <w:rsid w:val="0093087C"/>
    <w:rsid w:val="009318B0"/>
    <w:rsid w:val="00933F2E"/>
    <w:rsid w:val="00934517"/>
    <w:rsid w:val="00937FD8"/>
    <w:rsid w:val="00940C9C"/>
    <w:rsid w:val="00941E6D"/>
    <w:rsid w:val="00942267"/>
    <w:rsid w:val="00943EDF"/>
    <w:rsid w:val="00952927"/>
    <w:rsid w:val="00952C6C"/>
    <w:rsid w:val="0095307F"/>
    <w:rsid w:val="00955560"/>
    <w:rsid w:val="00960BC2"/>
    <w:rsid w:val="009616F2"/>
    <w:rsid w:val="009619E1"/>
    <w:rsid w:val="009665D6"/>
    <w:rsid w:val="00967075"/>
    <w:rsid w:val="009707E3"/>
    <w:rsid w:val="00971F57"/>
    <w:rsid w:val="00972E08"/>
    <w:rsid w:val="0098452A"/>
    <w:rsid w:val="00985E9C"/>
    <w:rsid w:val="00986792"/>
    <w:rsid w:val="00986E1F"/>
    <w:rsid w:val="00990059"/>
    <w:rsid w:val="00992124"/>
    <w:rsid w:val="00995199"/>
    <w:rsid w:val="00995420"/>
    <w:rsid w:val="00995AAD"/>
    <w:rsid w:val="009B1448"/>
    <w:rsid w:val="009B29A4"/>
    <w:rsid w:val="009B3872"/>
    <w:rsid w:val="009B392E"/>
    <w:rsid w:val="009B4496"/>
    <w:rsid w:val="009B5048"/>
    <w:rsid w:val="009B50D1"/>
    <w:rsid w:val="009B5D11"/>
    <w:rsid w:val="009B6B02"/>
    <w:rsid w:val="009B7C3B"/>
    <w:rsid w:val="009C43CB"/>
    <w:rsid w:val="009C4439"/>
    <w:rsid w:val="009D0C75"/>
    <w:rsid w:val="009D18D1"/>
    <w:rsid w:val="009D289D"/>
    <w:rsid w:val="009D49EE"/>
    <w:rsid w:val="009D50FC"/>
    <w:rsid w:val="009E0A0D"/>
    <w:rsid w:val="009E0DC8"/>
    <w:rsid w:val="009E2309"/>
    <w:rsid w:val="009E3AA0"/>
    <w:rsid w:val="009E53BD"/>
    <w:rsid w:val="009F0135"/>
    <w:rsid w:val="009F37D9"/>
    <w:rsid w:val="009F5CBA"/>
    <w:rsid w:val="009F6EC6"/>
    <w:rsid w:val="00A01E67"/>
    <w:rsid w:val="00A02239"/>
    <w:rsid w:val="00A0637A"/>
    <w:rsid w:val="00A0695F"/>
    <w:rsid w:val="00A10AFE"/>
    <w:rsid w:val="00A11A51"/>
    <w:rsid w:val="00A11D75"/>
    <w:rsid w:val="00A128F8"/>
    <w:rsid w:val="00A13971"/>
    <w:rsid w:val="00A153A3"/>
    <w:rsid w:val="00A15794"/>
    <w:rsid w:val="00A20D9F"/>
    <w:rsid w:val="00A2123A"/>
    <w:rsid w:val="00A22B72"/>
    <w:rsid w:val="00A22FB4"/>
    <w:rsid w:val="00A234AD"/>
    <w:rsid w:val="00A2601F"/>
    <w:rsid w:val="00A3036E"/>
    <w:rsid w:val="00A30FA0"/>
    <w:rsid w:val="00A30FE8"/>
    <w:rsid w:val="00A42C0C"/>
    <w:rsid w:val="00A50A6C"/>
    <w:rsid w:val="00A53F9C"/>
    <w:rsid w:val="00A605C5"/>
    <w:rsid w:val="00A61E43"/>
    <w:rsid w:val="00A63DCD"/>
    <w:rsid w:val="00A64E85"/>
    <w:rsid w:val="00A66145"/>
    <w:rsid w:val="00A73A55"/>
    <w:rsid w:val="00A80987"/>
    <w:rsid w:val="00A825D8"/>
    <w:rsid w:val="00A84638"/>
    <w:rsid w:val="00A87E9F"/>
    <w:rsid w:val="00A91F85"/>
    <w:rsid w:val="00A94912"/>
    <w:rsid w:val="00A94C58"/>
    <w:rsid w:val="00A94DB9"/>
    <w:rsid w:val="00AA0443"/>
    <w:rsid w:val="00AA2000"/>
    <w:rsid w:val="00AA4EB1"/>
    <w:rsid w:val="00AA5437"/>
    <w:rsid w:val="00AA58D8"/>
    <w:rsid w:val="00AA6CBD"/>
    <w:rsid w:val="00AA7BB8"/>
    <w:rsid w:val="00AB0729"/>
    <w:rsid w:val="00AB2F03"/>
    <w:rsid w:val="00AB3EBC"/>
    <w:rsid w:val="00AB6D5A"/>
    <w:rsid w:val="00AB774F"/>
    <w:rsid w:val="00AC3DC3"/>
    <w:rsid w:val="00AD0D31"/>
    <w:rsid w:val="00AD0DE8"/>
    <w:rsid w:val="00AD23D0"/>
    <w:rsid w:val="00AD3E93"/>
    <w:rsid w:val="00AD56D8"/>
    <w:rsid w:val="00AD6F1A"/>
    <w:rsid w:val="00AE6F97"/>
    <w:rsid w:val="00AE7F73"/>
    <w:rsid w:val="00AF21AC"/>
    <w:rsid w:val="00AF4898"/>
    <w:rsid w:val="00AF7D5C"/>
    <w:rsid w:val="00B02196"/>
    <w:rsid w:val="00B02293"/>
    <w:rsid w:val="00B0234A"/>
    <w:rsid w:val="00B02827"/>
    <w:rsid w:val="00B04115"/>
    <w:rsid w:val="00B05D0D"/>
    <w:rsid w:val="00B06055"/>
    <w:rsid w:val="00B06AC5"/>
    <w:rsid w:val="00B12D03"/>
    <w:rsid w:val="00B16479"/>
    <w:rsid w:val="00B16DDA"/>
    <w:rsid w:val="00B221C6"/>
    <w:rsid w:val="00B24160"/>
    <w:rsid w:val="00B27DF8"/>
    <w:rsid w:val="00B27FF3"/>
    <w:rsid w:val="00B31C95"/>
    <w:rsid w:val="00B3285C"/>
    <w:rsid w:val="00B34183"/>
    <w:rsid w:val="00B35A0B"/>
    <w:rsid w:val="00B37E90"/>
    <w:rsid w:val="00B402B7"/>
    <w:rsid w:val="00B41180"/>
    <w:rsid w:val="00B417C9"/>
    <w:rsid w:val="00B421AA"/>
    <w:rsid w:val="00B4279C"/>
    <w:rsid w:val="00B45D70"/>
    <w:rsid w:val="00B5039F"/>
    <w:rsid w:val="00B5163E"/>
    <w:rsid w:val="00B52986"/>
    <w:rsid w:val="00B52B0E"/>
    <w:rsid w:val="00B5495E"/>
    <w:rsid w:val="00B57609"/>
    <w:rsid w:val="00B61BA3"/>
    <w:rsid w:val="00B61C04"/>
    <w:rsid w:val="00B61F08"/>
    <w:rsid w:val="00B62575"/>
    <w:rsid w:val="00B62FE9"/>
    <w:rsid w:val="00B6311B"/>
    <w:rsid w:val="00B7207C"/>
    <w:rsid w:val="00B731C9"/>
    <w:rsid w:val="00B771E7"/>
    <w:rsid w:val="00B80C50"/>
    <w:rsid w:val="00B82292"/>
    <w:rsid w:val="00B82C06"/>
    <w:rsid w:val="00B861AD"/>
    <w:rsid w:val="00B9318E"/>
    <w:rsid w:val="00B937AD"/>
    <w:rsid w:val="00B943E7"/>
    <w:rsid w:val="00B97385"/>
    <w:rsid w:val="00B97FFA"/>
    <w:rsid w:val="00BA29C8"/>
    <w:rsid w:val="00BA30B1"/>
    <w:rsid w:val="00BA62AD"/>
    <w:rsid w:val="00BA73EA"/>
    <w:rsid w:val="00BA7561"/>
    <w:rsid w:val="00BB167D"/>
    <w:rsid w:val="00BB2496"/>
    <w:rsid w:val="00BB35DA"/>
    <w:rsid w:val="00BB3CF5"/>
    <w:rsid w:val="00BB3D3D"/>
    <w:rsid w:val="00BB5001"/>
    <w:rsid w:val="00BB5A1E"/>
    <w:rsid w:val="00BB5CDF"/>
    <w:rsid w:val="00BB6FC5"/>
    <w:rsid w:val="00BC01F3"/>
    <w:rsid w:val="00BC0600"/>
    <w:rsid w:val="00BC11CE"/>
    <w:rsid w:val="00BC2783"/>
    <w:rsid w:val="00BC4EC7"/>
    <w:rsid w:val="00BC7D24"/>
    <w:rsid w:val="00BD013E"/>
    <w:rsid w:val="00BD1AC6"/>
    <w:rsid w:val="00BD3C9A"/>
    <w:rsid w:val="00BD78C1"/>
    <w:rsid w:val="00BE1C99"/>
    <w:rsid w:val="00BE22A2"/>
    <w:rsid w:val="00BE31E3"/>
    <w:rsid w:val="00BE5F81"/>
    <w:rsid w:val="00BE76D3"/>
    <w:rsid w:val="00BF1ED5"/>
    <w:rsid w:val="00BF3D7D"/>
    <w:rsid w:val="00BF70D4"/>
    <w:rsid w:val="00C00858"/>
    <w:rsid w:val="00C03997"/>
    <w:rsid w:val="00C03F7D"/>
    <w:rsid w:val="00C05770"/>
    <w:rsid w:val="00C101F8"/>
    <w:rsid w:val="00C10994"/>
    <w:rsid w:val="00C11549"/>
    <w:rsid w:val="00C12863"/>
    <w:rsid w:val="00C3201D"/>
    <w:rsid w:val="00C360DF"/>
    <w:rsid w:val="00C423F2"/>
    <w:rsid w:val="00C43E97"/>
    <w:rsid w:val="00C45B49"/>
    <w:rsid w:val="00C472A8"/>
    <w:rsid w:val="00C55592"/>
    <w:rsid w:val="00C63459"/>
    <w:rsid w:val="00C63550"/>
    <w:rsid w:val="00C668CB"/>
    <w:rsid w:val="00C66F84"/>
    <w:rsid w:val="00C6784F"/>
    <w:rsid w:val="00C7035B"/>
    <w:rsid w:val="00C71D6E"/>
    <w:rsid w:val="00C7246A"/>
    <w:rsid w:val="00C7381B"/>
    <w:rsid w:val="00C73C72"/>
    <w:rsid w:val="00C77089"/>
    <w:rsid w:val="00C8018E"/>
    <w:rsid w:val="00C81670"/>
    <w:rsid w:val="00C823B8"/>
    <w:rsid w:val="00C82F84"/>
    <w:rsid w:val="00C85271"/>
    <w:rsid w:val="00C85578"/>
    <w:rsid w:val="00C87207"/>
    <w:rsid w:val="00C902D7"/>
    <w:rsid w:val="00C90348"/>
    <w:rsid w:val="00C90EE1"/>
    <w:rsid w:val="00C91D0C"/>
    <w:rsid w:val="00C92FB8"/>
    <w:rsid w:val="00C93AA4"/>
    <w:rsid w:val="00C943C8"/>
    <w:rsid w:val="00C95071"/>
    <w:rsid w:val="00CA4939"/>
    <w:rsid w:val="00CA66B0"/>
    <w:rsid w:val="00CB3890"/>
    <w:rsid w:val="00CB499F"/>
    <w:rsid w:val="00CB4CA2"/>
    <w:rsid w:val="00CB54B4"/>
    <w:rsid w:val="00CB6083"/>
    <w:rsid w:val="00CB68F6"/>
    <w:rsid w:val="00CB6EFC"/>
    <w:rsid w:val="00CC0061"/>
    <w:rsid w:val="00CC5C3B"/>
    <w:rsid w:val="00CD0272"/>
    <w:rsid w:val="00CD1D14"/>
    <w:rsid w:val="00CD28A2"/>
    <w:rsid w:val="00CD2AAD"/>
    <w:rsid w:val="00CD36A2"/>
    <w:rsid w:val="00CD3978"/>
    <w:rsid w:val="00CD40B9"/>
    <w:rsid w:val="00CE109E"/>
    <w:rsid w:val="00CE1CCB"/>
    <w:rsid w:val="00CE2C57"/>
    <w:rsid w:val="00CE3F41"/>
    <w:rsid w:val="00CE4E6B"/>
    <w:rsid w:val="00CE6E04"/>
    <w:rsid w:val="00CE7587"/>
    <w:rsid w:val="00CF08A1"/>
    <w:rsid w:val="00CF08D1"/>
    <w:rsid w:val="00CF0BFC"/>
    <w:rsid w:val="00CF36C7"/>
    <w:rsid w:val="00CF44FC"/>
    <w:rsid w:val="00CF4C06"/>
    <w:rsid w:val="00D02A9F"/>
    <w:rsid w:val="00D067E6"/>
    <w:rsid w:val="00D1282F"/>
    <w:rsid w:val="00D17A76"/>
    <w:rsid w:val="00D22421"/>
    <w:rsid w:val="00D24728"/>
    <w:rsid w:val="00D25631"/>
    <w:rsid w:val="00D269A9"/>
    <w:rsid w:val="00D26DC1"/>
    <w:rsid w:val="00D306EC"/>
    <w:rsid w:val="00D30F00"/>
    <w:rsid w:val="00D31396"/>
    <w:rsid w:val="00D360B4"/>
    <w:rsid w:val="00D366AE"/>
    <w:rsid w:val="00D368E8"/>
    <w:rsid w:val="00D40D18"/>
    <w:rsid w:val="00D42F90"/>
    <w:rsid w:val="00D5115B"/>
    <w:rsid w:val="00D5204B"/>
    <w:rsid w:val="00D5451C"/>
    <w:rsid w:val="00D54CC8"/>
    <w:rsid w:val="00D57244"/>
    <w:rsid w:val="00D5725D"/>
    <w:rsid w:val="00D60ED7"/>
    <w:rsid w:val="00D65141"/>
    <w:rsid w:val="00D6772A"/>
    <w:rsid w:val="00D70015"/>
    <w:rsid w:val="00D821E4"/>
    <w:rsid w:val="00D82E14"/>
    <w:rsid w:val="00D82E65"/>
    <w:rsid w:val="00D8476C"/>
    <w:rsid w:val="00D85C6A"/>
    <w:rsid w:val="00D87F6C"/>
    <w:rsid w:val="00D93231"/>
    <w:rsid w:val="00D9447A"/>
    <w:rsid w:val="00D947FE"/>
    <w:rsid w:val="00D96873"/>
    <w:rsid w:val="00DA3092"/>
    <w:rsid w:val="00DA4689"/>
    <w:rsid w:val="00DA6EAA"/>
    <w:rsid w:val="00DA7327"/>
    <w:rsid w:val="00DA7881"/>
    <w:rsid w:val="00DB7E84"/>
    <w:rsid w:val="00DC1A8B"/>
    <w:rsid w:val="00DC26E2"/>
    <w:rsid w:val="00DC3268"/>
    <w:rsid w:val="00DC377B"/>
    <w:rsid w:val="00DC3BF0"/>
    <w:rsid w:val="00DC5392"/>
    <w:rsid w:val="00DC5DD4"/>
    <w:rsid w:val="00DC602F"/>
    <w:rsid w:val="00DC6636"/>
    <w:rsid w:val="00DD1092"/>
    <w:rsid w:val="00DD198A"/>
    <w:rsid w:val="00DD1E1C"/>
    <w:rsid w:val="00DE0F00"/>
    <w:rsid w:val="00DE1FF9"/>
    <w:rsid w:val="00DE273C"/>
    <w:rsid w:val="00DE31F8"/>
    <w:rsid w:val="00DE3D42"/>
    <w:rsid w:val="00DE3FCB"/>
    <w:rsid w:val="00DF15DA"/>
    <w:rsid w:val="00DF3E20"/>
    <w:rsid w:val="00DF4413"/>
    <w:rsid w:val="00E02FE4"/>
    <w:rsid w:val="00E0499C"/>
    <w:rsid w:val="00E0512A"/>
    <w:rsid w:val="00E052BA"/>
    <w:rsid w:val="00E05C7D"/>
    <w:rsid w:val="00E06237"/>
    <w:rsid w:val="00E120CF"/>
    <w:rsid w:val="00E1289E"/>
    <w:rsid w:val="00E156CE"/>
    <w:rsid w:val="00E159BC"/>
    <w:rsid w:val="00E15D21"/>
    <w:rsid w:val="00E21A44"/>
    <w:rsid w:val="00E22E06"/>
    <w:rsid w:val="00E23F8A"/>
    <w:rsid w:val="00E240DA"/>
    <w:rsid w:val="00E25F8E"/>
    <w:rsid w:val="00E32DC8"/>
    <w:rsid w:val="00E331B0"/>
    <w:rsid w:val="00E336CA"/>
    <w:rsid w:val="00E36898"/>
    <w:rsid w:val="00E41584"/>
    <w:rsid w:val="00E4726C"/>
    <w:rsid w:val="00E4756B"/>
    <w:rsid w:val="00E47BC4"/>
    <w:rsid w:val="00E50BC5"/>
    <w:rsid w:val="00E51099"/>
    <w:rsid w:val="00E51A11"/>
    <w:rsid w:val="00E520B3"/>
    <w:rsid w:val="00E52A69"/>
    <w:rsid w:val="00E54F48"/>
    <w:rsid w:val="00E60ED6"/>
    <w:rsid w:val="00E63DB2"/>
    <w:rsid w:val="00E67830"/>
    <w:rsid w:val="00E74194"/>
    <w:rsid w:val="00E81D39"/>
    <w:rsid w:val="00E8230E"/>
    <w:rsid w:val="00E82CF8"/>
    <w:rsid w:val="00E84DD6"/>
    <w:rsid w:val="00E84FF1"/>
    <w:rsid w:val="00E859DD"/>
    <w:rsid w:val="00E914DE"/>
    <w:rsid w:val="00E914EB"/>
    <w:rsid w:val="00E93914"/>
    <w:rsid w:val="00E946D5"/>
    <w:rsid w:val="00E97512"/>
    <w:rsid w:val="00E976BD"/>
    <w:rsid w:val="00EA1871"/>
    <w:rsid w:val="00EA6AB2"/>
    <w:rsid w:val="00EA6DC2"/>
    <w:rsid w:val="00EB0C39"/>
    <w:rsid w:val="00EB0CD4"/>
    <w:rsid w:val="00EB1E68"/>
    <w:rsid w:val="00EB695C"/>
    <w:rsid w:val="00EB779E"/>
    <w:rsid w:val="00EC427F"/>
    <w:rsid w:val="00EC6B9E"/>
    <w:rsid w:val="00ED4EA9"/>
    <w:rsid w:val="00ED5CE5"/>
    <w:rsid w:val="00EE0060"/>
    <w:rsid w:val="00EE39C3"/>
    <w:rsid w:val="00EE3AF9"/>
    <w:rsid w:val="00EE401F"/>
    <w:rsid w:val="00EE4C77"/>
    <w:rsid w:val="00EE5B79"/>
    <w:rsid w:val="00EE5D45"/>
    <w:rsid w:val="00EE5FF7"/>
    <w:rsid w:val="00EE64B0"/>
    <w:rsid w:val="00EE6A00"/>
    <w:rsid w:val="00EF188A"/>
    <w:rsid w:val="00EF363D"/>
    <w:rsid w:val="00EF3AAD"/>
    <w:rsid w:val="00EF3E0C"/>
    <w:rsid w:val="00EF42EE"/>
    <w:rsid w:val="00EF4425"/>
    <w:rsid w:val="00EF699F"/>
    <w:rsid w:val="00EF6A4F"/>
    <w:rsid w:val="00EF7EF6"/>
    <w:rsid w:val="00F00697"/>
    <w:rsid w:val="00F016A6"/>
    <w:rsid w:val="00F13D2A"/>
    <w:rsid w:val="00F169A8"/>
    <w:rsid w:val="00F17F13"/>
    <w:rsid w:val="00F22343"/>
    <w:rsid w:val="00F225EF"/>
    <w:rsid w:val="00F25134"/>
    <w:rsid w:val="00F26C34"/>
    <w:rsid w:val="00F27B7D"/>
    <w:rsid w:val="00F30251"/>
    <w:rsid w:val="00F33B3E"/>
    <w:rsid w:val="00F346CC"/>
    <w:rsid w:val="00F3581C"/>
    <w:rsid w:val="00F37BDF"/>
    <w:rsid w:val="00F41201"/>
    <w:rsid w:val="00F41293"/>
    <w:rsid w:val="00F43D97"/>
    <w:rsid w:val="00F44DE3"/>
    <w:rsid w:val="00F46033"/>
    <w:rsid w:val="00F5228D"/>
    <w:rsid w:val="00F53475"/>
    <w:rsid w:val="00F553B5"/>
    <w:rsid w:val="00F55A77"/>
    <w:rsid w:val="00F617DF"/>
    <w:rsid w:val="00F622D6"/>
    <w:rsid w:val="00F647F6"/>
    <w:rsid w:val="00F66DF3"/>
    <w:rsid w:val="00F708FE"/>
    <w:rsid w:val="00F7167D"/>
    <w:rsid w:val="00F737DA"/>
    <w:rsid w:val="00F74717"/>
    <w:rsid w:val="00F74CBC"/>
    <w:rsid w:val="00F7654B"/>
    <w:rsid w:val="00F76B85"/>
    <w:rsid w:val="00F90EDB"/>
    <w:rsid w:val="00F94128"/>
    <w:rsid w:val="00F94554"/>
    <w:rsid w:val="00F9656E"/>
    <w:rsid w:val="00F97620"/>
    <w:rsid w:val="00F97E18"/>
    <w:rsid w:val="00FA0AA6"/>
    <w:rsid w:val="00FA1DAC"/>
    <w:rsid w:val="00FA1FCC"/>
    <w:rsid w:val="00FA3161"/>
    <w:rsid w:val="00FB011F"/>
    <w:rsid w:val="00FB441A"/>
    <w:rsid w:val="00FB59A9"/>
    <w:rsid w:val="00FB6406"/>
    <w:rsid w:val="00FB7467"/>
    <w:rsid w:val="00FB7BB8"/>
    <w:rsid w:val="00FC08A3"/>
    <w:rsid w:val="00FC2118"/>
    <w:rsid w:val="00FC304A"/>
    <w:rsid w:val="00FC36C1"/>
    <w:rsid w:val="00FC4F87"/>
    <w:rsid w:val="00FC60B3"/>
    <w:rsid w:val="00FC7BA5"/>
    <w:rsid w:val="00FD17AA"/>
    <w:rsid w:val="00FD4994"/>
    <w:rsid w:val="00FD4B01"/>
    <w:rsid w:val="00FD5625"/>
    <w:rsid w:val="00FD58C0"/>
    <w:rsid w:val="00FE070C"/>
    <w:rsid w:val="00FE16BF"/>
    <w:rsid w:val="00FE2197"/>
    <w:rsid w:val="00FE2962"/>
    <w:rsid w:val="00FE3373"/>
    <w:rsid w:val="00FE3954"/>
    <w:rsid w:val="00FE43CF"/>
    <w:rsid w:val="00FE4C9D"/>
    <w:rsid w:val="00FE597B"/>
    <w:rsid w:val="00FE6554"/>
    <w:rsid w:val="00FE768C"/>
    <w:rsid w:val="00FE7E43"/>
    <w:rsid w:val="00FF4C66"/>
    <w:rsid w:val="00FF55D0"/>
    <w:rsid w:val="00FF6A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B167D"/>
    <w:pPr>
      <w:widowControl/>
      <w:jc w:val="left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uiPriority w:val="9"/>
    <w:qFormat/>
    <w:pPr>
      <w:keepNext/>
      <w:widowControl w:val="0"/>
      <w:spacing w:before="240" w:after="60"/>
      <w:jc w:val="both"/>
      <w:outlineLvl w:val="0"/>
    </w:pPr>
    <w:rPr>
      <w:rFonts w:ascii="Calibri" w:hAnsi="Calibri" w:cs="Calibri"/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widowControl w:val="0"/>
      <w:jc w:val="both"/>
      <w:outlineLvl w:val="1"/>
    </w:pPr>
    <w:rPr>
      <w:rFonts w:ascii="Calibri" w:hAnsi="Calibri" w:cs="Calibri"/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widowControl w:val="0"/>
      <w:spacing w:before="200"/>
      <w:jc w:val="both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widowControl w:val="0"/>
      <w:spacing w:before="240" w:after="40"/>
      <w:jc w:val="both"/>
      <w:outlineLvl w:val="3"/>
    </w:pPr>
    <w:rPr>
      <w:rFonts w:ascii="Calibri" w:hAnsi="Calibri" w:cs="Calibri"/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widowControl w:val="0"/>
      <w:spacing w:before="220" w:after="40"/>
      <w:jc w:val="both"/>
      <w:outlineLvl w:val="4"/>
    </w:pPr>
    <w:rPr>
      <w:rFonts w:ascii="Calibri" w:hAnsi="Calibri" w:cs="Calibri"/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widowControl w:val="0"/>
      <w:spacing w:before="200" w:after="40"/>
      <w:jc w:val="both"/>
      <w:outlineLvl w:val="5"/>
    </w:pPr>
    <w:rPr>
      <w:rFonts w:ascii="Calibri" w:hAnsi="Calibri" w:cs="Calibr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widowControl w:val="0"/>
      <w:spacing w:before="480" w:after="120"/>
      <w:jc w:val="both"/>
    </w:pPr>
    <w:rPr>
      <w:rFonts w:ascii="Calibri" w:hAnsi="Calibri" w:cs="Calibri"/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widowControl w:val="0"/>
      <w:spacing w:before="360" w:after="80"/>
      <w:jc w:val="both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34"/>
    <w:qFormat/>
    <w:rsid w:val="00742B86"/>
    <w:pPr>
      <w:widowControl w:val="0"/>
      <w:ind w:left="720"/>
      <w:contextualSpacing/>
      <w:jc w:val="both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F17BC"/>
  </w:style>
  <w:style w:type="paragraph" w:customStyle="1" w:styleId="EndNoteBibliographyTitle">
    <w:name w:val="EndNote Bibliography Title"/>
    <w:basedOn w:val="Normal"/>
    <w:rsid w:val="00061698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061698"/>
    <w:rPr>
      <w:rFonts w:ascii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3475E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75E1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3475E1"/>
  </w:style>
  <w:style w:type="paragraph" w:styleId="BalloonText">
    <w:name w:val="Balloon Text"/>
    <w:basedOn w:val="Normal"/>
    <w:link w:val="BalloonTextChar"/>
    <w:uiPriority w:val="99"/>
    <w:semiHidden/>
    <w:unhideWhenUsed/>
    <w:rsid w:val="00E0623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6237"/>
    <w:rPr>
      <w:rFonts w:ascii="Times New Roman" w:hAnsi="Times New Roman" w:cs="Times New Roma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FE4C9D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34517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D1282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1282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1282F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282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282F"/>
    <w:rPr>
      <w:rFonts w:ascii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128CF"/>
    <w:pPr>
      <w:widowControl/>
      <w:jc w:val="left"/>
    </w:pPr>
    <w:rPr>
      <w:rFonts w:ascii="Times New Roman" w:hAnsi="Times New Roman" w:cs="Times New Roman"/>
    </w:rPr>
  </w:style>
  <w:style w:type="character" w:styleId="UnresolvedMention">
    <w:name w:val="Unresolved Mention"/>
    <w:basedOn w:val="DefaultParagraphFont"/>
    <w:uiPriority w:val="99"/>
    <w:semiHidden/>
    <w:unhideWhenUsed/>
    <w:rsid w:val="0079773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9656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memon@hbku.edu.qa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emohamed@hbku.edu.qa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mohamed@hbku.edu.qa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98150F-BA6D-4551-A986-A4722D55AA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7734</Words>
  <Characters>44086</Characters>
  <Application>Microsoft Office Word</Application>
  <DocSecurity>0</DocSecurity>
  <Lines>367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12-02T10:40:00Z</dcterms:created>
  <dcterms:modified xsi:type="dcterms:W3CDTF">2021-12-02T10:41:00Z</dcterms:modified>
</cp:coreProperties>
</file>